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D08D5D" w14:textId="355AE783" w:rsidR="007A1C64" w:rsidRDefault="007A1C64" w:rsidP="007A1C64">
      <w:pPr>
        <w:rPr>
          <w:sz w:val="23"/>
          <w:szCs w:val="23"/>
        </w:rPr>
      </w:pPr>
      <w:r>
        <w:rPr>
          <w:sz w:val="23"/>
          <w:szCs w:val="23"/>
        </w:rPr>
        <w:t xml:space="preserve">Dissertation </w:t>
      </w:r>
      <w:r w:rsidR="00FC038B">
        <w:rPr>
          <w:sz w:val="23"/>
          <w:szCs w:val="23"/>
        </w:rPr>
        <w:t>Paper I</w:t>
      </w:r>
      <w:r>
        <w:rPr>
          <w:sz w:val="23"/>
          <w:szCs w:val="23"/>
        </w:rPr>
        <w:t xml:space="preserve"> | </w:t>
      </w:r>
      <w:r w:rsidR="00FC038B">
        <w:t>Draft</w:t>
      </w:r>
    </w:p>
    <w:p w14:paraId="10C0EC74" w14:textId="19E3A513" w:rsidR="007A1C64" w:rsidRDefault="00604B26" w:rsidP="00FC038B">
      <w:pPr>
        <w:spacing w:before="120" w:after="0"/>
        <w:rPr>
          <w:b/>
          <w:bCs/>
          <w:sz w:val="23"/>
          <w:szCs w:val="23"/>
        </w:rPr>
      </w:pPr>
      <w:r>
        <w:rPr>
          <w:sz w:val="23"/>
          <w:szCs w:val="23"/>
        </w:rPr>
        <w:t xml:space="preserve">Working title: </w:t>
      </w:r>
      <w:r w:rsidR="00FC038B" w:rsidRPr="00D37035">
        <w:rPr>
          <w:b/>
          <w:bCs/>
          <w:sz w:val="23"/>
          <w:szCs w:val="23"/>
        </w:rPr>
        <w:t xml:space="preserve">Mapping and Evaluating Measurement Validity Approaches for </w:t>
      </w:r>
      <w:r w:rsidR="00FC038B">
        <w:rPr>
          <w:b/>
          <w:bCs/>
          <w:sz w:val="23"/>
          <w:szCs w:val="23"/>
        </w:rPr>
        <w:t>T</w:t>
      </w:r>
      <w:r w:rsidR="00FC038B" w:rsidRPr="00D37035">
        <w:rPr>
          <w:b/>
          <w:bCs/>
          <w:sz w:val="23"/>
          <w:szCs w:val="23"/>
        </w:rPr>
        <w:t>ext-as-</w:t>
      </w:r>
      <w:r w:rsidR="00FC038B">
        <w:rPr>
          <w:b/>
          <w:bCs/>
          <w:sz w:val="23"/>
          <w:szCs w:val="23"/>
        </w:rPr>
        <w:t>D</w:t>
      </w:r>
      <w:r w:rsidR="00FC038B" w:rsidRPr="00D37035">
        <w:rPr>
          <w:b/>
          <w:bCs/>
          <w:sz w:val="23"/>
          <w:szCs w:val="23"/>
        </w:rPr>
        <w:t>ata Methods</w:t>
      </w:r>
    </w:p>
    <w:p w14:paraId="4D40919C" w14:textId="411EE0FE" w:rsidR="00FC038B" w:rsidRDefault="00FC038B" w:rsidP="00FC038B">
      <w:pPr>
        <w:spacing w:before="120" w:after="0"/>
        <w:rPr>
          <w:b/>
          <w:bCs/>
          <w:sz w:val="23"/>
          <w:szCs w:val="23"/>
        </w:rPr>
      </w:pPr>
    </w:p>
    <w:p w14:paraId="58AA4983" w14:textId="17D30D3F" w:rsidR="00FC038B" w:rsidRDefault="00FC038B" w:rsidP="00FC038B">
      <w:pPr>
        <w:spacing w:before="120" w:after="0"/>
        <w:rPr>
          <w:b/>
          <w:bCs/>
          <w:sz w:val="23"/>
          <w:szCs w:val="23"/>
        </w:rPr>
      </w:pPr>
    </w:p>
    <w:p w14:paraId="16AFD785" w14:textId="5F1125B5" w:rsidR="00FC038B" w:rsidRDefault="00FC038B" w:rsidP="00FC038B">
      <w:pPr>
        <w:spacing w:before="120" w:after="0"/>
        <w:rPr>
          <w:b/>
          <w:bCs/>
          <w:sz w:val="23"/>
          <w:szCs w:val="23"/>
        </w:rPr>
      </w:pPr>
    </w:p>
    <w:p w14:paraId="2FE073E3" w14:textId="50CA8ADA" w:rsidR="00FC038B" w:rsidRDefault="00FC038B" w:rsidP="00FC038B">
      <w:pPr>
        <w:spacing w:before="120" w:after="0"/>
        <w:rPr>
          <w:b/>
          <w:bCs/>
          <w:sz w:val="23"/>
          <w:szCs w:val="23"/>
        </w:rPr>
      </w:pPr>
    </w:p>
    <w:p w14:paraId="053DC0AA" w14:textId="2D14E9B7" w:rsidR="00FC038B" w:rsidRDefault="00FC038B" w:rsidP="00FC038B">
      <w:pPr>
        <w:spacing w:before="120" w:after="0"/>
        <w:rPr>
          <w:b/>
          <w:bCs/>
          <w:sz w:val="23"/>
          <w:szCs w:val="23"/>
        </w:rPr>
      </w:pPr>
    </w:p>
    <w:p w14:paraId="1656CE8D" w14:textId="1B3EAC20" w:rsidR="00FC038B" w:rsidRDefault="00FC038B" w:rsidP="00FC038B">
      <w:pPr>
        <w:spacing w:before="120" w:after="0"/>
        <w:rPr>
          <w:b/>
          <w:bCs/>
          <w:sz w:val="23"/>
          <w:szCs w:val="23"/>
        </w:rPr>
      </w:pPr>
    </w:p>
    <w:p w14:paraId="4E5E043E" w14:textId="07D59658" w:rsidR="00FC038B" w:rsidRDefault="00FC038B" w:rsidP="00FC038B">
      <w:pPr>
        <w:spacing w:before="120" w:after="0"/>
        <w:rPr>
          <w:b/>
          <w:bCs/>
          <w:sz w:val="23"/>
          <w:szCs w:val="23"/>
        </w:rPr>
      </w:pPr>
    </w:p>
    <w:p w14:paraId="27F55CF3" w14:textId="0AFBABD9" w:rsidR="00FC038B" w:rsidRDefault="00FC038B" w:rsidP="00FC038B">
      <w:pPr>
        <w:spacing w:before="120" w:after="0"/>
        <w:rPr>
          <w:b/>
          <w:bCs/>
          <w:sz w:val="23"/>
          <w:szCs w:val="23"/>
        </w:rPr>
      </w:pPr>
    </w:p>
    <w:p w14:paraId="73FC67F0" w14:textId="77777777" w:rsidR="00FC038B" w:rsidRDefault="00FC038B" w:rsidP="00FC038B">
      <w:pPr>
        <w:spacing w:before="120" w:after="0"/>
        <w:rPr>
          <w:b/>
          <w:bCs/>
          <w:sz w:val="23"/>
          <w:szCs w:val="23"/>
        </w:rPr>
      </w:pPr>
    </w:p>
    <w:p w14:paraId="5C45C06C" w14:textId="77777777" w:rsidR="00FC038B" w:rsidRDefault="00FC038B" w:rsidP="00FC038B">
      <w:pPr>
        <w:spacing w:before="120" w:after="0"/>
        <w:rPr>
          <w:b/>
          <w:bCs/>
          <w:sz w:val="23"/>
          <w:szCs w:val="23"/>
        </w:rPr>
      </w:pPr>
    </w:p>
    <w:p w14:paraId="16CF0F57" w14:textId="77777777" w:rsidR="008E6506" w:rsidRPr="004E62D3" w:rsidRDefault="008E6506" w:rsidP="007A1C64">
      <w:pPr>
        <w:rPr>
          <w:sz w:val="23"/>
          <w:szCs w:val="23"/>
        </w:rPr>
      </w:pPr>
    </w:p>
    <w:p w14:paraId="1BDD2D4C" w14:textId="24B5DCD1" w:rsidR="00400C31" w:rsidRPr="005916B3" w:rsidRDefault="00400C31" w:rsidP="007A1C64">
      <w:pPr>
        <w:rPr>
          <w:sz w:val="23"/>
          <w:szCs w:val="23"/>
          <w:lang w:val="de-DE"/>
        </w:rPr>
      </w:pPr>
      <w:r w:rsidRPr="005916B3">
        <w:rPr>
          <w:sz w:val="23"/>
          <w:szCs w:val="23"/>
          <w:lang w:val="de-DE"/>
        </w:rPr>
        <w:t>Lukas Birkenmaier</w:t>
      </w:r>
      <w:r w:rsidR="005916B3" w:rsidRPr="005916B3">
        <w:rPr>
          <w:sz w:val="23"/>
          <w:szCs w:val="23"/>
          <w:lang w:val="de-DE"/>
        </w:rPr>
        <w:br/>
      </w:r>
      <w:r w:rsidR="005916B3">
        <w:rPr>
          <w:sz w:val="23"/>
          <w:szCs w:val="23"/>
          <w:lang w:val="de-DE"/>
        </w:rPr>
        <w:t>MA</w:t>
      </w:r>
      <w:r w:rsidR="005916B3" w:rsidRPr="005916B3">
        <w:rPr>
          <w:sz w:val="23"/>
          <w:szCs w:val="23"/>
          <w:lang w:val="de-DE"/>
        </w:rPr>
        <w:t xml:space="preserve"> Politik- und Verwaltungswissenschaften</w:t>
      </w:r>
      <w:r w:rsidR="005916B3">
        <w:rPr>
          <w:sz w:val="23"/>
          <w:szCs w:val="23"/>
          <w:lang w:val="de-DE"/>
        </w:rPr>
        <w:t xml:space="preserve"> (</w:t>
      </w:r>
      <w:r w:rsidR="004B23C1">
        <w:rPr>
          <w:sz w:val="23"/>
          <w:szCs w:val="23"/>
          <w:lang w:val="de-DE"/>
        </w:rPr>
        <w:t xml:space="preserve">University of </w:t>
      </w:r>
      <w:r w:rsidR="005916B3">
        <w:rPr>
          <w:sz w:val="23"/>
          <w:szCs w:val="23"/>
          <w:lang w:val="de-DE"/>
        </w:rPr>
        <w:t xml:space="preserve">Konstanz) &amp; </w:t>
      </w:r>
      <w:r w:rsidR="005916B3">
        <w:rPr>
          <w:sz w:val="23"/>
          <w:szCs w:val="23"/>
          <w:lang w:val="de-DE"/>
        </w:rPr>
        <w:br/>
      </w:r>
      <w:proofErr w:type="spellStart"/>
      <w:r w:rsidR="005916B3">
        <w:rPr>
          <w:sz w:val="23"/>
          <w:szCs w:val="23"/>
          <w:lang w:val="de-DE"/>
        </w:rPr>
        <w:t>MSc</w:t>
      </w:r>
      <w:proofErr w:type="spellEnd"/>
      <w:r w:rsidR="005916B3">
        <w:rPr>
          <w:sz w:val="23"/>
          <w:szCs w:val="23"/>
          <w:lang w:val="de-DE"/>
        </w:rPr>
        <w:t xml:space="preserve"> Big Data and Digital Futures (University of Warwick)</w:t>
      </w:r>
    </w:p>
    <w:p w14:paraId="6CF3CFF8" w14:textId="77777777" w:rsidR="00400C31" w:rsidRPr="005916B3" w:rsidRDefault="00400C31" w:rsidP="007A1C64">
      <w:pPr>
        <w:rPr>
          <w:sz w:val="23"/>
          <w:szCs w:val="23"/>
          <w:lang w:val="de-DE"/>
        </w:rPr>
      </w:pPr>
    </w:p>
    <w:p w14:paraId="2D7F78E1" w14:textId="0E4D2349" w:rsidR="001228D8" w:rsidRPr="001D04E0" w:rsidRDefault="001228D8" w:rsidP="007E70D7">
      <w:pPr>
        <w:spacing w:after="0"/>
        <w:rPr>
          <w:i/>
          <w:sz w:val="23"/>
          <w:szCs w:val="23"/>
          <w:lang w:val="de-DE"/>
        </w:rPr>
      </w:pPr>
    </w:p>
    <w:p w14:paraId="404F6F4D" w14:textId="426DB743" w:rsidR="001228D8" w:rsidRPr="001D04E0" w:rsidRDefault="001228D8" w:rsidP="007E70D7">
      <w:pPr>
        <w:spacing w:after="0"/>
        <w:rPr>
          <w:i/>
          <w:sz w:val="23"/>
          <w:szCs w:val="23"/>
          <w:lang w:val="de-DE"/>
        </w:rPr>
      </w:pPr>
    </w:p>
    <w:p w14:paraId="061C5A76" w14:textId="08C72189" w:rsidR="001228D8" w:rsidRPr="001D04E0" w:rsidRDefault="001228D8" w:rsidP="007E70D7">
      <w:pPr>
        <w:spacing w:after="0"/>
        <w:rPr>
          <w:i/>
          <w:sz w:val="23"/>
          <w:szCs w:val="23"/>
          <w:lang w:val="de-DE"/>
        </w:rPr>
      </w:pPr>
    </w:p>
    <w:p w14:paraId="5A5E2EE1" w14:textId="7359A5DF" w:rsidR="001228D8" w:rsidRPr="00D71D70" w:rsidRDefault="00FC038B" w:rsidP="007E70D7">
      <w:pPr>
        <w:spacing w:after="0"/>
        <w:rPr>
          <w:b/>
          <w:i/>
          <w:iCs/>
          <w:sz w:val="23"/>
          <w:szCs w:val="23"/>
        </w:rPr>
      </w:pPr>
      <w:proofErr w:type="spellStart"/>
      <w:r>
        <w:rPr>
          <w:b/>
          <w:i/>
          <w:iCs/>
          <w:sz w:val="23"/>
          <w:szCs w:val="23"/>
        </w:rPr>
        <w:t>Coauthors</w:t>
      </w:r>
      <w:proofErr w:type="spellEnd"/>
      <w:r w:rsidR="001228D8" w:rsidRPr="00D71D70">
        <w:rPr>
          <w:b/>
          <w:i/>
          <w:iCs/>
          <w:sz w:val="23"/>
          <w:szCs w:val="23"/>
        </w:rPr>
        <w:t>:</w:t>
      </w:r>
    </w:p>
    <w:p w14:paraId="28E0CAAA" w14:textId="193299C8" w:rsidR="001228D8" w:rsidRPr="00D71D70" w:rsidRDefault="001228D8" w:rsidP="007E70D7">
      <w:pPr>
        <w:spacing w:after="0"/>
        <w:rPr>
          <w:iCs/>
          <w:sz w:val="23"/>
          <w:szCs w:val="23"/>
          <w:lang w:val="en-US"/>
        </w:rPr>
      </w:pPr>
      <w:r w:rsidRPr="00D71D70">
        <w:rPr>
          <w:iCs/>
          <w:sz w:val="23"/>
          <w:szCs w:val="23"/>
          <w:lang w:val="en-US"/>
        </w:rPr>
        <w:t>1. Dr. Clemens Lechner</w:t>
      </w:r>
    </w:p>
    <w:p w14:paraId="7887BF96" w14:textId="794B88B8" w:rsidR="001228D8" w:rsidRPr="00D71D70" w:rsidRDefault="001228D8" w:rsidP="007E70D7">
      <w:pPr>
        <w:spacing w:after="0"/>
        <w:rPr>
          <w:sz w:val="23"/>
          <w:szCs w:val="23"/>
          <w:lang w:val="en-US"/>
        </w:rPr>
      </w:pPr>
      <w:r w:rsidRPr="00D71D70">
        <w:rPr>
          <w:iCs/>
          <w:sz w:val="23"/>
          <w:szCs w:val="23"/>
          <w:lang w:val="en-US"/>
        </w:rPr>
        <w:t xml:space="preserve">2. </w:t>
      </w:r>
      <w:r w:rsidR="00FC038B">
        <w:rPr>
          <w:iCs/>
          <w:sz w:val="23"/>
          <w:szCs w:val="23"/>
          <w:lang w:val="en-US"/>
        </w:rPr>
        <w:t>Prof. Dr. Claudia Wagner</w:t>
      </w:r>
    </w:p>
    <w:p w14:paraId="2EA2A431" w14:textId="77777777" w:rsidR="008C2F7C" w:rsidRDefault="008C2F7C" w:rsidP="008C2F7C">
      <w:r>
        <w:br w:type="page"/>
      </w:r>
    </w:p>
    <w:p w14:paraId="2A6B8EB8" w14:textId="3081B6F5" w:rsidR="008C2F7C" w:rsidRDefault="008C2F7C" w:rsidP="008C2F7C">
      <w:r>
        <w:lastRenderedPageBreak/>
        <w:t>Abstract</w:t>
      </w:r>
    </w:p>
    <w:p w14:paraId="404FDE26" w14:textId="65198297" w:rsidR="006B4364" w:rsidRDefault="008C2F7C" w:rsidP="008C2F7C">
      <w:r>
        <w:t xml:space="preserve">Validating a measurement instrument in social science research is </w:t>
      </w:r>
      <w:r w:rsidR="006B4364">
        <w:t>not a trivial task</w:t>
      </w:r>
      <w:r>
        <w:t xml:space="preserve">. This is especially the case if the </w:t>
      </w:r>
      <w:r w:rsidR="006B4364">
        <w:t>instrument relies on text as data (TADA)</w:t>
      </w:r>
      <w:r w:rsidR="001F3853">
        <w:t>, b</w:t>
      </w:r>
      <w:r w:rsidR="006B4364">
        <w:t xml:space="preserve">ecause the constructs under study are inherently unobservable,  </w:t>
      </w:r>
    </w:p>
    <w:p w14:paraId="183042DA" w14:textId="77777777" w:rsidR="00FC347F" w:rsidRDefault="008C2F7C" w:rsidP="008C2F7C">
      <w:r>
        <w:t xml:space="preserve">To </w:t>
      </w:r>
      <w:r w:rsidR="006B4364">
        <w:t xml:space="preserve">describe and cluster </w:t>
      </w:r>
      <w:proofErr w:type="gramStart"/>
      <w:r w:rsidR="006B4364">
        <w:t xml:space="preserve">current </w:t>
      </w:r>
      <w:r>
        <w:t xml:space="preserve"> the</w:t>
      </w:r>
      <w:proofErr w:type="gramEnd"/>
      <w:r>
        <w:t xml:space="preserve"> validity of this emerging field of research, we conduct a </w:t>
      </w:r>
      <w:r w:rsidRPr="00AA36B4">
        <w:t>systematic review of validation practices in</w:t>
      </w:r>
      <w:r>
        <w:t xml:space="preserve"> social-scientific studies that rely on</w:t>
      </w:r>
      <w:r w:rsidRPr="00AA36B4">
        <w:t xml:space="preserve"> </w:t>
      </w:r>
      <w:r>
        <w:t>computer-assisted</w:t>
      </w:r>
      <w:r w:rsidRPr="00AA36B4">
        <w:t xml:space="preserve"> text methods (CATM)</w:t>
      </w:r>
      <w:r>
        <w:t>. Our results show that XXX. Ultimately, we provide hints for further research as well as XX:</w:t>
      </w:r>
    </w:p>
    <w:p w14:paraId="147B416B" w14:textId="77777777" w:rsidR="00FC347F" w:rsidRDefault="00FC347F" w:rsidP="008C2F7C"/>
    <w:sdt>
      <w:sdtPr>
        <w:id w:val="1678000036"/>
        <w:docPartObj>
          <w:docPartGallery w:val="Table of Contents"/>
          <w:docPartUnique/>
        </w:docPartObj>
      </w:sdtPr>
      <w:sdtEndPr>
        <w:rPr>
          <w:b/>
          <w:bCs/>
          <w:noProof/>
        </w:rPr>
      </w:sdtEndPr>
      <w:sdtContent>
        <w:p w14:paraId="57908D83" w14:textId="0A747D94" w:rsidR="00FC347F" w:rsidRPr="00745BA2" w:rsidRDefault="00FC347F" w:rsidP="00745BA2">
          <w:pPr>
            <w:rPr>
              <w:b/>
              <w:bCs/>
            </w:rPr>
          </w:pPr>
          <w:r w:rsidRPr="00745BA2">
            <w:rPr>
              <w:b/>
              <w:bCs/>
            </w:rPr>
            <w:t>Contents</w:t>
          </w:r>
        </w:p>
        <w:p w14:paraId="76BFB759" w14:textId="17C018B9" w:rsidR="00745BA2" w:rsidRDefault="00FC347F">
          <w:pPr>
            <w:pStyle w:val="TOC1"/>
            <w:tabs>
              <w:tab w:val="left" w:pos="480"/>
              <w:tab w:val="right" w:leader="dot" w:pos="9396"/>
            </w:tabs>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108187412" w:history="1">
            <w:r w:rsidR="00745BA2" w:rsidRPr="004C63F2">
              <w:rPr>
                <w:rStyle w:val="Hyperlink"/>
                <w:noProof/>
              </w:rPr>
              <w:t>1.</w:t>
            </w:r>
            <w:r w:rsidR="00745BA2">
              <w:rPr>
                <w:rFonts w:asciiTheme="minorHAnsi" w:eastAsiaTheme="minorEastAsia" w:hAnsiTheme="minorHAnsi"/>
                <w:noProof/>
                <w:sz w:val="22"/>
                <w:lang w:val="en-US"/>
              </w:rPr>
              <w:tab/>
            </w:r>
            <w:r w:rsidR="00745BA2" w:rsidRPr="004C63F2">
              <w:rPr>
                <w:rStyle w:val="Hyperlink"/>
                <w:noProof/>
              </w:rPr>
              <w:t>Introduction</w:t>
            </w:r>
            <w:r w:rsidR="00745BA2">
              <w:rPr>
                <w:noProof/>
                <w:webHidden/>
              </w:rPr>
              <w:tab/>
            </w:r>
            <w:r w:rsidR="00745BA2">
              <w:rPr>
                <w:noProof/>
                <w:webHidden/>
              </w:rPr>
              <w:fldChar w:fldCharType="begin"/>
            </w:r>
            <w:r w:rsidR="00745BA2">
              <w:rPr>
                <w:noProof/>
                <w:webHidden/>
              </w:rPr>
              <w:instrText xml:space="preserve"> PAGEREF _Toc108187412 \h </w:instrText>
            </w:r>
            <w:r w:rsidR="00745BA2">
              <w:rPr>
                <w:noProof/>
                <w:webHidden/>
              </w:rPr>
            </w:r>
            <w:r w:rsidR="00745BA2">
              <w:rPr>
                <w:noProof/>
                <w:webHidden/>
              </w:rPr>
              <w:fldChar w:fldCharType="separate"/>
            </w:r>
            <w:r w:rsidR="00745BA2">
              <w:rPr>
                <w:noProof/>
                <w:webHidden/>
              </w:rPr>
              <w:t>3</w:t>
            </w:r>
            <w:r w:rsidR="00745BA2">
              <w:rPr>
                <w:noProof/>
                <w:webHidden/>
              </w:rPr>
              <w:fldChar w:fldCharType="end"/>
            </w:r>
          </w:hyperlink>
        </w:p>
        <w:p w14:paraId="33E9BE48" w14:textId="1BD3C7FA" w:rsidR="00745BA2" w:rsidRDefault="00000000">
          <w:pPr>
            <w:pStyle w:val="TOC2"/>
            <w:tabs>
              <w:tab w:val="right" w:leader="dot" w:pos="9396"/>
            </w:tabs>
            <w:rPr>
              <w:rFonts w:asciiTheme="minorHAnsi" w:eastAsiaTheme="minorEastAsia" w:hAnsiTheme="minorHAnsi"/>
              <w:noProof/>
              <w:sz w:val="22"/>
              <w:lang w:val="en-US"/>
            </w:rPr>
          </w:pPr>
          <w:hyperlink w:anchor="_Toc108187413" w:history="1">
            <w:r w:rsidR="00745BA2" w:rsidRPr="004C63F2">
              <w:rPr>
                <w:rStyle w:val="Hyperlink"/>
                <w:noProof/>
                <w:lang w:val="en-US"/>
              </w:rPr>
              <w:t>The rise of digital behavioral data in political communication</w:t>
            </w:r>
            <w:r w:rsidR="00745BA2">
              <w:rPr>
                <w:noProof/>
                <w:webHidden/>
              </w:rPr>
              <w:tab/>
            </w:r>
            <w:r w:rsidR="00745BA2">
              <w:rPr>
                <w:noProof/>
                <w:webHidden/>
              </w:rPr>
              <w:fldChar w:fldCharType="begin"/>
            </w:r>
            <w:r w:rsidR="00745BA2">
              <w:rPr>
                <w:noProof/>
                <w:webHidden/>
              </w:rPr>
              <w:instrText xml:space="preserve"> PAGEREF _Toc108187413 \h </w:instrText>
            </w:r>
            <w:r w:rsidR="00745BA2">
              <w:rPr>
                <w:noProof/>
                <w:webHidden/>
              </w:rPr>
            </w:r>
            <w:r w:rsidR="00745BA2">
              <w:rPr>
                <w:noProof/>
                <w:webHidden/>
              </w:rPr>
              <w:fldChar w:fldCharType="separate"/>
            </w:r>
            <w:r w:rsidR="00745BA2">
              <w:rPr>
                <w:noProof/>
                <w:webHidden/>
              </w:rPr>
              <w:t>3</w:t>
            </w:r>
            <w:r w:rsidR="00745BA2">
              <w:rPr>
                <w:noProof/>
                <w:webHidden/>
              </w:rPr>
              <w:fldChar w:fldCharType="end"/>
            </w:r>
          </w:hyperlink>
        </w:p>
        <w:p w14:paraId="29359611" w14:textId="3D14D69A" w:rsidR="00745BA2" w:rsidRDefault="00000000">
          <w:pPr>
            <w:pStyle w:val="TOC2"/>
            <w:tabs>
              <w:tab w:val="right" w:leader="dot" w:pos="9396"/>
            </w:tabs>
            <w:rPr>
              <w:rFonts w:asciiTheme="minorHAnsi" w:eastAsiaTheme="minorEastAsia" w:hAnsiTheme="minorHAnsi"/>
              <w:noProof/>
              <w:sz w:val="22"/>
              <w:lang w:val="en-US"/>
            </w:rPr>
          </w:pPr>
          <w:hyperlink w:anchor="_Toc108187414" w:history="1">
            <w:r w:rsidR="00745BA2" w:rsidRPr="004C63F2">
              <w:rPr>
                <w:rStyle w:val="Hyperlink"/>
                <w:noProof/>
                <w:lang w:val="en-US"/>
              </w:rPr>
              <w:t>The crucial Task of Validating TaDa methods</w:t>
            </w:r>
            <w:r w:rsidR="00745BA2">
              <w:rPr>
                <w:noProof/>
                <w:webHidden/>
              </w:rPr>
              <w:tab/>
            </w:r>
            <w:r w:rsidR="00745BA2">
              <w:rPr>
                <w:noProof/>
                <w:webHidden/>
              </w:rPr>
              <w:fldChar w:fldCharType="begin"/>
            </w:r>
            <w:r w:rsidR="00745BA2">
              <w:rPr>
                <w:noProof/>
                <w:webHidden/>
              </w:rPr>
              <w:instrText xml:space="preserve"> PAGEREF _Toc108187414 \h </w:instrText>
            </w:r>
            <w:r w:rsidR="00745BA2">
              <w:rPr>
                <w:noProof/>
                <w:webHidden/>
              </w:rPr>
            </w:r>
            <w:r w:rsidR="00745BA2">
              <w:rPr>
                <w:noProof/>
                <w:webHidden/>
              </w:rPr>
              <w:fldChar w:fldCharType="separate"/>
            </w:r>
            <w:r w:rsidR="00745BA2">
              <w:rPr>
                <w:noProof/>
                <w:webHidden/>
              </w:rPr>
              <w:t>3</w:t>
            </w:r>
            <w:r w:rsidR="00745BA2">
              <w:rPr>
                <w:noProof/>
                <w:webHidden/>
              </w:rPr>
              <w:fldChar w:fldCharType="end"/>
            </w:r>
          </w:hyperlink>
        </w:p>
        <w:p w14:paraId="07CACFB7" w14:textId="295AE632" w:rsidR="00745BA2" w:rsidRDefault="00000000">
          <w:pPr>
            <w:pStyle w:val="TOC2"/>
            <w:tabs>
              <w:tab w:val="right" w:leader="dot" w:pos="9396"/>
            </w:tabs>
            <w:rPr>
              <w:rFonts w:asciiTheme="minorHAnsi" w:eastAsiaTheme="minorEastAsia" w:hAnsiTheme="minorHAnsi"/>
              <w:noProof/>
              <w:sz w:val="22"/>
              <w:lang w:val="en-US"/>
            </w:rPr>
          </w:pPr>
          <w:hyperlink w:anchor="_Toc108187415" w:history="1">
            <w:r w:rsidR="00745BA2" w:rsidRPr="004C63F2">
              <w:rPr>
                <w:rStyle w:val="Hyperlink"/>
                <w:noProof/>
                <w:lang w:val="en-US"/>
              </w:rPr>
              <w:t>Aims</w:t>
            </w:r>
            <w:r w:rsidR="00745BA2">
              <w:rPr>
                <w:noProof/>
                <w:webHidden/>
              </w:rPr>
              <w:tab/>
            </w:r>
            <w:r w:rsidR="00745BA2">
              <w:rPr>
                <w:noProof/>
                <w:webHidden/>
              </w:rPr>
              <w:fldChar w:fldCharType="begin"/>
            </w:r>
            <w:r w:rsidR="00745BA2">
              <w:rPr>
                <w:noProof/>
                <w:webHidden/>
              </w:rPr>
              <w:instrText xml:space="preserve"> PAGEREF _Toc108187415 \h </w:instrText>
            </w:r>
            <w:r w:rsidR="00745BA2">
              <w:rPr>
                <w:noProof/>
                <w:webHidden/>
              </w:rPr>
            </w:r>
            <w:r w:rsidR="00745BA2">
              <w:rPr>
                <w:noProof/>
                <w:webHidden/>
              </w:rPr>
              <w:fldChar w:fldCharType="separate"/>
            </w:r>
            <w:r w:rsidR="00745BA2">
              <w:rPr>
                <w:noProof/>
                <w:webHidden/>
              </w:rPr>
              <w:t>4</w:t>
            </w:r>
            <w:r w:rsidR="00745BA2">
              <w:rPr>
                <w:noProof/>
                <w:webHidden/>
              </w:rPr>
              <w:fldChar w:fldCharType="end"/>
            </w:r>
          </w:hyperlink>
        </w:p>
        <w:p w14:paraId="0A8F422D" w14:textId="6627847E" w:rsidR="00745BA2" w:rsidRDefault="00000000">
          <w:pPr>
            <w:pStyle w:val="TOC1"/>
            <w:tabs>
              <w:tab w:val="left" w:pos="480"/>
              <w:tab w:val="right" w:leader="dot" w:pos="9396"/>
            </w:tabs>
            <w:rPr>
              <w:rFonts w:asciiTheme="minorHAnsi" w:eastAsiaTheme="minorEastAsia" w:hAnsiTheme="minorHAnsi"/>
              <w:noProof/>
              <w:sz w:val="22"/>
              <w:lang w:val="en-US"/>
            </w:rPr>
          </w:pPr>
          <w:hyperlink w:anchor="_Toc108187416" w:history="1">
            <w:r w:rsidR="00745BA2" w:rsidRPr="004C63F2">
              <w:rPr>
                <w:rStyle w:val="Hyperlink"/>
                <w:noProof/>
              </w:rPr>
              <w:t>2.</w:t>
            </w:r>
            <w:r w:rsidR="00745BA2">
              <w:rPr>
                <w:rFonts w:asciiTheme="minorHAnsi" w:eastAsiaTheme="minorEastAsia" w:hAnsiTheme="minorHAnsi"/>
                <w:noProof/>
                <w:sz w:val="22"/>
                <w:lang w:val="en-US"/>
              </w:rPr>
              <w:tab/>
            </w:r>
            <w:r w:rsidR="00745BA2" w:rsidRPr="004C63F2">
              <w:rPr>
                <w:rStyle w:val="Hyperlink"/>
                <w:noProof/>
              </w:rPr>
              <w:t>Methods</w:t>
            </w:r>
            <w:r w:rsidR="00745BA2">
              <w:rPr>
                <w:noProof/>
                <w:webHidden/>
              </w:rPr>
              <w:tab/>
            </w:r>
            <w:r w:rsidR="00745BA2">
              <w:rPr>
                <w:noProof/>
                <w:webHidden/>
              </w:rPr>
              <w:fldChar w:fldCharType="begin"/>
            </w:r>
            <w:r w:rsidR="00745BA2">
              <w:rPr>
                <w:noProof/>
                <w:webHidden/>
              </w:rPr>
              <w:instrText xml:space="preserve"> PAGEREF _Toc108187416 \h </w:instrText>
            </w:r>
            <w:r w:rsidR="00745BA2">
              <w:rPr>
                <w:noProof/>
                <w:webHidden/>
              </w:rPr>
            </w:r>
            <w:r w:rsidR="00745BA2">
              <w:rPr>
                <w:noProof/>
                <w:webHidden/>
              </w:rPr>
              <w:fldChar w:fldCharType="separate"/>
            </w:r>
            <w:r w:rsidR="00745BA2">
              <w:rPr>
                <w:noProof/>
                <w:webHidden/>
              </w:rPr>
              <w:t>5</w:t>
            </w:r>
            <w:r w:rsidR="00745BA2">
              <w:rPr>
                <w:noProof/>
                <w:webHidden/>
              </w:rPr>
              <w:fldChar w:fldCharType="end"/>
            </w:r>
          </w:hyperlink>
        </w:p>
        <w:p w14:paraId="34EA6FA5" w14:textId="7FB3B89D" w:rsidR="00745BA2" w:rsidRDefault="00000000">
          <w:pPr>
            <w:pStyle w:val="TOC2"/>
            <w:tabs>
              <w:tab w:val="right" w:leader="dot" w:pos="9396"/>
            </w:tabs>
            <w:rPr>
              <w:rFonts w:asciiTheme="minorHAnsi" w:eastAsiaTheme="minorEastAsia" w:hAnsiTheme="minorHAnsi"/>
              <w:noProof/>
              <w:sz w:val="22"/>
              <w:lang w:val="en-US"/>
            </w:rPr>
          </w:pPr>
          <w:hyperlink w:anchor="_Toc108187417" w:history="1">
            <w:r w:rsidR="00745BA2" w:rsidRPr="004C63F2">
              <w:rPr>
                <w:rStyle w:val="Hyperlink"/>
                <w:noProof/>
                <w:lang w:val="en-US"/>
              </w:rPr>
              <w:t>Systematic Review</w:t>
            </w:r>
            <w:r w:rsidR="00745BA2">
              <w:rPr>
                <w:noProof/>
                <w:webHidden/>
              </w:rPr>
              <w:tab/>
            </w:r>
            <w:r w:rsidR="00745BA2">
              <w:rPr>
                <w:noProof/>
                <w:webHidden/>
              </w:rPr>
              <w:fldChar w:fldCharType="begin"/>
            </w:r>
            <w:r w:rsidR="00745BA2">
              <w:rPr>
                <w:noProof/>
                <w:webHidden/>
              </w:rPr>
              <w:instrText xml:space="preserve"> PAGEREF _Toc108187417 \h </w:instrText>
            </w:r>
            <w:r w:rsidR="00745BA2">
              <w:rPr>
                <w:noProof/>
                <w:webHidden/>
              </w:rPr>
            </w:r>
            <w:r w:rsidR="00745BA2">
              <w:rPr>
                <w:noProof/>
                <w:webHidden/>
              </w:rPr>
              <w:fldChar w:fldCharType="separate"/>
            </w:r>
            <w:r w:rsidR="00745BA2">
              <w:rPr>
                <w:noProof/>
                <w:webHidden/>
              </w:rPr>
              <w:t>5</w:t>
            </w:r>
            <w:r w:rsidR="00745BA2">
              <w:rPr>
                <w:noProof/>
                <w:webHidden/>
              </w:rPr>
              <w:fldChar w:fldCharType="end"/>
            </w:r>
          </w:hyperlink>
        </w:p>
        <w:p w14:paraId="20C9E8BB" w14:textId="02BA36FE" w:rsidR="00745BA2" w:rsidRDefault="00000000">
          <w:pPr>
            <w:pStyle w:val="TOC3"/>
            <w:tabs>
              <w:tab w:val="right" w:leader="dot" w:pos="9396"/>
            </w:tabs>
            <w:rPr>
              <w:rFonts w:asciiTheme="minorHAnsi" w:eastAsiaTheme="minorEastAsia" w:hAnsiTheme="minorHAnsi"/>
              <w:noProof/>
              <w:sz w:val="22"/>
              <w:lang w:val="en-US"/>
            </w:rPr>
          </w:pPr>
          <w:hyperlink w:anchor="_Toc108187418" w:history="1">
            <w:r w:rsidR="00745BA2" w:rsidRPr="004C63F2">
              <w:rPr>
                <w:rStyle w:val="Hyperlink"/>
                <w:noProof/>
              </w:rPr>
              <w:t>Literature Search</w:t>
            </w:r>
            <w:r w:rsidR="00745BA2">
              <w:rPr>
                <w:noProof/>
                <w:webHidden/>
              </w:rPr>
              <w:tab/>
            </w:r>
            <w:r w:rsidR="00745BA2">
              <w:rPr>
                <w:noProof/>
                <w:webHidden/>
              </w:rPr>
              <w:fldChar w:fldCharType="begin"/>
            </w:r>
            <w:r w:rsidR="00745BA2">
              <w:rPr>
                <w:noProof/>
                <w:webHidden/>
              </w:rPr>
              <w:instrText xml:space="preserve"> PAGEREF _Toc108187418 \h </w:instrText>
            </w:r>
            <w:r w:rsidR="00745BA2">
              <w:rPr>
                <w:noProof/>
                <w:webHidden/>
              </w:rPr>
            </w:r>
            <w:r w:rsidR="00745BA2">
              <w:rPr>
                <w:noProof/>
                <w:webHidden/>
              </w:rPr>
              <w:fldChar w:fldCharType="separate"/>
            </w:r>
            <w:r w:rsidR="00745BA2">
              <w:rPr>
                <w:noProof/>
                <w:webHidden/>
              </w:rPr>
              <w:t>5</w:t>
            </w:r>
            <w:r w:rsidR="00745BA2">
              <w:rPr>
                <w:noProof/>
                <w:webHidden/>
              </w:rPr>
              <w:fldChar w:fldCharType="end"/>
            </w:r>
          </w:hyperlink>
        </w:p>
        <w:p w14:paraId="7CF214F6" w14:textId="0AE2254E" w:rsidR="00745BA2" w:rsidRDefault="00000000">
          <w:pPr>
            <w:pStyle w:val="TOC2"/>
            <w:tabs>
              <w:tab w:val="right" w:leader="dot" w:pos="9396"/>
            </w:tabs>
            <w:rPr>
              <w:rFonts w:asciiTheme="minorHAnsi" w:eastAsiaTheme="minorEastAsia" w:hAnsiTheme="minorHAnsi"/>
              <w:noProof/>
              <w:sz w:val="22"/>
              <w:lang w:val="en-US"/>
            </w:rPr>
          </w:pPr>
          <w:hyperlink w:anchor="_Toc108187419" w:history="1">
            <w:r w:rsidR="00745BA2" w:rsidRPr="004C63F2">
              <w:rPr>
                <w:rStyle w:val="Hyperlink"/>
                <w:noProof/>
                <w:lang w:val="en-US"/>
              </w:rPr>
              <w:t>Expert Interviews</w:t>
            </w:r>
            <w:r w:rsidR="00745BA2">
              <w:rPr>
                <w:noProof/>
                <w:webHidden/>
              </w:rPr>
              <w:tab/>
            </w:r>
            <w:r w:rsidR="00745BA2">
              <w:rPr>
                <w:noProof/>
                <w:webHidden/>
              </w:rPr>
              <w:fldChar w:fldCharType="begin"/>
            </w:r>
            <w:r w:rsidR="00745BA2">
              <w:rPr>
                <w:noProof/>
                <w:webHidden/>
              </w:rPr>
              <w:instrText xml:space="preserve"> PAGEREF _Toc108187419 \h </w:instrText>
            </w:r>
            <w:r w:rsidR="00745BA2">
              <w:rPr>
                <w:noProof/>
                <w:webHidden/>
              </w:rPr>
            </w:r>
            <w:r w:rsidR="00745BA2">
              <w:rPr>
                <w:noProof/>
                <w:webHidden/>
              </w:rPr>
              <w:fldChar w:fldCharType="separate"/>
            </w:r>
            <w:r w:rsidR="00745BA2">
              <w:rPr>
                <w:noProof/>
                <w:webHidden/>
              </w:rPr>
              <w:t>7</w:t>
            </w:r>
            <w:r w:rsidR="00745BA2">
              <w:rPr>
                <w:noProof/>
                <w:webHidden/>
              </w:rPr>
              <w:fldChar w:fldCharType="end"/>
            </w:r>
          </w:hyperlink>
        </w:p>
        <w:p w14:paraId="6E1B290F" w14:textId="76A4B409" w:rsidR="00745BA2" w:rsidRDefault="00000000">
          <w:pPr>
            <w:pStyle w:val="TOC1"/>
            <w:tabs>
              <w:tab w:val="left" w:pos="480"/>
              <w:tab w:val="right" w:leader="dot" w:pos="9396"/>
            </w:tabs>
            <w:rPr>
              <w:rFonts w:asciiTheme="minorHAnsi" w:eastAsiaTheme="minorEastAsia" w:hAnsiTheme="minorHAnsi"/>
              <w:noProof/>
              <w:sz w:val="22"/>
              <w:lang w:val="en-US"/>
            </w:rPr>
          </w:pPr>
          <w:hyperlink w:anchor="_Toc108187420" w:history="1">
            <w:r w:rsidR="00745BA2" w:rsidRPr="004C63F2">
              <w:rPr>
                <w:rStyle w:val="Hyperlink"/>
                <w:noProof/>
              </w:rPr>
              <w:t>3.</w:t>
            </w:r>
            <w:r w:rsidR="00745BA2">
              <w:rPr>
                <w:rFonts w:asciiTheme="minorHAnsi" w:eastAsiaTheme="minorEastAsia" w:hAnsiTheme="minorHAnsi"/>
                <w:noProof/>
                <w:sz w:val="22"/>
                <w:lang w:val="en-US"/>
              </w:rPr>
              <w:tab/>
            </w:r>
            <w:r w:rsidR="00745BA2" w:rsidRPr="004C63F2">
              <w:rPr>
                <w:rStyle w:val="Hyperlink"/>
                <w:noProof/>
              </w:rPr>
              <w:t>Analysis &amp; Results</w:t>
            </w:r>
            <w:r w:rsidR="00745BA2">
              <w:rPr>
                <w:noProof/>
                <w:webHidden/>
              </w:rPr>
              <w:tab/>
            </w:r>
            <w:r w:rsidR="00745BA2">
              <w:rPr>
                <w:noProof/>
                <w:webHidden/>
              </w:rPr>
              <w:fldChar w:fldCharType="begin"/>
            </w:r>
            <w:r w:rsidR="00745BA2">
              <w:rPr>
                <w:noProof/>
                <w:webHidden/>
              </w:rPr>
              <w:instrText xml:space="preserve"> PAGEREF _Toc108187420 \h </w:instrText>
            </w:r>
            <w:r w:rsidR="00745BA2">
              <w:rPr>
                <w:noProof/>
                <w:webHidden/>
              </w:rPr>
            </w:r>
            <w:r w:rsidR="00745BA2">
              <w:rPr>
                <w:noProof/>
                <w:webHidden/>
              </w:rPr>
              <w:fldChar w:fldCharType="separate"/>
            </w:r>
            <w:r w:rsidR="00745BA2">
              <w:rPr>
                <w:noProof/>
                <w:webHidden/>
              </w:rPr>
              <w:t>8</w:t>
            </w:r>
            <w:r w:rsidR="00745BA2">
              <w:rPr>
                <w:noProof/>
                <w:webHidden/>
              </w:rPr>
              <w:fldChar w:fldCharType="end"/>
            </w:r>
          </w:hyperlink>
        </w:p>
        <w:p w14:paraId="230322DB" w14:textId="252514CF" w:rsidR="00745BA2" w:rsidRDefault="00000000">
          <w:pPr>
            <w:pStyle w:val="TOC1"/>
            <w:tabs>
              <w:tab w:val="left" w:pos="480"/>
              <w:tab w:val="right" w:leader="dot" w:pos="9396"/>
            </w:tabs>
            <w:rPr>
              <w:rFonts w:asciiTheme="minorHAnsi" w:eastAsiaTheme="minorEastAsia" w:hAnsiTheme="minorHAnsi"/>
              <w:noProof/>
              <w:sz w:val="22"/>
              <w:lang w:val="en-US"/>
            </w:rPr>
          </w:pPr>
          <w:hyperlink w:anchor="_Toc108187421" w:history="1">
            <w:r w:rsidR="00745BA2" w:rsidRPr="004C63F2">
              <w:rPr>
                <w:rStyle w:val="Hyperlink"/>
                <w:noProof/>
              </w:rPr>
              <w:t>4.</w:t>
            </w:r>
            <w:r w:rsidR="00745BA2">
              <w:rPr>
                <w:rFonts w:asciiTheme="minorHAnsi" w:eastAsiaTheme="minorEastAsia" w:hAnsiTheme="minorHAnsi"/>
                <w:noProof/>
                <w:sz w:val="22"/>
                <w:lang w:val="en-US"/>
              </w:rPr>
              <w:tab/>
            </w:r>
            <w:r w:rsidR="00745BA2" w:rsidRPr="004C63F2">
              <w:rPr>
                <w:rStyle w:val="Hyperlink"/>
                <w:noProof/>
              </w:rPr>
              <w:t>Conclusion</w:t>
            </w:r>
            <w:r w:rsidR="00745BA2">
              <w:rPr>
                <w:noProof/>
                <w:webHidden/>
              </w:rPr>
              <w:tab/>
            </w:r>
            <w:r w:rsidR="00745BA2">
              <w:rPr>
                <w:noProof/>
                <w:webHidden/>
              </w:rPr>
              <w:fldChar w:fldCharType="begin"/>
            </w:r>
            <w:r w:rsidR="00745BA2">
              <w:rPr>
                <w:noProof/>
                <w:webHidden/>
              </w:rPr>
              <w:instrText xml:space="preserve"> PAGEREF _Toc108187421 \h </w:instrText>
            </w:r>
            <w:r w:rsidR="00745BA2">
              <w:rPr>
                <w:noProof/>
                <w:webHidden/>
              </w:rPr>
            </w:r>
            <w:r w:rsidR="00745BA2">
              <w:rPr>
                <w:noProof/>
                <w:webHidden/>
              </w:rPr>
              <w:fldChar w:fldCharType="separate"/>
            </w:r>
            <w:r w:rsidR="00745BA2">
              <w:rPr>
                <w:noProof/>
                <w:webHidden/>
              </w:rPr>
              <w:t>8</w:t>
            </w:r>
            <w:r w:rsidR="00745BA2">
              <w:rPr>
                <w:noProof/>
                <w:webHidden/>
              </w:rPr>
              <w:fldChar w:fldCharType="end"/>
            </w:r>
          </w:hyperlink>
        </w:p>
        <w:p w14:paraId="4A5CEF85" w14:textId="014738EF" w:rsidR="00745BA2" w:rsidRDefault="00000000">
          <w:pPr>
            <w:pStyle w:val="TOC1"/>
            <w:tabs>
              <w:tab w:val="left" w:pos="480"/>
              <w:tab w:val="right" w:leader="dot" w:pos="9396"/>
            </w:tabs>
            <w:rPr>
              <w:rFonts w:asciiTheme="minorHAnsi" w:eastAsiaTheme="minorEastAsia" w:hAnsiTheme="minorHAnsi"/>
              <w:noProof/>
              <w:sz w:val="22"/>
              <w:lang w:val="en-US"/>
            </w:rPr>
          </w:pPr>
          <w:hyperlink w:anchor="_Toc108187422" w:history="1">
            <w:r w:rsidR="00745BA2" w:rsidRPr="004C63F2">
              <w:rPr>
                <w:rStyle w:val="Hyperlink"/>
                <w:noProof/>
                <w:lang w:val="en-US"/>
              </w:rPr>
              <w:t>5.</w:t>
            </w:r>
            <w:r w:rsidR="00745BA2">
              <w:rPr>
                <w:rFonts w:asciiTheme="minorHAnsi" w:eastAsiaTheme="minorEastAsia" w:hAnsiTheme="minorHAnsi"/>
                <w:noProof/>
                <w:sz w:val="22"/>
                <w:lang w:val="en-US"/>
              </w:rPr>
              <w:tab/>
            </w:r>
            <w:r w:rsidR="00745BA2" w:rsidRPr="004C63F2">
              <w:rPr>
                <w:rStyle w:val="Hyperlink"/>
                <w:noProof/>
                <w:lang w:val="en-US"/>
              </w:rPr>
              <w:t>Appendix</w:t>
            </w:r>
            <w:r w:rsidR="00745BA2">
              <w:rPr>
                <w:noProof/>
                <w:webHidden/>
              </w:rPr>
              <w:tab/>
            </w:r>
            <w:r w:rsidR="00745BA2">
              <w:rPr>
                <w:noProof/>
                <w:webHidden/>
              </w:rPr>
              <w:fldChar w:fldCharType="begin"/>
            </w:r>
            <w:r w:rsidR="00745BA2">
              <w:rPr>
                <w:noProof/>
                <w:webHidden/>
              </w:rPr>
              <w:instrText xml:space="preserve"> PAGEREF _Toc108187422 \h </w:instrText>
            </w:r>
            <w:r w:rsidR="00745BA2">
              <w:rPr>
                <w:noProof/>
                <w:webHidden/>
              </w:rPr>
            </w:r>
            <w:r w:rsidR="00745BA2">
              <w:rPr>
                <w:noProof/>
                <w:webHidden/>
              </w:rPr>
              <w:fldChar w:fldCharType="separate"/>
            </w:r>
            <w:r w:rsidR="00745BA2">
              <w:rPr>
                <w:noProof/>
                <w:webHidden/>
              </w:rPr>
              <w:t>10</w:t>
            </w:r>
            <w:r w:rsidR="00745BA2">
              <w:rPr>
                <w:noProof/>
                <w:webHidden/>
              </w:rPr>
              <w:fldChar w:fldCharType="end"/>
            </w:r>
          </w:hyperlink>
        </w:p>
        <w:p w14:paraId="6A5D917D" w14:textId="3ECBF7BF" w:rsidR="00745BA2" w:rsidRDefault="00000000">
          <w:pPr>
            <w:pStyle w:val="TOC2"/>
            <w:tabs>
              <w:tab w:val="right" w:leader="dot" w:pos="9396"/>
            </w:tabs>
            <w:rPr>
              <w:rFonts w:asciiTheme="minorHAnsi" w:eastAsiaTheme="minorEastAsia" w:hAnsiTheme="minorHAnsi"/>
              <w:noProof/>
              <w:sz w:val="22"/>
              <w:lang w:val="en-US"/>
            </w:rPr>
          </w:pPr>
          <w:hyperlink w:anchor="_Toc108187423" w:history="1">
            <w:r w:rsidR="00745BA2" w:rsidRPr="004C63F2">
              <w:rPr>
                <w:rStyle w:val="Hyperlink"/>
                <w:noProof/>
                <w:lang w:val="en-US"/>
              </w:rPr>
              <w:t>Appendix 1: Keywords</w:t>
            </w:r>
            <w:r w:rsidR="00745BA2">
              <w:rPr>
                <w:noProof/>
                <w:webHidden/>
              </w:rPr>
              <w:tab/>
            </w:r>
            <w:r w:rsidR="00745BA2">
              <w:rPr>
                <w:noProof/>
                <w:webHidden/>
              </w:rPr>
              <w:fldChar w:fldCharType="begin"/>
            </w:r>
            <w:r w:rsidR="00745BA2">
              <w:rPr>
                <w:noProof/>
                <w:webHidden/>
              </w:rPr>
              <w:instrText xml:space="preserve"> PAGEREF _Toc108187423 \h </w:instrText>
            </w:r>
            <w:r w:rsidR="00745BA2">
              <w:rPr>
                <w:noProof/>
                <w:webHidden/>
              </w:rPr>
            </w:r>
            <w:r w:rsidR="00745BA2">
              <w:rPr>
                <w:noProof/>
                <w:webHidden/>
              </w:rPr>
              <w:fldChar w:fldCharType="separate"/>
            </w:r>
            <w:r w:rsidR="00745BA2">
              <w:rPr>
                <w:noProof/>
                <w:webHidden/>
              </w:rPr>
              <w:t>10</w:t>
            </w:r>
            <w:r w:rsidR="00745BA2">
              <w:rPr>
                <w:noProof/>
                <w:webHidden/>
              </w:rPr>
              <w:fldChar w:fldCharType="end"/>
            </w:r>
          </w:hyperlink>
        </w:p>
        <w:p w14:paraId="22A34FE3" w14:textId="0B5D9496" w:rsidR="00745BA2" w:rsidRDefault="00000000">
          <w:pPr>
            <w:pStyle w:val="TOC2"/>
            <w:tabs>
              <w:tab w:val="right" w:leader="dot" w:pos="9396"/>
            </w:tabs>
            <w:rPr>
              <w:rFonts w:asciiTheme="minorHAnsi" w:eastAsiaTheme="minorEastAsia" w:hAnsiTheme="minorHAnsi"/>
              <w:noProof/>
              <w:sz w:val="22"/>
              <w:lang w:val="en-US"/>
            </w:rPr>
          </w:pPr>
          <w:hyperlink w:anchor="_Toc108187424" w:history="1">
            <w:r w:rsidR="00745BA2" w:rsidRPr="004C63F2">
              <w:rPr>
                <w:rStyle w:val="Hyperlink"/>
                <w:noProof/>
                <w:lang w:val="en-US"/>
              </w:rPr>
              <w:t>Appendix 2: Benchmark Literature</w:t>
            </w:r>
            <w:r w:rsidR="00745BA2">
              <w:rPr>
                <w:noProof/>
                <w:webHidden/>
              </w:rPr>
              <w:tab/>
            </w:r>
            <w:r w:rsidR="00745BA2">
              <w:rPr>
                <w:noProof/>
                <w:webHidden/>
              </w:rPr>
              <w:fldChar w:fldCharType="begin"/>
            </w:r>
            <w:r w:rsidR="00745BA2">
              <w:rPr>
                <w:noProof/>
                <w:webHidden/>
              </w:rPr>
              <w:instrText xml:space="preserve"> PAGEREF _Toc108187424 \h </w:instrText>
            </w:r>
            <w:r w:rsidR="00745BA2">
              <w:rPr>
                <w:noProof/>
                <w:webHidden/>
              </w:rPr>
            </w:r>
            <w:r w:rsidR="00745BA2">
              <w:rPr>
                <w:noProof/>
                <w:webHidden/>
              </w:rPr>
              <w:fldChar w:fldCharType="separate"/>
            </w:r>
            <w:r w:rsidR="00745BA2">
              <w:rPr>
                <w:noProof/>
                <w:webHidden/>
              </w:rPr>
              <w:t>12</w:t>
            </w:r>
            <w:r w:rsidR="00745BA2">
              <w:rPr>
                <w:noProof/>
                <w:webHidden/>
              </w:rPr>
              <w:fldChar w:fldCharType="end"/>
            </w:r>
          </w:hyperlink>
        </w:p>
        <w:p w14:paraId="6E3C8B62" w14:textId="09C6E33B" w:rsidR="00745BA2" w:rsidRDefault="00000000">
          <w:pPr>
            <w:pStyle w:val="TOC2"/>
            <w:tabs>
              <w:tab w:val="right" w:leader="dot" w:pos="9396"/>
            </w:tabs>
            <w:rPr>
              <w:rFonts w:asciiTheme="minorHAnsi" w:eastAsiaTheme="minorEastAsia" w:hAnsiTheme="minorHAnsi"/>
              <w:noProof/>
              <w:sz w:val="22"/>
              <w:lang w:val="en-US"/>
            </w:rPr>
          </w:pPr>
          <w:hyperlink w:anchor="_Toc108187425" w:history="1">
            <w:r w:rsidR="00745BA2" w:rsidRPr="004C63F2">
              <w:rPr>
                <w:rStyle w:val="Hyperlink"/>
                <w:noProof/>
                <w:lang w:val="de-DE"/>
              </w:rPr>
              <w:t>Appendix 4: Questionnaire</w:t>
            </w:r>
            <w:r w:rsidR="00745BA2">
              <w:rPr>
                <w:noProof/>
                <w:webHidden/>
              </w:rPr>
              <w:tab/>
            </w:r>
            <w:r w:rsidR="00745BA2">
              <w:rPr>
                <w:noProof/>
                <w:webHidden/>
              </w:rPr>
              <w:fldChar w:fldCharType="begin"/>
            </w:r>
            <w:r w:rsidR="00745BA2">
              <w:rPr>
                <w:noProof/>
                <w:webHidden/>
              </w:rPr>
              <w:instrText xml:space="preserve"> PAGEREF _Toc108187425 \h </w:instrText>
            </w:r>
            <w:r w:rsidR="00745BA2">
              <w:rPr>
                <w:noProof/>
                <w:webHidden/>
              </w:rPr>
            </w:r>
            <w:r w:rsidR="00745BA2">
              <w:rPr>
                <w:noProof/>
                <w:webHidden/>
              </w:rPr>
              <w:fldChar w:fldCharType="separate"/>
            </w:r>
            <w:r w:rsidR="00745BA2">
              <w:rPr>
                <w:noProof/>
                <w:webHidden/>
              </w:rPr>
              <w:t>13</w:t>
            </w:r>
            <w:r w:rsidR="00745BA2">
              <w:rPr>
                <w:noProof/>
                <w:webHidden/>
              </w:rPr>
              <w:fldChar w:fldCharType="end"/>
            </w:r>
          </w:hyperlink>
        </w:p>
        <w:p w14:paraId="23BC193A" w14:textId="71D049BD" w:rsidR="00745BA2" w:rsidRDefault="00000000">
          <w:pPr>
            <w:pStyle w:val="TOC1"/>
            <w:tabs>
              <w:tab w:val="left" w:pos="480"/>
              <w:tab w:val="right" w:leader="dot" w:pos="9396"/>
            </w:tabs>
            <w:rPr>
              <w:rFonts w:asciiTheme="minorHAnsi" w:eastAsiaTheme="minorEastAsia" w:hAnsiTheme="minorHAnsi"/>
              <w:noProof/>
              <w:sz w:val="22"/>
              <w:lang w:val="en-US"/>
            </w:rPr>
          </w:pPr>
          <w:hyperlink w:anchor="_Toc108187426" w:history="1">
            <w:r w:rsidR="00745BA2" w:rsidRPr="004C63F2">
              <w:rPr>
                <w:rStyle w:val="Hyperlink"/>
                <w:bCs/>
                <w:noProof/>
                <w:lang w:val="en-US"/>
              </w:rPr>
              <w:t>6.</w:t>
            </w:r>
            <w:r w:rsidR="00745BA2">
              <w:rPr>
                <w:rFonts w:asciiTheme="minorHAnsi" w:eastAsiaTheme="minorEastAsia" w:hAnsiTheme="minorHAnsi"/>
                <w:noProof/>
                <w:sz w:val="22"/>
                <w:lang w:val="en-US"/>
              </w:rPr>
              <w:tab/>
            </w:r>
            <w:r w:rsidR="00745BA2" w:rsidRPr="004C63F2">
              <w:rPr>
                <w:rStyle w:val="Hyperlink"/>
                <w:noProof/>
                <w:lang w:val="en-US"/>
              </w:rPr>
              <w:t>TOPIC 0 | Summary</w:t>
            </w:r>
            <w:r w:rsidR="00745BA2">
              <w:rPr>
                <w:noProof/>
                <w:webHidden/>
              </w:rPr>
              <w:tab/>
            </w:r>
            <w:r w:rsidR="00745BA2">
              <w:rPr>
                <w:noProof/>
                <w:webHidden/>
              </w:rPr>
              <w:fldChar w:fldCharType="begin"/>
            </w:r>
            <w:r w:rsidR="00745BA2">
              <w:rPr>
                <w:noProof/>
                <w:webHidden/>
              </w:rPr>
              <w:instrText xml:space="preserve"> PAGEREF _Toc108187426 \h </w:instrText>
            </w:r>
            <w:r w:rsidR="00745BA2">
              <w:rPr>
                <w:noProof/>
                <w:webHidden/>
              </w:rPr>
            </w:r>
            <w:r w:rsidR="00745BA2">
              <w:rPr>
                <w:noProof/>
                <w:webHidden/>
              </w:rPr>
              <w:fldChar w:fldCharType="separate"/>
            </w:r>
            <w:r w:rsidR="00745BA2">
              <w:rPr>
                <w:noProof/>
                <w:webHidden/>
              </w:rPr>
              <w:t>14</w:t>
            </w:r>
            <w:r w:rsidR="00745BA2">
              <w:rPr>
                <w:noProof/>
                <w:webHidden/>
              </w:rPr>
              <w:fldChar w:fldCharType="end"/>
            </w:r>
          </w:hyperlink>
        </w:p>
        <w:p w14:paraId="5F91BD6B" w14:textId="02208BD5" w:rsidR="00FC347F" w:rsidRDefault="00FC347F">
          <w:r>
            <w:rPr>
              <w:b/>
              <w:bCs/>
              <w:noProof/>
            </w:rPr>
            <w:fldChar w:fldCharType="end"/>
          </w:r>
        </w:p>
      </w:sdtContent>
    </w:sdt>
    <w:p w14:paraId="776DE819" w14:textId="522C9941" w:rsidR="00985179" w:rsidRDefault="008C2F7C" w:rsidP="00FC347F">
      <w:pPr>
        <w:pStyle w:val="Heading1"/>
      </w:pPr>
      <w:r>
        <w:br w:type="page"/>
      </w:r>
      <w:bookmarkStart w:id="0" w:name="_Toc108187412"/>
      <w:proofErr w:type="spellStart"/>
      <w:r w:rsidR="00FC038B">
        <w:lastRenderedPageBreak/>
        <w:t>Introduction</w:t>
      </w:r>
      <w:bookmarkEnd w:id="0"/>
      <w:proofErr w:type="spellEnd"/>
    </w:p>
    <w:p w14:paraId="0259B92C" w14:textId="7CE90BC5" w:rsidR="00F77FAA" w:rsidRPr="00F77FAA" w:rsidRDefault="00745BA2" w:rsidP="00F77FAA">
      <w:pPr>
        <w:pStyle w:val="Heading2"/>
        <w:rPr>
          <w:lang w:val="en-US"/>
        </w:rPr>
      </w:pPr>
      <w:bookmarkStart w:id="1" w:name="_Toc108187413"/>
      <w:r>
        <w:rPr>
          <w:lang w:val="en-US"/>
        </w:rPr>
        <w:t>Text as Data methods</w:t>
      </w:r>
      <w:r w:rsidR="007A3E3A">
        <w:rPr>
          <w:lang w:val="en-US"/>
        </w:rPr>
        <w:t xml:space="preserve"> in political communication</w:t>
      </w:r>
      <w:bookmarkEnd w:id="1"/>
    </w:p>
    <w:p w14:paraId="78220321" w14:textId="56103B32" w:rsidR="0093051D" w:rsidRDefault="00FC038B" w:rsidP="00886363">
      <w:pPr>
        <w:spacing w:before="120" w:after="0"/>
        <w:ind w:firstLine="624"/>
        <w:jc w:val="both"/>
        <w:rPr>
          <w:lang w:val="en-US"/>
        </w:rPr>
      </w:pPr>
      <w:commentRangeStart w:id="2"/>
      <w:r>
        <w:rPr>
          <w:lang w:val="en-US"/>
        </w:rPr>
        <w:t>In the past decade</w:t>
      </w:r>
      <w:commentRangeEnd w:id="2"/>
      <w:r w:rsidR="007A3E3A">
        <w:rPr>
          <w:rStyle w:val="CommentReference"/>
        </w:rPr>
        <w:commentReference w:id="2"/>
      </w:r>
      <w:r>
        <w:rPr>
          <w:lang w:val="en-US"/>
        </w:rPr>
        <w:t xml:space="preserve">, social science research has experienced a remarkable rise in publications relying on digital </w:t>
      </w:r>
      <w:proofErr w:type="spellStart"/>
      <w:r w:rsidR="00AD0742">
        <w:rPr>
          <w:lang w:val="en-US"/>
        </w:rPr>
        <w:t>behavioural</w:t>
      </w:r>
      <w:proofErr w:type="spellEnd"/>
      <w:r>
        <w:rPr>
          <w:lang w:val="en-US"/>
        </w:rPr>
        <w:t xml:space="preserve"> data and computational methods </w:t>
      </w:r>
      <w:r>
        <w:rPr>
          <w:lang w:val="en-US"/>
        </w:rPr>
        <w:fldChar w:fldCharType="begin"/>
      </w:r>
      <w:r w:rsidR="00527492">
        <w:rPr>
          <w:lang w:val="en-US"/>
        </w:rPr>
        <w:instrText xml:space="preserve"> ADDIN ZOTERO_ITEM CSL_CITATION {"citationID":"QhEAlYdl","properties":{"formattedCitation":"(Brady, 2019; Edelmann et al., 2020)","plainCitation":"(Brady, 2019; Edelmann et al., 2020)","noteIndex":0},"citationItems":[{"id":42,"uris":["http://zotero.org/users/9069824/items/6BQ6PJ4F"],"itemData":{"id":42,"type":"article-journal","container-title":"Annual Review of Political Science","DOI":"10.1146/annurev-polisci-090216-023229","ISSN":"1094-2939","issue":"1","journalAbbreviation":"Annu. Rev. Polit. Sci.","page":"297-323","title":"The Challenge of Big Data and Data Science","volume":"22","author":[{"family":"Brady","given":"Henry E."}],"issued":{"date-parts":[["2019"]]}}},{"id":1697,"uris":["http://zotero.org/users/9069824/items/R3WFBBNF"],"itemData":{"id":1697,"type":"article-journal","abstract":"The integration of social science with computer science and engineering fields has produced a new area of study: computational social science. This field applies computational methods to novel sources of digital data such as social media, administrative records, and historical archives to develop theories of human behavior. We review the evolution of this field within sociology via bibliometric analysis and in-depth analysis of the following subfields where this new work is appearing most rapidly: (a) social network analysis and group formation; (b) collective behavior and political sociology; (c) the sociology of knowledge; (d) cultural sociology, social psychology, and emotions; (e) the production of culture; (f) economic sociology and organizations; and (g) demography and population studies. Our review reveals that sociologists are not only at the center of cutting-edge research that addresses longstanding questions about human behavior but also developing new lines of inquiry about digital spaces as well. We conclude by discussing challenging new obstacles in the field, calling for increased attention to sociological theory, and identifying new areas where computational social science might be further integrated into mainstream sociology.","container-title":"Annual Review of Sociology","DOI":"10.1146/annurev-soc-121919-054621","issue":"1","note":"_eprint: https://doi.org/10.1146/annurev-soc-121919-054621","page":"61-81","source":"Annual Reviews","title":"Computational Social Science and Sociology","volume":"46","author":[{"family":"Edelmann","given":"Achim"},{"family":"Wolff","given":"Tom"},{"family":"Montagne","given":"Danielle"},{"family":"Bail","given":"Christopher A."}],"issued":{"date-parts":[["2020"]]}}}],"schema":"https://github.com/citation-style-language/schema/raw/master/csl-citation.json"} </w:instrText>
      </w:r>
      <w:r>
        <w:rPr>
          <w:lang w:val="en-US"/>
        </w:rPr>
        <w:fldChar w:fldCharType="separate"/>
      </w:r>
      <w:r>
        <w:rPr>
          <w:lang w:val="en-US"/>
        </w:rPr>
        <w:t xml:space="preserve">(Brady, 2019; </w:t>
      </w:r>
      <w:proofErr w:type="spellStart"/>
      <w:r>
        <w:rPr>
          <w:lang w:val="en-US"/>
        </w:rPr>
        <w:t>Edelmann</w:t>
      </w:r>
      <w:proofErr w:type="spellEnd"/>
      <w:r>
        <w:rPr>
          <w:lang w:val="en-US"/>
        </w:rPr>
        <w:t xml:space="preserve"> et al., 2020)</w:t>
      </w:r>
      <w:r>
        <w:rPr>
          <w:lang w:val="en-US"/>
        </w:rPr>
        <w:fldChar w:fldCharType="end"/>
      </w:r>
      <w:r>
        <w:rPr>
          <w:lang w:val="en-US"/>
        </w:rPr>
        <w:t xml:space="preserve">. Thereby, the analysis of texts using computational text analysis methods (CATM) holds particular promise, as textual data enable researchers to facilitate substantively important inferences of human </w:t>
      </w:r>
      <w:proofErr w:type="spellStart"/>
      <w:r w:rsidR="00FC0321">
        <w:rPr>
          <w:lang w:val="en-US"/>
        </w:rPr>
        <w:t>behaviour</w:t>
      </w:r>
      <w:proofErr w:type="spellEnd"/>
      <w:r>
        <w:rPr>
          <w:lang w:val="en-US"/>
        </w:rPr>
        <w:t xml:space="preserve"> on an unprecedented scale </w:t>
      </w:r>
      <w:r>
        <w:rPr>
          <w:lang w:val="en-US"/>
        </w:rPr>
        <w:fldChar w:fldCharType="begin"/>
      </w:r>
      <w:r w:rsidR="00527492">
        <w:rPr>
          <w:lang w:val="en-US"/>
        </w:rPr>
        <w:instrText xml:space="preserve"> ADDIN ZOTERO_ITEM CSL_CITATION {"citationID":"GenaySjj","properties":{"formattedCitation":"(Grimmer &amp; Stewart, 2013; Lazer et al., 2009)","plainCitation":"(Grimmer &amp; Stewart, 2013; Lazer et al., 2009)","noteIndex":0},"citationItems":[{"id":"g6K8DEGM/1pbhsSAm","uris":["http://zotero.org/groups/2240102/items/SLSZJBIV"],"itemData":{"id":417,"type":"article-journal","container-title":"Political Analysis","DOI":"10.1093/pan/mps028","ISSN":"1047-1987, 1476-4989","issue":"3","language":"en","page":"267-297","source":"Crossref","title":"Text as Data: The Promise and Pitfalls of Automatic Content Analysis Methods for Political Texts","title-short":"Text as Data","volume":"21","author":[{"family":"Grimmer","given":"Justin"},{"family":"Stewart","given":"Brandon M."}],"issued":{"date-parts":[["2013"]]}}},{"id":1699,"uris":["http://zotero.org/users/9069824/items/IRGYWB9G"],"itemData":{"id":1699,"type":"article-journal","container-title":"Science","issue":"5915","note":"publisher: American Association for the Advancement of Science","page":"721–723","source":"Google Scholar","title":"Computational social science","volume":"323","author":[{"family":"Lazer","given":"David"},{"family":"Pentland","given":"Alex"},{"family":"Adamic","given":"Lada"},{"family":"Aral","given":"Sinan"},{"family":"Barabási","given":"Albert-László"},{"family":"Brewer","given":"Devon"},{"family":"Christakis","given":"Nicholas"},{"family":"Contractor","given":"Noshir"},{"family":"Fowler","given":"James"},{"family":"Gutmann","given":"Myron"}],"issued":{"date-parts":[["2009"]]}}}],"schema":"https://github.com/citation-style-language/schema/raw/master/csl-citation.json"} </w:instrText>
      </w:r>
      <w:r>
        <w:rPr>
          <w:lang w:val="en-US"/>
        </w:rPr>
        <w:fldChar w:fldCharType="separate"/>
      </w:r>
      <w:r>
        <w:rPr>
          <w:rFonts w:cs="Times New Roman"/>
        </w:rPr>
        <w:t xml:space="preserve">(Grimmer &amp; Stewart, 2013; </w:t>
      </w:r>
      <w:proofErr w:type="spellStart"/>
      <w:r>
        <w:rPr>
          <w:rFonts w:cs="Times New Roman"/>
        </w:rPr>
        <w:t>Lazer</w:t>
      </w:r>
      <w:proofErr w:type="spellEnd"/>
      <w:r>
        <w:rPr>
          <w:rFonts w:cs="Times New Roman"/>
        </w:rPr>
        <w:t xml:space="preserve"> et al., 2009)</w:t>
      </w:r>
      <w:r>
        <w:rPr>
          <w:lang w:val="en-US"/>
        </w:rPr>
        <w:fldChar w:fldCharType="end"/>
      </w:r>
      <w:r>
        <w:rPr>
          <w:lang w:val="en-US"/>
        </w:rPr>
        <w:t xml:space="preserve">. </w:t>
      </w:r>
      <w:r w:rsidR="00CD225A">
        <w:rPr>
          <w:lang w:val="en-US"/>
        </w:rPr>
        <w:t>Because</w:t>
      </w:r>
      <w:r w:rsidR="006468BD">
        <w:rPr>
          <w:lang w:val="en-US"/>
        </w:rPr>
        <w:t xml:space="preserve"> </w:t>
      </w:r>
      <w:r w:rsidR="00810563">
        <w:rPr>
          <w:lang w:val="en-US"/>
        </w:rPr>
        <w:t xml:space="preserve">words and language </w:t>
      </w:r>
      <w:r w:rsidR="00CD225A">
        <w:rPr>
          <w:lang w:val="en-US"/>
        </w:rPr>
        <w:t xml:space="preserve">constitute </w:t>
      </w:r>
      <w:proofErr w:type="spellStart"/>
      <w:r w:rsidR="00810563">
        <w:rPr>
          <w:lang w:val="en-US"/>
        </w:rPr>
        <w:t>the m</w:t>
      </w:r>
      <w:proofErr w:type="spellEnd"/>
      <w:r w:rsidR="00810563">
        <w:rPr>
          <w:lang w:val="en-US"/>
        </w:rPr>
        <w:t>ost common way for people to express their internal thoughts and emotions</w:t>
      </w:r>
      <w:r w:rsidR="00CD225A">
        <w:rPr>
          <w:lang w:val="en-US"/>
        </w:rPr>
        <w:t xml:space="preserve">, they lie at the </w:t>
      </w:r>
      <w:r w:rsidR="00CD225A">
        <w:rPr>
          <w:lang w:val="en-US"/>
        </w:rPr>
        <w:t xml:space="preserve">core of psychology and communication and language </w:t>
      </w:r>
      <w:r w:rsidR="00CD225A">
        <w:rPr>
          <w:lang w:val="en-US"/>
        </w:rPr>
        <w:t xml:space="preserve">research </w:t>
      </w:r>
      <w:r w:rsidR="00810563">
        <w:rPr>
          <w:lang w:val="en-US"/>
        </w:rPr>
        <w:fldChar w:fldCharType="begin"/>
      </w:r>
      <w:r w:rsidR="00527492">
        <w:rPr>
          <w:lang w:val="en-US"/>
        </w:rPr>
        <w:instrText xml:space="preserve"> ADDIN ZOTERO_ITEM CSL_CITATION {"citationID":"sqa0IG2C","properties":{"formattedCitation":"(Tausczik &amp; Pennebaker, 2010)","plainCitation":"(Tausczik &amp; Pennebaker, 2010)","noteIndex":0},"citationItems":[{"id":2966,"uris":["http://zotero.org/users/9069824/items/3XSN6KXH"],"itemData":{"id":2966,"type":"article-journal","abstract":"We are in the midst of a technological revolution whereby, for the first time, researchers can link daily word use to a broad array of real-world behaviors. This article reviews several computerized text analysis methods and describes how Linguistic Inquiry and Word Count (LIWC) was created and validated. LIWC is a transparent text analysis program that counts words in psychologically meaningful categories. Empirical results using LIWC demonstrate its ability to detect meaning in a wide variety of experimental settings, including to show attentional focus, emotionality, social relationships, thinking styles, and individual differences.","container-title":"Journal of Language and Social Psychology","DOI":"10.1177/0261927X09351676","ISSN":"0261-927X, 1552-6526","issue":"1","journalAbbreviation":"Journal of Language and Social Psychology","language":"en","page":"24-54","source":"DOI.org (Crossref)","title":"The Psychological Meaning of Words: LIWC and Computerized Text Analysis Methods","title-short":"The Psychological Meaning of Words","volume":"29","author":[{"family":"Tausczik","given":"Yla R."},{"family":"Pennebaker","given":"James W."}],"issued":{"date-parts":[["2010",3]]}}}],"schema":"https://github.com/citation-style-language/schema/raw/master/csl-citation.json"} </w:instrText>
      </w:r>
      <w:r w:rsidR="00810563">
        <w:rPr>
          <w:lang w:val="en-US"/>
        </w:rPr>
        <w:fldChar w:fldCharType="separate"/>
      </w:r>
      <w:r w:rsidR="00527492">
        <w:rPr>
          <w:noProof/>
          <w:lang w:val="en-US"/>
        </w:rPr>
        <w:t>(Tausczik &amp; Pennebaker, 2010)</w:t>
      </w:r>
      <w:r w:rsidR="00810563">
        <w:rPr>
          <w:lang w:val="en-US"/>
        </w:rPr>
        <w:fldChar w:fldCharType="end"/>
      </w:r>
      <w:r w:rsidR="00CD225A">
        <w:rPr>
          <w:lang w:val="en-US"/>
        </w:rPr>
        <w:t>.</w:t>
      </w:r>
      <w:r w:rsidR="00797AEC">
        <w:rPr>
          <w:lang w:val="en-US"/>
        </w:rPr>
        <w:t xml:space="preserve"> </w:t>
      </w:r>
      <w:r w:rsidR="00791B04">
        <w:rPr>
          <w:lang w:val="en-US"/>
        </w:rPr>
        <w:t>Those premises ha</w:t>
      </w:r>
      <w:r w:rsidR="00C3188D">
        <w:rPr>
          <w:lang w:val="en-US"/>
        </w:rPr>
        <w:t>ve been especially well received in the field of political</w:t>
      </w:r>
      <w:r w:rsidR="00797AEC">
        <w:rPr>
          <w:lang w:val="en-US"/>
        </w:rPr>
        <w:t xml:space="preserve"> communication research</w:t>
      </w:r>
      <w:r w:rsidR="00C50954">
        <w:rPr>
          <w:lang w:val="en-US"/>
        </w:rPr>
        <w:t xml:space="preserve">, where </w:t>
      </w:r>
      <w:r w:rsidR="00B87D17">
        <w:rPr>
          <w:lang w:val="en-US"/>
        </w:rPr>
        <w:t xml:space="preserve">the number of studies relying on CATM has exploded in recent years. </w:t>
      </w:r>
      <w:r w:rsidR="007C6342">
        <w:rPr>
          <w:lang w:val="en-US"/>
        </w:rPr>
        <w:t xml:space="preserve">However, the </w:t>
      </w:r>
      <w:proofErr w:type="spellStart"/>
      <w:r w:rsidR="00DE35A5">
        <w:rPr>
          <w:lang w:val="en-US"/>
        </w:rPr>
        <w:t>the</w:t>
      </w:r>
      <w:proofErr w:type="spellEnd"/>
      <w:r w:rsidR="00DE35A5">
        <w:rPr>
          <w:lang w:val="en-US"/>
        </w:rPr>
        <w:t xml:space="preserve"> applications of these methods </w:t>
      </w:r>
      <w:proofErr w:type="gramStart"/>
      <w:r w:rsidR="00DE35A5">
        <w:rPr>
          <w:lang w:val="en-US"/>
        </w:rPr>
        <w:t>is</w:t>
      </w:r>
      <w:proofErr w:type="gramEnd"/>
      <w:r w:rsidR="00DE35A5">
        <w:rPr>
          <w:lang w:val="en-US"/>
        </w:rPr>
        <w:t xml:space="preserve"> </w:t>
      </w:r>
      <w:r w:rsidR="00886363">
        <w:rPr>
          <w:lang w:val="en-US"/>
        </w:rPr>
        <w:t xml:space="preserve">currently debated. In particular, there is an ongoing discussion </w:t>
      </w:r>
      <w:r w:rsidR="00D150F4">
        <w:rPr>
          <w:lang w:val="en-US"/>
        </w:rPr>
        <w:t>about</w:t>
      </w:r>
      <w:r w:rsidR="00886363">
        <w:rPr>
          <w:lang w:val="en-US"/>
        </w:rPr>
        <w:t xml:space="preserve"> the measurement validit</w:t>
      </w:r>
      <w:r w:rsidR="00D150F4">
        <w:rPr>
          <w:lang w:val="en-US"/>
        </w:rPr>
        <w:t xml:space="preserve">y </w:t>
      </w:r>
      <w:r w:rsidR="00F73E29">
        <w:rPr>
          <w:lang w:val="en-US"/>
        </w:rPr>
        <w:fldChar w:fldCharType="begin"/>
      </w:r>
      <w:r w:rsidR="00F73E29">
        <w:rPr>
          <w:lang w:val="en-US"/>
        </w:rPr>
        <w:instrText xml:space="preserve"> ADDIN ZOTERO_ITEM CSL_CITATION {"citationID":"cDJswHkG","properties":{"formattedCitation":"(Baden et al., 2021)","plainCitation":"(Baden et al., 2021)","noteIndex":0},"citationItems":[{"id":46,"uris":["http://zotero.org/users/9069824/items/T3BCYAU5"],"itemData":{"id":46,"type":"article-journal","abstract":"We identify three gaps that limit the utility and obstruct the progress of computational text analysis methods (CTAM) for social science research. First, we contend that CTAM development has prioritized technological over validity concerns, giving limited attention to the operationalization of social scientific measurements. Second, we identify a mismatch between CTAMs’ focus on extracting specific contents and document-level patterns, and social science researchers’ need for measuring multiple, often complex contents in the text. Third, we argue that the dominance of English language tools depresses comparative research and inclusivity toward scholarly communities examining languages other than English. We substantiate our claims by drawing upon a broad review of methodological work in the computational social sciences, as well as an inventory of leading research publications using quantitative textual analysis. Subsequently, we discuss implications of these three gaps for social scientists’ uneven uptake of CTAM, as well as the field of computational social science text research as a whole. Finally, we propose a research agenda intended to bridge the identified gaps and improve the validity, utility, and inclusiveness of CTAM.","container-title":"Communication Methods and Measures","DOI":"10.1080/19312458.2021.2015574","ISSN":"1931-2458","note":"publisher: Routledge","page":"1-18","title":"Three Gaps in Computational Text Analysis Methods for Social Sciences: A Research Agenda","author":[{"family":"Baden","given":"Christian"},{"family":"Pipal","given":"Christian"},{"family":"Schoonvelde","given":"Martijn"},{"family":"Velden","given":"Mariken A. C. G.","non-dropping-particle":"van der"}],"issued":{"date-parts":[["2021"]]}}}],"schema":"https://github.com/citation-style-language/schema/raw/master/csl-citation.json"} </w:instrText>
      </w:r>
      <w:r w:rsidR="00F73E29">
        <w:rPr>
          <w:lang w:val="en-US"/>
        </w:rPr>
        <w:fldChar w:fldCharType="separate"/>
      </w:r>
      <w:r w:rsidR="00F73E29">
        <w:rPr>
          <w:noProof/>
          <w:lang w:val="en-US"/>
        </w:rPr>
        <w:t>(Baden et al., 2021)</w:t>
      </w:r>
      <w:r w:rsidR="00F73E29">
        <w:rPr>
          <w:lang w:val="en-US"/>
        </w:rPr>
        <w:fldChar w:fldCharType="end"/>
      </w:r>
      <w:r w:rsidR="00D150F4">
        <w:rPr>
          <w:lang w:val="en-US"/>
        </w:rPr>
        <w:t xml:space="preserve">. </w:t>
      </w:r>
      <w:r w:rsidR="00A043AD">
        <w:rPr>
          <w:lang w:val="en-US"/>
        </w:rPr>
        <w:t xml:space="preserve">Measurement validity is </w:t>
      </w:r>
    </w:p>
    <w:p w14:paraId="690C11E8" w14:textId="5C4AAB6F" w:rsidR="0093051D" w:rsidRDefault="0093051D" w:rsidP="00FC038B">
      <w:pPr>
        <w:spacing w:before="120" w:after="0"/>
        <w:ind w:firstLine="624"/>
        <w:jc w:val="both"/>
        <w:rPr>
          <w:lang w:val="en-US"/>
        </w:rPr>
      </w:pPr>
      <w:r>
        <w:rPr>
          <w:lang w:val="en-US"/>
        </w:rPr>
        <w:t>“</w:t>
      </w:r>
      <w:proofErr w:type="gramStart"/>
      <w:r w:rsidRPr="0093051D">
        <w:rPr>
          <w:lang w:val="en-US"/>
        </w:rPr>
        <w:t>with</w:t>
      </w:r>
      <w:proofErr w:type="gramEnd"/>
      <w:r w:rsidRPr="0093051D">
        <w:rPr>
          <w:lang w:val="en-US"/>
        </w:rPr>
        <w:t xml:space="preserve"> significant post hoc validation costs, as the researcher “must combine experimental, substantive, and statistical evidence to demonstrate that the measures are as conceptually valid as measures from an equivalent supervised model” (Grimmer and Stewart 2013, 5).</w:t>
      </w:r>
      <w:r>
        <w:rPr>
          <w:lang w:val="en-US"/>
        </w:rPr>
        <w:t>”</w:t>
      </w:r>
    </w:p>
    <w:p w14:paraId="4A8CC903" w14:textId="3051ED97" w:rsidR="00F77FAA" w:rsidRDefault="00745BA2" w:rsidP="00F77FAA">
      <w:pPr>
        <w:pStyle w:val="Heading2"/>
        <w:rPr>
          <w:lang w:val="en-US"/>
        </w:rPr>
      </w:pPr>
      <w:bookmarkStart w:id="3" w:name="_Toc108187414"/>
      <w:r>
        <w:rPr>
          <w:lang w:val="en-US"/>
        </w:rPr>
        <w:t>Validity and</w:t>
      </w:r>
      <w:r w:rsidR="00FC347F">
        <w:rPr>
          <w:lang w:val="en-US"/>
        </w:rPr>
        <w:t xml:space="preserve"> </w:t>
      </w:r>
      <w:r>
        <w:rPr>
          <w:lang w:val="en-US"/>
        </w:rPr>
        <w:t>Text as Data</w:t>
      </w:r>
      <w:r w:rsidR="00187B04">
        <w:rPr>
          <w:lang w:val="en-US"/>
        </w:rPr>
        <w:t xml:space="preserve"> </w:t>
      </w:r>
      <w:r>
        <w:rPr>
          <w:lang w:val="en-US"/>
        </w:rPr>
        <w:t>M</w:t>
      </w:r>
      <w:r w:rsidR="00187B04">
        <w:rPr>
          <w:lang w:val="en-US"/>
        </w:rPr>
        <w:t>ethods</w:t>
      </w:r>
      <w:bookmarkEnd w:id="3"/>
    </w:p>
    <w:p w14:paraId="7A7A9018" w14:textId="205E05AB" w:rsidR="00FC347F" w:rsidRDefault="00FC038B" w:rsidP="00FC038B">
      <w:pPr>
        <w:spacing w:before="120" w:after="0"/>
        <w:ind w:firstLine="624"/>
        <w:jc w:val="both"/>
        <w:rPr>
          <w:lang w:val="en-US"/>
        </w:rPr>
      </w:pPr>
      <w:r>
        <w:rPr>
          <w:lang w:val="en-US"/>
        </w:rPr>
        <w:t xml:space="preserve">However, a growing body of research highlights several methodological challenges in the automated analysis of textual data </w:t>
      </w:r>
      <w:r>
        <w:rPr>
          <w:lang w:val="en-US"/>
        </w:rPr>
        <w:fldChar w:fldCharType="begin"/>
      </w:r>
      <w:r w:rsidR="00527492">
        <w:rPr>
          <w:lang w:val="en-US"/>
        </w:rPr>
        <w:instrText xml:space="preserve"> ADDIN ZOTERO_ITEM CSL_CITATION {"citationID":"UvDkaEOB","properties":{"formattedCitation":"(Baden et al., 2021; Howison et al., 2011; van Atteveldt et al., 2021)","plainCitation":"(Baden et al., 2021; Howison et al., 2011; van Atteveldt et al., 2021)","noteIndex":0},"citationItems":[{"id":46,"uris":["http://zotero.org/users/9069824/items/T3BCYAU5"],"itemData":{"id":46,"type":"article-journal","abstract":"We identify three gaps that limit the utility and obstruct the progress of computational text analysis methods (CTAM) for social science research. First, we contend that CTAM development has prioritized technological over validity concerns, giving limited attention to the operationalization of social scientific measurements. Second, we identify a mismatch between CTAMs’ focus on extracting specific contents and document-level patterns, and social science researchers’ need for measuring multiple, often complex contents in the text. Third, we argue that the dominance of English language tools depresses comparative research and inclusivity toward scholarly communities examining languages other than English. We substantiate our claims by drawing upon a broad review of methodological work in the computational social sciences, as well as an inventory of leading research publications using quantitative textual analysis. Subsequently, we discuss implications of these three gaps for social scientists’ uneven uptake of CTAM, as well as the field of computational social science text research as a whole. Finally, we propose a research agenda intended to bridge the identified gaps and improve the validity, utility, and inclusiveness of CTAM.","container-title":"Communication Methods and Measures","DOI":"10.1080/19312458.2021.2015574","ISSN":"1931-2458","note":"publisher: Routledge","page":"1-18","title":"Three Gaps in Computational Text Analysis Methods for Social Sciences: A Research Agenda","author":[{"family":"Baden","given":"Christian"},{"family":"Pipal","given":"Christian"},{"family":"Schoonvelde","given":"Martijn"},{"family":"Velden","given":"Mariken A. C. G.","non-dropping-particle":"van der"}],"issued":{"date-parts":[["2021"]]}}},{"id":28,"uris":["http://zotero.org/users/9069824/items/RIUTKZKA"],"itemData":{"id":28,"type":"article-journal","container-title":"Journal of the Association for Information Systems","ISSN":"1536-9323","issue":"12","page":"2","title":"Validity Issues in the Use of Social Network Analysis with Digital Trace Data","volume":"12","author":[{"family":"Howison","given":"James"},{"family":"Wiggins","given":"Andrea"},{"family":"Crowston","given":"Kevin"}],"issued":{"date-parts":[["2011"]]}}},{"id":5,"uris":["http://zotero.org/users/9069824/items/C7FRVEMR"],"itemData":{"id":5,"type":"article-journal","abstract":"Sentiment is central to many studies of communication science, from negativity and polarization in political communication to analyzing product reviews and social media comments in other sub-fields. This study provides an exhaustive comparison of sentiment analysis methods, using a validation set of Dutch economic headlines to compare the performance of manual annotation, crowd coding, numerous dictionaries and machine learning using both traditional and deep learning algorithms. The three main conclusions of this article are that: (1) The best performance is still attained with trained human or crowd coding; (2) None of the used dictionaries come close to acceptable levels of validity; and (3) machine learning, especially deep learning, substantially outperforms dictionary-based methods but falls short of human performance. From these findings, we stress the importance of always validating automatic text analysis methods before usage. Moreover, we provide a recommended step-bystep approach for (automated) text analysis projects to ensure both efficiency and validity.","container-title":"Communication Methods and Measures","ISSN":"1931-2458","issue":"2","page":"121-140","title":"The Validity of Sentiment Analysis: Comparing Manual Annotation, Crowd-Coding, Dictionary Approaches, and Machine Learning Algorithms","volume":"15","author":[{"family":"Atteveldt","given":"Wouter","non-dropping-particle":"van"},{"family":"Velden","given":"Mariken ACG","non-dropping-particle":"van der"},{"family":"Boukes","given":"Mark"}],"issued":{"date-parts":[["2021"]]}}}],"schema":"https://github.com/citation-style-language/schema/raw/master/csl-citation.json"} </w:instrText>
      </w:r>
      <w:r>
        <w:rPr>
          <w:lang w:val="en-US"/>
        </w:rPr>
        <w:fldChar w:fldCharType="separate"/>
      </w:r>
      <w:r>
        <w:rPr>
          <w:rFonts w:cs="Times New Roman"/>
        </w:rPr>
        <w:t xml:space="preserve">(Baden et al., 2021; </w:t>
      </w:r>
      <w:proofErr w:type="spellStart"/>
      <w:r>
        <w:rPr>
          <w:rFonts w:cs="Times New Roman"/>
        </w:rPr>
        <w:t>Howison</w:t>
      </w:r>
      <w:proofErr w:type="spellEnd"/>
      <w:r>
        <w:rPr>
          <w:rFonts w:cs="Times New Roman"/>
        </w:rPr>
        <w:t xml:space="preserve"> et al., 2011; van </w:t>
      </w:r>
      <w:proofErr w:type="spellStart"/>
      <w:r>
        <w:rPr>
          <w:rFonts w:cs="Times New Roman"/>
        </w:rPr>
        <w:t>Atteveldt</w:t>
      </w:r>
      <w:proofErr w:type="spellEnd"/>
      <w:r>
        <w:rPr>
          <w:rFonts w:cs="Times New Roman"/>
        </w:rPr>
        <w:t xml:space="preserve"> et al., 2021)</w:t>
      </w:r>
      <w:r>
        <w:rPr>
          <w:lang w:val="en-US"/>
        </w:rPr>
        <w:fldChar w:fldCharType="end"/>
      </w:r>
      <w:r>
        <w:rPr>
          <w:lang w:val="en-US"/>
        </w:rPr>
        <w:t xml:space="preserve">. One of the key challenges relates to the validity of CATM-based measures. Several scholars have expressed doubts about whether CATM can operationalize and validly measure the constructs under study, thus questioning these methods’ ability to answer substantive theory-driven research questions </w:t>
      </w:r>
      <w:r>
        <w:rPr>
          <w:lang w:val="en-US"/>
        </w:rPr>
        <w:fldChar w:fldCharType="begin"/>
      </w:r>
      <w:r w:rsidR="00527492">
        <w:rPr>
          <w:lang w:val="en-US"/>
        </w:rPr>
        <w:instrText xml:space="preserve"> ADDIN ZOTERO_ITEM CSL_CITATION {"citationID":"XLrKdLXJ","properties":{"formattedCitation":"(Adcock &amp; Collier, 2001)","plainCitation":"(Adcock &amp; Collier, 2001)","noteIndex":0},"citationItems":[{"id":1322,"uris":["http://zotero.org/users/9069824/items/HDPB339L"],"itemData":{"id":1322,"type":"article-journal","container-title":"American political science review","issue":"3","note":"publisher: Cambridge University Press","page":"529–546","source":"Google Scholar","title":"Measurement validity: A shared standard for qualitative and quantitative research","title-short":"Measurement validity","volume":"95","author":[{"family":"Adcock","given":"Robert"},{"family":"Collier","given":"David"}],"issued":{"date-parts":[["2001"]]}}}],"schema":"https://github.com/citation-style-language/schema/raw/master/csl-citation.json"} </w:instrText>
      </w:r>
      <w:r>
        <w:rPr>
          <w:lang w:val="en-US"/>
        </w:rPr>
        <w:fldChar w:fldCharType="separate"/>
      </w:r>
      <w:r>
        <w:rPr>
          <w:rFonts w:cs="Times New Roman"/>
        </w:rPr>
        <w:t>(Adcock &amp; Collier, 2001)</w:t>
      </w:r>
      <w:r>
        <w:rPr>
          <w:lang w:val="en-US"/>
        </w:rPr>
        <w:fldChar w:fldCharType="end"/>
      </w:r>
      <w:r>
        <w:rPr>
          <w:lang w:val="en-US"/>
        </w:rPr>
        <w:t xml:space="preserve">. </w:t>
      </w:r>
    </w:p>
    <w:p w14:paraId="7AE87335" w14:textId="0FB600CD" w:rsidR="00FC347F" w:rsidRDefault="00FC347F" w:rsidP="00FC038B">
      <w:pPr>
        <w:spacing w:before="120" w:after="0"/>
        <w:ind w:firstLine="624"/>
        <w:jc w:val="both"/>
        <w:rPr>
          <w:lang w:val="en-US"/>
        </w:rPr>
      </w:pPr>
      <w:r>
        <w:t xml:space="preserve">Each method for </w:t>
      </w:r>
      <w:proofErr w:type="spellStart"/>
      <w:r>
        <w:t>analyzing</w:t>
      </w:r>
      <w:proofErr w:type="spellEnd"/>
      <w:r>
        <w:t xml:space="preserve"> textual content imposes its own particular set of assumptions and, as a result, has particular advantages and weaknesses for any given question or set of </w:t>
      </w:r>
      <w:proofErr w:type="gramStart"/>
      <w:r>
        <w:t>texts.(</w:t>
      </w:r>
      <w:proofErr w:type="gramEnd"/>
      <w:r>
        <w:t>Quinn)</w:t>
      </w:r>
    </w:p>
    <w:p w14:paraId="7864CCC3" w14:textId="77777777" w:rsidR="00FC347F" w:rsidRDefault="00FC347F" w:rsidP="00FC038B">
      <w:pPr>
        <w:spacing w:before="120" w:after="0"/>
        <w:ind w:firstLine="624"/>
        <w:jc w:val="both"/>
        <w:rPr>
          <w:lang w:val="en-US"/>
        </w:rPr>
      </w:pPr>
    </w:p>
    <w:p w14:paraId="77473E15" w14:textId="70A6DFF2" w:rsidR="00FC038B" w:rsidRDefault="00FC038B" w:rsidP="00FC038B">
      <w:pPr>
        <w:spacing w:before="120" w:after="0"/>
        <w:ind w:firstLine="624"/>
        <w:jc w:val="both"/>
        <w:rPr>
          <w:lang w:val="en-US"/>
        </w:rPr>
      </w:pPr>
      <w:r>
        <w:rPr>
          <w:lang w:val="en-US"/>
        </w:rPr>
        <w:lastRenderedPageBreak/>
        <w:t xml:space="preserve">This is especially relevant because the high dimensionality and complex structure of texts renders it almost impossible to </w:t>
      </w:r>
      <w:r>
        <w:rPr>
          <w:i/>
          <w:iCs/>
          <w:lang w:val="en-US"/>
        </w:rPr>
        <w:t>truly</w:t>
      </w:r>
      <w:r>
        <w:rPr>
          <w:lang w:val="en-US"/>
        </w:rPr>
        <w:t xml:space="preserve"> understand the underlying dependencies of texts </w:t>
      </w:r>
      <w:r>
        <w:rPr>
          <w:lang w:val="en-US"/>
        </w:rPr>
        <w:fldChar w:fldCharType="begin"/>
      </w:r>
      <w:r w:rsidR="00527492">
        <w:rPr>
          <w:lang w:val="en-US"/>
        </w:rPr>
        <w:instrText xml:space="preserve"> ADDIN ZOTERO_ITEM CSL_CITATION {"citationID":"pHmAvxOs","properties":{"formattedCitation":"(Yeomans, 2021)","plainCitation":"(Yeomans, 2021)","noteIndex":0},"citationItems":[{"id":1506,"uris":["http://zotero.org/users/9069824/items/3QDAKWIB"],"itemData":{"id":1506,"type":"article-journal","abstract":"Concreteness is central to theories of learning in psychology and organizational behavior. However, the literature provides many competing measures of concreteness in natural language. Indeed, researcher degrees of freedom are often large in text analysis. Here, we use concreteness as an example case for how language measures can be systematically evaluated across many studies. We compare many existing measures across datasets from several domains, including written advice, and plan-making (total N = 9,780). We find that many previous measures have surprisingly little measurement validity in our domains of interest. We also show that domain-specific machine learning models consistently outperform domain-general measures. Text analysis is increasingly common, and our work demonstrates how reproducibility and open data can improve measurement validity for high dimensional data. We conclude with robust guidelines for measuring concreteness, along with a corresponding R package, doc2concrete, as an open-source toolkit for future research.","container-title":"Organizational Behavior and Human Decision Processes","DOI":"10.1016/j.obhdp.2020.10.008","ISSN":"0749-5978","journalAbbreviation":"Organ. Behav. Hum. Decis. Process.","language":"English","note":"publisher-place: San Diego\npublisher: Academic Press Inc Elsevier Science\nWOS:000616525300006","page":"81-94","source":"Web of Science Nextgen","title":"A concrete example of construct construction in natural language","volume":"162","author":[{"family":"Yeomans","given":"Michael"}],"issued":{"date-parts":[["2021",1]]}}}],"schema":"https://github.com/citation-style-language/schema/raw/master/csl-citation.json"} </w:instrText>
      </w:r>
      <w:r>
        <w:rPr>
          <w:lang w:val="en-US"/>
        </w:rPr>
        <w:fldChar w:fldCharType="separate"/>
      </w:r>
      <w:r>
        <w:rPr>
          <w:rFonts w:cs="Times New Roman"/>
        </w:rPr>
        <w:t>(Yeomans, 2021)</w:t>
      </w:r>
      <w:r>
        <w:rPr>
          <w:lang w:val="en-US"/>
        </w:rPr>
        <w:fldChar w:fldCharType="end"/>
      </w:r>
      <w:r>
        <w:rPr>
          <w:lang w:val="en-US"/>
        </w:rPr>
        <w:t>.</w:t>
      </w:r>
      <w:r w:rsidRPr="00D8323E">
        <w:rPr>
          <w:rStyle w:val="FootnoteReference"/>
        </w:rPr>
        <w:footnoteReference w:id="2"/>
      </w:r>
      <w:r w:rsidRPr="00D8323E">
        <w:rPr>
          <w:rStyle w:val="FootnoteReference"/>
        </w:rPr>
        <w:footnoteReference w:id="3"/>
      </w:r>
      <w:r>
        <w:rPr>
          <w:lang w:val="en-US"/>
        </w:rPr>
        <w:t xml:space="preserve"> This culminates in the problem that even hand-coded estimates (“gold standard”) for the same texts are often </w:t>
      </w:r>
      <w:hyperlink r:id="rId15" w:history="1">
        <w:r>
          <w:rPr>
            <w:rStyle w:val="Hyperlink"/>
            <w:color w:val="auto"/>
            <w:u w:val="none"/>
            <w:lang w:val="en-US"/>
          </w:rPr>
          <w:t>not consistent</w:t>
        </w:r>
      </w:hyperlink>
      <w:r>
        <w:rPr>
          <w:lang w:val="en-US"/>
        </w:rPr>
        <w:t xml:space="preserve"> so that reliability measures can vary significantly between different coders </w:t>
      </w:r>
      <w:r>
        <w:rPr>
          <w:lang w:val="en-US"/>
        </w:rPr>
        <w:fldChar w:fldCharType="begin"/>
      </w:r>
      <w:r w:rsidR="00527492">
        <w:rPr>
          <w:lang w:val="en-US"/>
        </w:rPr>
        <w:instrText xml:space="preserve"> ADDIN ZOTERO_ITEM CSL_CITATION {"citationID":"NqWOEsiu","properties":{"formattedCitation":"(cf. Song et al., 2020)","plainCitation":"(cf. Song et al., 2020)","noteIndex":0},"citationItems":[{"id":1691,"uris":["http://zotero.org/users/9069824/items/7FGYNPSL"],"itemData":{"id":1691,"type":"article-journal","abstract":"Political communication has become one of the central arenas of innovation in the application of automated analysis approaches to ever-growing quantities of digitized texts. However, although researchers routinely and conveniently resort to certain forms of human coding to validate the results derived from automated procedures, in practice the actual “quality assurance” of such a “gold standard” often goes unchecked. Contemporary practices of validation via manual annotations are far from being acknowledged as best practices in the literature, and the reporting and interpretation of validation procedures diﬀer greatly. We systematically assess the connection between the quality of human judgment in manual annotations and the relative performance evaluations of automated procedures against true standards by relying on large-scale Monte Carlo simulations. The results from the simulations conﬁrm that there is a substantially greater risk of a researcher reaching an incorrect conclusion regarding the performance of automated procedures when the quality of manual annotations used for validation is not properly ensured. Our contribution should therefore be regarded as a call for the systematic application of high-quality manual validation materials in any political communication study, drawing on automated text analysis procedures.","container-title":"Political Communication","DOI":"10.1080/10584609.2020.1723752","ISSN":"1058-4609, 1091-7675","issue":"4","journalAbbreviation":"Political Communication","language":"en","page":"550-572","source":"DOI.org (Crossref)","title":"In Validations We Trust? The Impact of Imperfect Human Annotations as a Gold Standard on the Quality of Validation of Automated Content Analysis","title-short":"In Validations We Trust?","volume":"37","author":[{"family":"Song","given":"Hyunjin"},{"family":"Tolochko","given":"Petro"},{"family":"Eberl","given":"Jakob-Moritz"},{"family":"Eisele","given":"Olga"},{"family":"Greussing","given":"Esther"},{"family":"Heidenreich","given":"Tobias"},{"family":"Lind","given":"Fabienne"},{"family":"Galyga","given":"Sebastian"},{"family":"Boomgaarden","given":"Hajo G."}],"issued":{"date-parts":[["2020",7,3]]}},"prefix":"cf. "}],"schema":"https://github.com/citation-style-language/schema/raw/master/csl-citation.json"} </w:instrText>
      </w:r>
      <w:r>
        <w:rPr>
          <w:lang w:val="en-US"/>
        </w:rPr>
        <w:fldChar w:fldCharType="separate"/>
      </w:r>
      <w:r>
        <w:rPr>
          <w:rFonts w:cs="Times New Roman"/>
        </w:rPr>
        <w:t>(cf. Song et al., 2020)</w:t>
      </w:r>
      <w:r>
        <w:rPr>
          <w:lang w:val="en-US"/>
        </w:rPr>
        <w:fldChar w:fldCharType="end"/>
      </w:r>
      <w:r>
        <w:rPr>
          <w:lang w:val="en-US"/>
        </w:rPr>
        <w:t xml:space="preserve">. Therefore, authors such as Baden et al. (2021) have called for more unifying validation efforts to show “exactly how and how convincingly [CATM] operationalize relevant conceptual properties” </w:t>
      </w:r>
      <w:r>
        <w:rPr>
          <w:lang w:val="en-US"/>
        </w:rPr>
        <w:fldChar w:fldCharType="begin"/>
      </w:r>
      <w:r w:rsidR="00527492">
        <w:rPr>
          <w:lang w:val="en-US"/>
        </w:rPr>
        <w:instrText xml:space="preserve"> ADDIN ZOTERO_ITEM CSL_CITATION {"citationID":"7H2qFB83","properties":{"formattedCitation":"(Baden et al., 2021, p. 14)","plainCitation":"(Baden et al., 2021, p. 14)","noteIndex":0},"citationItems":[{"id":46,"uris":["http://zotero.org/users/9069824/items/T3BCYAU5"],"itemData":{"id":46,"type":"article-journal","abstract":"We identify three gaps that limit the utility and obstruct the progress of computational text analysis methods (CTAM) for social science research. First, we contend that CTAM development has prioritized technological over validity concerns, giving limited attention to the operationalization of social scientific measurements. Second, we identify a mismatch between CTAMs’ focus on extracting specific contents and document-level patterns, and social science researchers’ need for measuring multiple, often complex contents in the text. Third, we argue that the dominance of English language tools depresses comparative research and inclusivity toward scholarly communities examining languages other than English. We substantiate our claims by drawing upon a broad review of methodological work in the computational social sciences, as well as an inventory of leading research publications using quantitative textual analysis. Subsequently, we discuss implications of these three gaps for social scientists’ uneven uptake of CTAM, as well as the field of computational social science text research as a whole. Finally, we propose a research agenda intended to bridge the identified gaps and improve the validity, utility, and inclusiveness of CTAM.","container-title":"Communication Methods and Measures","DOI":"10.1080/19312458.2021.2015574","ISSN":"1931-2458","note":"publisher: Routledge","page":"1-18","title":"Three Gaps in Computational Text Analysis Methods for Social Sciences: A Research Agenda","author":[{"family":"Baden","given":"Christian"},{"family":"Pipal","given":"Christian"},{"family":"Schoonvelde","given":"Martijn"},{"family":"Velden","given":"Mariken A. C. G.","non-dropping-particle":"van der"}],"issued":{"date-parts":[["2021"]]}},"locator":"14","label":"page"}],"schema":"https://github.com/citation-style-language/schema/raw/master/csl-citation.json"} </w:instrText>
      </w:r>
      <w:r>
        <w:rPr>
          <w:lang w:val="en-US"/>
        </w:rPr>
        <w:fldChar w:fldCharType="separate"/>
      </w:r>
      <w:r>
        <w:rPr>
          <w:rFonts w:cs="Times New Roman"/>
        </w:rPr>
        <w:t>(Baden et al., 2021, p. 14)</w:t>
      </w:r>
      <w:r>
        <w:rPr>
          <w:lang w:val="en-US"/>
        </w:rPr>
        <w:fldChar w:fldCharType="end"/>
      </w:r>
      <w:r>
        <w:rPr>
          <w:lang w:val="en-US"/>
        </w:rPr>
        <w:t xml:space="preserve">. When reviewing the literature, one can observe a great heterogeneity of validation approaches in studies using CATM developed over time. Among others, these approaches include the comparison of estimates with other measurements and external data </w:t>
      </w:r>
      <w:r>
        <w:rPr>
          <w:lang w:val="en-US"/>
        </w:rPr>
        <w:fldChar w:fldCharType="begin"/>
      </w:r>
      <w:r w:rsidR="00527492">
        <w:rPr>
          <w:lang w:val="en-US"/>
        </w:rPr>
        <w:instrText xml:space="preserve"> ADDIN ZOTERO_ITEM CSL_CITATION {"citationID":"FVBsNtGI","properties":{"formattedCitation":"(Bach et al., 2021; Kmetty &amp; N\\uc0\\u233{}meth, 2022; R\\uc0\\u246{}ttger et al., 2021)","plainCitation":"(Bach et al., 2021; Kmetty &amp; Németh, 2022; Röttger et al., 2021)","noteIndex":0},"citationItems":[{"id":49,"uris":["http://zotero.org/users/9069824/items/F8A4WHDG"],"itemData":{"id":49,"type":"article-journal","container-title":"Social Science Computer Review","ISSN":"0894-4393","issue":"5","page":"862-883","title":"Predicting voting behavior using digital trace data","volume":"39","author":[{"family":"Bach","given":"Ruben L."},{"family":"Kern","given":"Christoph"},{"family":"Amaya","given":"Ashley"},{"family":"Keusch","given":"Florian"},{"family":"Kreuter","given":"Frauke"},{"family":"Hecht","given":"Jan"},{"family":"Heinemann","given":"Jonathan"}],"issued":{"date-parts":[["2021"]]}},"label":"page"},{"id":1326,"uris":["http://zotero.org/users/9069824/items/J2Z2SYPK"],"itemData":{"id":1326,"type":"article-journal","abstract":"In this study, we use a parallel mixed-method data collection: a face-to-face survey combined with personal Facebook data archive collection. Our paper is the first attempt to cross-validate the self-reported musical preference with Facebook-based music preference classification. We primarily focused on operationalization-related questions and validity issues., The results overall showed that the different measures have only moderate correlations with each other. Some genres measured similarly, but there were significant differences too. A good example of the latter is world-music. It was the second most preferred genre of the survey, but based on FB data it was at the lower end of the preference scale., Digital data opens the possibility of examining topics we could not investigate, and re-examining topics with new approaches. However, all the data sources have their validity problems, and we need to consider many factors before we select a data source for analysis.","container-title":"Bulletin of Sociological Methodology/Bulletin de Méthodologie Sociologique","DOI":"10.1177/07591063211061754","ISSN":"0759-1063","journalAbbreviation":"Bulletin of Sociological Methodology/Bulletin de Méthodologie Sociologique","language":"en","note":"publisher: SAGE Publications Ltd","page":"07591063211061754","source":"SAGE Journals","title":"Which is your favorite music genre? A validity comparison of Facebook data and survey data","title-short":"Which is your favorite music genre?","author":[{"family":"Kmetty","given":"Zoltán"},{"family":"Németh","given":"Renáta"}],"issued":{"date-parts":[["2022",1,24]]}},"label":"page"},{"id":2,"uris":["http://zotero.org/users/9069824/items/R6HLK48Z"],"itemData":{"id":2,"type":"paper-conference","abstract":"Detecting online hate is a difficult task that even state-of-the-art models struggle with. Typically, hate speech detection models are evaluated by measuring their performance on held-out test data using metrics such as accuracy and F1 score. However, this approach makes it difficult to identify specific model weak points. It also risks overestimating generalisable model performance due to increasingly well-evidenced systematic gaps and biases in hate speech datasets. To enable more targeted diagnostic insights, we introduce HateCheck, a suite of functional tests for hate speech detection models. We specify 29 model functionalities motivated by a review of previous research and a series of interviews with civil society stakeholders. We craft test cases for each functionality and validate their quality through a structured annotation process. To illustrate HateCheck's utility, we test near-state-of-the-art transformer models as well as two popular commercial models, revealing critical model weaknesses.","container-title":"Proceedings of the 59th Annual Meeting of the Association for Computational Linguistics and the 11th International Joint Conference on Natural Language Processing (Volume 1: Long Papers)","DOI":"10.18653/v1/2021.acl-long.4","event-place":"Online","event-title":"ACL-IJCNLP 2021","page":"41–58","publisher":"Association for Computational Linguistics","publisher-place":"Online","source":"ACLWeb","title":"HateCheck: Functional Tests for Hate Speech Detection Models","title-short":"HateCheck","URL":"https://aclanthology.org/2021.acl-long.4","author":[{"family":"Röttger","given":"Paul"},{"family":"Vidgen","given":"Bertie"},{"family":"Nguyen","given":"Dong"},{"family":"Waseem","given":"Zeerak"},{"family":"Margetts","given":"Helen"},{"family":"Pierrehumbert","given":"Janet"}],"accessed":{"date-parts":[["2022",2,14]]},"issued":{"date-parts":[["2021",8]]}},"label":"page"}],"schema":"https://github.com/citation-style-language/schema/raw/master/csl-citation.json"} </w:instrText>
      </w:r>
      <w:r>
        <w:rPr>
          <w:lang w:val="en-US"/>
        </w:rPr>
        <w:fldChar w:fldCharType="separate"/>
      </w:r>
      <w:r>
        <w:rPr>
          <w:rFonts w:cs="Times New Roman"/>
        </w:rPr>
        <w:t xml:space="preserve">(Bach et al., 2021; </w:t>
      </w:r>
      <w:proofErr w:type="spellStart"/>
      <w:r>
        <w:rPr>
          <w:rFonts w:cs="Times New Roman"/>
        </w:rPr>
        <w:t>Kmetty</w:t>
      </w:r>
      <w:proofErr w:type="spellEnd"/>
      <w:r>
        <w:rPr>
          <w:rFonts w:cs="Times New Roman"/>
        </w:rPr>
        <w:t xml:space="preserve"> &amp; </w:t>
      </w:r>
      <w:proofErr w:type="spellStart"/>
      <w:r>
        <w:rPr>
          <w:rFonts w:cs="Times New Roman"/>
        </w:rPr>
        <w:t>Németh</w:t>
      </w:r>
      <w:proofErr w:type="spellEnd"/>
      <w:r>
        <w:rPr>
          <w:rFonts w:cs="Times New Roman"/>
        </w:rPr>
        <w:t xml:space="preserve">, 2022; </w:t>
      </w:r>
      <w:proofErr w:type="spellStart"/>
      <w:r>
        <w:rPr>
          <w:rFonts w:cs="Times New Roman"/>
        </w:rPr>
        <w:t>Röttger</w:t>
      </w:r>
      <w:proofErr w:type="spellEnd"/>
      <w:r>
        <w:rPr>
          <w:rFonts w:cs="Times New Roman"/>
        </w:rPr>
        <w:t xml:space="preserve"> et al., 2021)</w:t>
      </w:r>
      <w:r>
        <w:rPr>
          <w:lang w:val="en-US"/>
        </w:rPr>
        <w:fldChar w:fldCharType="end"/>
      </w:r>
      <w:r>
        <w:rPr>
          <w:lang w:val="en-US"/>
        </w:rPr>
        <w:t xml:space="preserve">, or the development of multistage validation frameworks, which cover different dimensions of validity at the same time </w:t>
      </w:r>
      <w:r>
        <w:rPr>
          <w:lang w:val="en-US"/>
        </w:rPr>
        <w:fldChar w:fldCharType="begin"/>
      </w:r>
      <w:r w:rsidR="00527492">
        <w:rPr>
          <w:lang w:val="en-US"/>
        </w:rPr>
        <w:instrText xml:space="preserve"> ADDIN ZOTERO_ITEM CSL_CITATION {"citationID":"wuFwSDRZ","properties":{"formattedCitation":"(Goet, 2019; Lowe &amp; Benoit, 2013)","plainCitation":"(Goet, 2019; Lowe &amp; Benoit, 2013)","noteIndex":0},"citationItems":[{"id":1710,"uris":["http://zotero.org/users/9069824/items/T2EMHRJ9"],"itemData":{"id":1710,"type":"article-journal","container-title":"Political Analysis","issue":"4","note":"publisher: Cambridge University Press","page":"518–539","source":"Google Scholar","title":"Measuring polarization with text analysis: evidence from the UK House of Commons, 1811–2015","title-short":"Measuring polarization with text analysis","volume":"27","author":[{"family":"Goet","given":"Niels D."}],"issued":{"date-parts":[["2019"]]}}},{"id":1696,"uris":["http://zotero.org/users/9069824/items/HB9F4ICX"],"itemData":{"id":1696,"type":"article-journal","container-title":"Political analysis","issue":"3","note":"publisher: Cambridge University Press","page":"298–313","source":"Google Scholar","title":"Validating estimates of latent traits from textual data using human judgment as a benchmark","volume":"21","author":[{"family":"Lowe","given":"Will"},{"family":"Benoit","given":"Kenneth"}],"issued":{"date-parts":[["2013"]]}}}],"schema":"https://github.com/citation-style-language/schema/raw/master/csl-citation.json"} </w:instrText>
      </w:r>
      <w:r>
        <w:rPr>
          <w:lang w:val="en-US"/>
        </w:rPr>
        <w:fldChar w:fldCharType="separate"/>
      </w:r>
      <w:r>
        <w:rPr>
          <w:rFonts w:cs="Times New Roman"/>
        </w:rPr>
        <w:t>(</w:t>
      </w:r>
      <w:proofErr w:type="spellStart"/>
      <w:r>
        <w:rPr>
          <w:rFonts w:cs="Times New Roman"/>
        </w:rPr>
        <w:t>Goet</w:t>
      </w:r>
      <w:proofErr w:type="spellEnd"/>
      <w:r>
        <w:rPr>
          <w:rFonts w:cs="Times New Roman"/>
        </w:rPr>
        <w:t>, 2019; Lowe &amp; Benoit, 2013)</w:t>
      </w:r>
      <w:r>
        <w:rPr>
          <w:lang w:val="en-US"/>
        </w:rPr>
        <w:fldChar w:fldCharType="end"/>
      </w:r>
      <w:r>
        <w:rPr>
          <w:lang w:val="en-US"/>
        </w:rPr>
        <w:t xml:space="preserve">. Even more worrying, scholars who want to validate their measures can easily lose track of what options they have, and which validation approaches are necessary to conduct high-quality research projects. </w:t>
      </w:r>
    </w:p>
    <w:p w14:paraId="50E7A61C" w14:textId="52149664" w:rsidR="00AD0742" w:rsidRDefault="00AD0742" w:rsidP="00AD0742">
      <w:pPr>
        <w:pStyle w:val="Heading2"/>
        <w:rPr>
          <w:lang w:val="en-US"/>
        </w:rPr>
      </w:pPr>
      <w:bookmarkStart w:id="4" w:name="_Toc108187415"/>
      <w:r>
        <w:rPr>
          <w:lang w:val="en-US"/>
        </w:rPr>
        <w:t>Aims</w:t>
      </w:r>
      <w:bookmarkEnd w:id="4"/>
      <w:r w:rsidR="00745BA2">
        <w:rPr>
          <w:lang w:val="en-US"/>
        </w:rPr>
        <w:t xml:space="preserve"> </w:t>
      </w:r>
    </w:p>
    <w:p w14:paraId="74C0AF17" w14:textId="5DB34240" w:rsidR="00187B04" w:rsidRDefault="003463EF" w:rsidP="00187B04">
      <w:pPr>
        <w:rPr>
          <w:lang w:val="en-US"/>
        </w:rPr>
      </w:pPr>
      <w:r w:rsidRPr="00D8323E">
        <w:rPr>
          <w:lang w:val="en-US"/>
        </w:rPr>
        <w:t>To</w:t>
      </w:r>
      <w:r w:rsidR="00187B04">
        <w:rPr>
          <w:lang w:val="en-US"/>
        </w:rPr>
        <w:t xml:space="preserve"> provide guidance in CATM research, the aim of the current study is to collect, structure, and describe the various validation approaches in CATM research. Thus, it is asked: How are issues of measurement validity addressed in CATM studies? What are the main validation strategies in CATM research? And h</w:t>
      </w:r>
      <w:r w:rsidR="00187B04">
        <w:t>ow can the current approaches be structured into overarching categories?</w:t>
      </w:r>
      <w:r w:rsidR="00187B04">
        <w:rPr>
          <w:lang w:val="en-US"/>
        </w:rPr>
        <w:t xml:space="preserve"> To answer these research questions, this study provides a two-fold approach. First, a systematic review of validation practices from publications in the field of political communication. And second, focus group interviews with CATM experts. Subsequently, both approaches will be presented and discussed in more detail.</w:t>
      </w:r>
    </w:p>
    <w:p w14:paraId="328D60A0" w14:textId="77777777" w:rsidR="00187B04" w:rsidRPr="00187B04" w:rsidRDefault="00187B04" w:rsidP="00FC038B">
      <w:pPr>
        <w:rPr>
          <w:lang w:val="en-US"/>
        </w:rPr>
      </w:pPr>
    </w:p>
    <w:p w14:paraId="39158B1B" w14:textId="1B9C06D3" w:rsidR="00FC038B" w:rsidRDefault="006B6651" w:rsidP="00FC038B">
      <w:pPr>
        <w:pStyle w:val="Heading1"/>
      </w:pPr>
      <w:bookmarkStart w:id="5" w:name="_Toc108187416"/>
      <w:r>
        <w:lastRenderedPageBreak/>
        <w:t>Methods</w:t>
      </w:r>
      <w:bookmarkEnd w:id="5"/>
    </w:p>
    <w:p w14:paraId="27BD7741" w14:textId="77B6C5AA" w:rsidR="00FC038B" w:rsidRDefault="00FC038B" w:rsidP="00FC038B">
      <w:pPr>
        <w:pStyle w:val="Heading2"/>
        <w:rPr>
          <w:lang w:val="en-US"/>
        </w:rPr>
      </w:pPr>
      <w:bookmarkStart w:id="6" w:name="_Toc105492193"/>
      <w:bookmarkStart w:id="7" w:name="_Toc108187417"/>
      <w:r>
        <w:rPr>
          <w:lang w:val="en-US"/>
        </w:rPr>
        <w:t>Systematic Review</w:t>
      </w:r>
      <w:bookmarkEnd w:id="6"/>
      <w:bookmarkEnd w:id="7"/>
    </w:p>
    <w:p w14:paraId="3F8727F3" w14:textId="515802D6" w:rsidR="001519FC" w:rsidRDefault="00FC038B" w:rsidP="00FC038B">
      <w:r>
        <w:rPr>
          <w:rStyle w:val="highlight"/>
        </w:rPr>
        <w:t>To conduct the review</w:t>
      </w:r>
      <w:r w:rsidR="007A3E3A">
        <w:rPr>
          <w:rStyle w:val="highlight"/>
        </w:rPr>
        <w:t xml:space="preserve"> of validation practices for CATM methods</w:t>
      </w:r>
      <w:r>
        <w:rPr>
          <w:rStyle w:val="highlight"/>
        </w:rPr>
        <w:t xml:space="preserve">, </w:t>
      </w:r>
      <w:r w:rsidR="007A3E3A">
        <w:rPr>
          <w:rStyle w:val="highlight"/>
        </w:rPr>
        <w:t xml:space="preserve">we apply </w:t>
      </w:r>
      <w:r>
        <w:rPr>
          <w:rStyle w:val="highlight"/>
        </w:rPr>
        <w:t>a systematic framework</w:t>
      </w:r>
      <w:r w:rsidR="007A3E3A">
        <w:rPr>
          <w:rStyle w:val="highlight"/>
        </w:rPr>
        <w:t xml:space="preserve"> to identify a </w:t>
      </w:r>
      <w:r w:rsidR="007A3E3A" w:rsidRPr="007A3E3A">
        <w:rPr>
          <w:rStyle w:val="highlight"/>
        </w:rPr>
        <w:t>representative and unbiased sample of relevant studies</w:t>
      </w:r>
      <w:r w:rsidR="00D8323E" w:rsidRPr="00D8323E">
        <w:rPr>
          <w:rStyle w:val="highlight"/>
        </w:rPr>
        <w:t xml:space="preserve"> </w:t>
      </w:r>
      <w:r w:rsidR="00D8323E" w:rsidRPr="007A3E3A">
        <w:rPr>
          <w:rStyle w:val="highlight"/>
        </w:rPr>
        <w:t>within the field of political communication</w:t>
      </w:r>
      <w:r w:rsidR="00D8323E">
        <w:rPr>
          <w:rStyle w:val="highlight"/>
        </w:rPr>
        <w:t xml:space="preserve"> </w:t>
      </w:r>
      <w:r>
        <w:rPr>
          <w:rStyle w:val="highlight"/>
        </w:rPr>
        <w:fldChar w:fldCharType="begin"/>
      </w:r>
      <w:r w:rsidR="00527492">
        <w:rPr>
          <w:rStyle w:val="highlight"/>
        </w:rPr>
        <w:instrText xml:space="preserve"> ADDIN ZOTERO_ITEM CSL_CITATION {"citationID":"MgV839SO","properties":{"formattedCitation":"(Durlak &amp; Lipsey, 1991; Liberati et al., 2009)","plainCitation":"(Durlak &amp; Lipsey, 1991; Liberati et al., 2009)","noteIndex":0},"citationItems":[{"id":"g6K8DEGM/upqhcbDt","uris":["http://zotero.org/groups/4639454/items/D3DVBBM3"],"itemData":{"id":1854,"type":"article-journal","container-title":"American Journal of community psychology","issue":"3","note":"publisher: Springer","page":"291–332","source":"Google Scholar","title":"A practitioner's guide to meta-analysis","volume":"19","author":[{"family":"Durlak","given":"Joseph A."},{"family":"Lipsey","given":"Mark W."}],"issued":{"date-parts":[["1991"]]}}},{"id":1318,"uris":["http://zotero.org/users/9069824/items/W8MFEK2H"],"itemData":{"id":1318,"type":"article-journal","container-title":"PLoS Medicine","DOI":"10.1371/journal.pmed.1000100","ISSN":"1549-1676","issue":"7","journalAbbreviation":"PLoS Med","language":"en","page":"e1000100","source":"DOI.org (Crossref)","title":"The PRISMA Statement for Reporting Systematic Reviews and Meta-Analyses of Studies That Evaluate Health Care Interventions: Explanation and Elaboration","title-short":"The PRISMA Statement for Reporting Systematic Reviews and Meta-Analyses of Studies That Evaluate Health Care Interventions","volume":"6","author":[{"family":"Liberati","given":"Alessandro"},{"family":"Altman","given":"Douglas G."},{"family":"Tetzlaff","given":"Jennifer"},{"family":"Mulrow","given":"Cynthia"},{"family":"Gøtzsche","given":"Peter C."},{"family":"Ioannidis","given":"John P. A."},{"family":"Clarke","given":"Mike"},{"family":"Devereaux","given":"P. J."},{"family":"Kleijnen","given":"Jos"},{"family":"Moher","given":"David"}],"issued":{"date-parts":[["2009",7,21]]}}}],"schema":"https://github.com/citation-style-language/schema/raw/master/csl-citation.json"} </w:instrText>
      </w:r>
      <w:r>
        <w:rPr>
          <w:rStyle w:val="highlight"/>
        </w:rPr>
        <w:fldChar w:fldCharType="separate"/>
      </w:r>
      <w:r>
        <w:rPr>
          <w:rFonts w:cs="Times New Roman"/>
        </w:rPr>
        <w:t>(</w:t>
      </w:r>
      <w:proofErr w:type="spellStart"/>
      <w:r>
        <w:rPr>
          <w:rFonts w:cs="Times New Roman"/>
        </w:rPr>
        <w:t>Durlak</w:t>
      </w:r>
      <w:proofErr w:type="spellEnd"/>
      <w:r>
        <w:rPr>
          <w:rFonts w:cs="Times New Roman"/>
        </w:rPr>
        <w:t xml:space="preserve"> &amp; Lipsey, 1991; </w:t>
      </w:r>
      <w:proofErr w:type="spellStart"/>
      <w:r>
        <w:rPr>
          <w:rFonts w:cs="Times New Roman"/>
        </w:rPr>
        <w:t>Liberati</w:t>
      </w:r>
      <w:proofErr w:type="spellEnd"/>
      <w:r>
        <w:rPr>
          <w:rFonts w:cs="Times New Roman"/>
        </w:rPr>
        <w:t xml:space="preserve"> et al., 2009)</w:t>
      </w:r>
      <w:r>
        <w:rPr>
          <w:rStyle w:val="highlight"/>
        </w:rPr>
        <w:fldChar w:fldCharType="end"/>
      </w:r>
      <w:r>
        <w:rPr>
          <w:rStyle w:val="highlight"/>
        </w:rPr>
        <w:t>.</w:t>
      </w:r>
      <w:r w:rsidR="00D8323E">
        <w:rPr>
          <w:rStyle w:val="highlight"/>
        </w:rPr>
        <w:t xml:space="preserve"> </w:t>
      </w:r>
      <w:r w:rsidR="007A3E3A" w:rsidRPr="007A3E3A">
        <w:rPr>
          <w:rStyle w:val="highlight"/>
        </w:rPr>
        <w:t xml:space="preserve">To search for relevant studies, </w:t>
      </w:r>
      <w:r w:rsidR="007A3E3A">
        <w:rPr>
          <w:rStyle w:val="highlight"/>
        </w:rPr>
        <w:t>we manually searched</w:t>
      </w:r>
      <w:r w:rsidR="007A3E3A" w:rsidRPr="007A3E3A">
        <w:rPr>
          <w:rStyle w:val="highlight"/>
        </w:rPr>
        <w:t xml:space="preserve"> the major journals in the field of political and communication science</w:t>
      </w:r>
      <w:r w:rsidR="007A3E3A">
        <w:rPr>
          <w:rStyle w:val="highlight"/>
        </w:rPr>
        <w:t xml:space="preserve"> using the </w:t>
      </w:r>
      <w:proofErr w:type="spellStart"/>
      <w:r w:rsidR="007A3E3A">
        <w:rPr>
          <w:rStyle w:val="highlight"/>
        </w:rPr>
        <w:t>scimago</w:t>
      </w:r>
      <w:proofErr w:type="spellEnd"/>
      <w:r w:rsidR="007A3E3A">
        <w:rPr>
          <w:rStyle w:val="highlight"/>
        </w:rPr>
        <w:t xml:space="preserve"> journal ranking and screening relevant publications</w:t>
      </w:r>
      <w:r w:rsidR="007A3E3A" w:rsidRPr="007A3E3A">
        <w:rPr>
          <w:rStyle w:val="highlight"/>
        </w:rPr>
        <w:t xml:space="preserve">. </w:t>
      </w:r>
      <w:r w:rsidR="007A3E3A">
        <w:rPr>
          <w:rStyle w:val="highlight"/>
        </w:rPr>
        <w:t>These</w:t>
      </w:r>
      <w:r w:rsidR="007A3E3A" w:rsidRPr="007A3E3A">
        <w:rPr>
          <w:rStyle w:val="highlight"/>
        </w:rPr>
        <w:t xml:space="preserve"> are </w:t>
      </w:r>
      <w:r w:rsidR="007A3E3A" w:rsidRPr="007A3E3A">
        <w:rPr>
          <w:rStyle w:val="highlight"/>
          <w:i/>
          <w:iCs/>
        </w:rPr>
        <w:t xml:space="preserve">Communication Methods and Measures, </w:t>
      </w:r>
      <w:hyperlink r:id="rId16" w:tooltip="view journal details" w:history="1">
        <w:r w:rsidR="007A3E3A" w:rsidRPr="007A3E3A">
          <w:rPr>
            <w:rStyle w:val="highlight"/>
            <w:i/>
            <w:iCs/>
          </w:rPr>
          <w:t>Digital Journalism</w:t>
        </w:r>
      </w:hyperlink>
      <w:r w:rsidR="007A3E3A" w:rsidRPr="007A3E3A">
        <w:rPr>
          <w:rStyle w:val="highlight"/>
          <w:i/>
          <w:iCs/>
        </w:rPr>
        <w:t xml:space="preserve">, </w:t>
      </w:r>
      <w:hyperlink r:id="rId17" w:tooltip="view journal details" w:history="1">
        <w:r w:rsidR="007A3E3A" w:rsidRPr="007A3E3A">
          <w:rPr>
            <w:rStyle w:val="highlight"/>
            <w:i/>
            <w:iCs/>
          </w:rPr>
          <w:t>Political Communication</w:t>
        </w:r>
      </w:hyperlink>
      <w:r w:rsidR="007A3E3A" w:rsidRPr="007A3E3A">
        <w:rPr>
          <w:rStyle w:val="highlight"/>
          <w:i/>
          <w:iCs/>
        </w:rPr>
        <w:t xml:space="preserve">, </w:t>
      </w:r>
      <w:hyperlink r:id="rId18" w:tooltip="view journal details" w:history="1">
        <w:r w:rsidR="007A3E3A" w:rsidRPr="007A3E3A">
          <w:rPr>
            <w:rStyle w:val="highlight"/>
            <w:i/>
            <w:iCs/>
          </w:rPr>
          <w:t>Applied Linguistics</w:t>
        </w:r>
      </w:hyperlink>
      <w:r w:rsidR="007A3E3A" w:rsidRPr="007A3E3A">
        <w:rPr>
          <w:rStyle w:val="highlight"/>
          <w:i/>
          <w:iCs/>
        </w:rPr>
        <w:t xml:space="preserve">, </w:t>
      </w:r>
      <w:hyperlink r:id="rId19" w:tooltip="view journal details" w:history="1">
        <w:r w:rsidR="007A3E3A" w:rsidRPr="007A3E3A">
          <w:rPr>
            <w:rStyle w:val="highlight"/>
            <w:i/>
            <w:iCs/>
          </w:rPr>
          <w:t>Research on Language and Social Interaction</w:t>
        </w:r>
      </w:hyperlink>
      <w:r w:rsidR="007A3E3A" w:rsidRPr="007A3E3A">
        <w:rPr>
          <w:rStyle w:val="highlight"/>
          <w:i/>
          <w:iCs/>
        </w:rPr>
        <w:t xml:space="preserve">, Journal of Communication, </w:t>
      </w:r>
      <w:r w:rsidR="007A3E3A" w:rsidRPr="007A3E3A">
        <w:rPr>
          <w:i/>
          <w:iCs/>
        </w:rPr>
        <w:t xml:space="preserve">Public Opinion Quarterly, Administrative Science Quarterly, American Sociological Review, American Political Science Review, Annual Review of Political Science, Annual Review of Sociology, American Journal of Political Science, Leadership Quarterly, Political Analysis </w:t>
      </w:r>
      <w:r w:rsidR="007A3E3A">
        <w:t xml:space="preserve">and </w:t>
      </w:r>
      <w:r w:rsidR="007A3E3A" w:rsidRPr="007A3E3A">
        <w:rPr>
          <w:i/>
          <w:iCs/>
        </w:rPr>
        <w:t>Party Politics</w:t>
      </w:r>
      <w:r w:rsidR="007A3E3A">
        <w:t xml:space="preserve">. </w:t>
      </w:r>
      <w:r w:rsidR="00D8323E">
        <w:rPr>
          <w:rStyle w:val="highlight"/>
        </w:rPr>
        <w:t xml:space="preserve">We then searched these journals for publication title, abstract and keywords using multiple groups of keywords in the field of text analysis and political communication. After an initial search round using a </w:t>
      </w:r>
      <w:r w:rsidR="00354E1B">
        <w:rPr>
          <w:rStyle w:val="highlight"/>
        </w:rPr>
        <w:t>minimal</w:t>
      </w:r>
      <w:r w:rsidR="00D8323E">
        <w:rPr>
          <w:rStyle w:val="highlight"/>
        </w:rPr>
        <w:t xml:space="preserve"> search string ((part* or politic* or *govern*) and (text</w:t>
      </w:r>
      <w:r w:rsidR="00354E1B">
        <w:rPr>
          <w:rStyle w:val="highlight"/>
        </w:rPr>
        <w:t>* or corpus</w:t>
      </w:r>
      <w:r w:rsidR="00D8323E">
        <w:rPr>
          <w:rStyle w:val="highlight"/>
        </w:rPr>
        <w:t xml:space="preserve">)), </w:t>
      </w:r>
      <w:r w:rsidR="00354E1B">
        <w:rPr>
          <w:rStyle w:val="highlight"/>
        </w:rPr>
        <w:t>the preliminary literature list was optimized using the</w:t>
      </w:r>
      <w:r w:rsidR="00D8323E">
        <w:rPr>
          <w:rStyle w:val="highlight"/>
        </w:rPr>
        <w:t xml:space="preserve"> </w:t>
      </w:r>
      <w:proofErr w:type="spellStart"/>
      <w:r w:rsidR="00D8323E" w:rsidRPr="00354E1B">
        <w:rPr>
          <w:rStyle w:val="highlight"/>
        </w:rPr>
        <w:t>LitsearchR</w:t>
      </w:r>
      <w:proofErr w:type="spellEnd"/>
      <w:r w:rsidR="00D8323E" w:rsidRPr="00354E1B">
        <w:rPr>
          <w:rStyle w:val="highlight"/>
        </w:rPr>
        <w:t xml:space="preserve"> package</w:t>
      </w:r>
      <w:r w:rsidR="00354E1B" w:rsidRPr="00354E1B">
        <w:rPr>
          <w:rStyle w:val="highlight"/>
        </w:rPr>
        <w:t xml:space="preserve"> to facilitate quasi-automatic search strategy development</w:t>
      </w:r>
      <w:r w:rsidR="00D8323E" w:rsidRPr="00354E1B">
        <w:rPr>
          <w:rStyle w:val="highlight"/>
        </w:rPr>
        <w:t>. The optimized search</w:t>
      </w:r>
      <w:r w:rsidR="00D8323E">
        <w:t xml:space="preserve"> string ultimately </w:t>
      </w:r>
      <w:proofErr w:type="gramStart"/>
      <w:r w:rsidR="00D8323E">
        <w:t>contained  several</w:t>
      </w:r>
      <w:proofErr w:type="gramEnd"/>
      <w:r w:rsidR="00D8323E">
        <w:t xml:space="preserve"> keywords relating to both CATM (e.g., </w:t>
      </w:r>
      <w:r w:rsidR="00D8323E" w:rsidRPr="00D8323E">
        <w:t>"</w:t>
      </w:r>
      <w:proofErr w:type="spellStart"/>
      <w:r w:rsidR="00D8323E" w:rsidRPr="00D8323E">
        <w:rPr>
          <w:i/>
          <w:iCs/>
        </w:rPr>
        <w:t>autom</w:t>
      </w:r>
      <w:proofErr w:type="spellEnd"/>
      <w:r w:rsidR="00D8323E" w:rsidRPr="00D8323E">
        <w:rPr>
          <w:i/>
          <w:iCs/>
        </w:rPr>
        <w:t xml:space="preserve">* text* </w:t>
      </w:r>
      <w:proofErr w:type="spellStart"/>
      <w:r w:rsidR="00D8323E" w:rsidRPr="00D8323E">
        <w:rPr>
          <w:i/>
          <w:iCs/>
        </w:rPr>
        <w:t>analysi</w:t>
      </w:r>
      <w:proofErr w:type="spellEnd"/>
      <w:r w:rsidR="00D8323E" w:rsidRPr="00D8323E">
        <w:t xml:space="preserve">* or </w:t>
      </w:r>
      <w:r w:rsidR="00D8323E" w:rsidRPr="00D8323E">
        <w:rPr>
          <w:i/>
          <w:iCs/>
        </w:rPr>
        <w:t>corpus</w:t>
      </w:r>
      <w:r w:rsidR="00D8323E">
        <w:t xml:space="preserve"> or </w:t>
      </w:r>
      <w:r w:rsidR="00D8323E" w:rsidRPr="00D8323E">
        <w:rPr>
          <w:i/>
          <w:iCs/>
        </w:rPr>
        <w:t>topic model</w:t>
      </w:r>
      <w:r w:rsidR="00D8323E">
        <w:t>) and the field of political communication (e.g., “</w:t>
      </w:r>
      <w:proofErr w:type="spellStart"/>
      <w:r w:rsidR="00D8323E" w:rsidRPr="00D8323E">
        <w:rPr>
          <w:i/>
          <w:iCs/>
        </w:rPr>
        <w:t>plenar</w:t>
      </w:r>
      <w:proofErr w:type="spellEnd"/>
      <w:r w:rsidR="00D8323E" w:rsidRPr="00D8323E">
        <w:rPr>
          <w:i/>
          <w:iCs/>
        </w:rPr>
        <w:t xml:space="preserve">* </w:t>
      </w:r>
      <w:proofErr w:type="spellStart"/>
      <w:r w:rsidR="00D8323E" w:rsidRPr="00D8323E">
        <w:rPr>
          <w:i/>
          <w:iCs/>
        </w:rPr>
        <w:t>debat</w:t>
      </w:r>
      <w:proofErr w:type="spellEnd"/>
      <w:r w:rsidR="00D8323E">
        <w:t xml:space="preserve">* or </w:t>
      </w:r>
      <w:r w:rsidR="00D8323E" w:rsidRPr="00D8323E">
        <w:rPr>
          <w:i/>
          <w:iCs/>
        </w:rPr>
        <w:t>news cover</w:t>
      </w:r>
      <w:r w:rsidR="00D8323E">
        <w:t xml:space="preserve">* or </w:t>
      </w:r>
      <w:r w:rsidR="00D8323E" w:rsidRPr="00D8323E">
        <w:rPr>
          <w:i/>
          <w:iCs/>
        </w:rPr>
        <w:t>elect</w:t>
      </w:r>
      <w:r w:rsidR="00D8323E">
        <w:t>*).</w:t>
      </w:r>
      <w:r w:rsidR="001519FC">
        <w:t xml:space="preserve"> Because we want to review only the most recent validation practices, we limited our search results to studies between January 2015 to May 2022. This limited our literature list to 917 studies. </w:t>
      </w:r>
    </w:p>
    <w:p w14:paraId="548E93E1" w14:textId="125AA4F5" w:rsidR="001519FC" w:rsidRDefault="001519FC" w:rsidP="001519FC">
      <w:pPr>
        <w:spacing w:after="150"/>
      </w:pPr>
      <w:r>
        <w:t xml:space="preserve">In a second step, title, abstract and keywords of all 917 publications were screened to evaluate their eligibility using the tool </w:t>
      </w:r>
      <w:proofErr w:type="spellStart"/>
      <w:r>
        <w:t>a</w:t>
      </w:r>
      <w:r>
        <w:rPr>
          <w:i/>
          <w:iCs/>
        </w:rPr>
        <w:t>bstrackr</w:t>
      </w:r>
      <w:proofErr w:type="spellEnd"/>
      <w:r>
        <w:t xml:space="preserve"> </w:t>
      </w:r>
      <w:r>
        <w:fldChar w:fldCharType="begin"/>
      </w:r>
      <w:r w:rsidR="00527492">
        <w:instrText xml:space="preserve"> ADDIN ZOTERO_ITEM CSL_CITATION {"citationID":"poSnRUSA","properties":{"formattedCitation":"(Wallace et al., 2012)","plainCitation":"(Wallace et al., 2012)","noteIndex":0},"citationItems":[{"id":2418,"uris":["http://zotero.org/users/9069824/items/BH7SPPPP"],"itemData":{"id":2418,"type":"paper-conference","container-title":"Proceedings of the 2nd ACM SIGHIT international health informatics symposium","page":"819–824","source":"Google Scholar","title":"Deploying an interactive machine learning system in an evidence-based practice center: abstrackr","title-short":"Deploying an interactive machine learning system in an evidence-based practice center","author":[{"family":"Wallace","given":"Byron C."},{"family":"Small","given":"Kevin"},{"family":"Brodley","given":"Carla E."},{"family":"Lau","given":"Joseph"},{"family":"Trikalinos","given":"Thomas A."}],"issued":{"date-parts":[["2012"]]}}}],"schema":"https://github.com/citation-style-language/schema/raw/master/csl-citation.json"} </w:instrText>
      </w:r>
      <w:r>
        <w:fldChar w:fldCharType="separate"/>
      </w:r>
      <w:r>
        <w:rPr>
          <w:rFonts w:cs="Times New Roman"/>
        </w:rPr>
        <w:t>(Wallace et al., 2012)</w:t>
      </w:r>
      <w:r>
        <w:fldChar w:fldCharType="end"/>
      </w:r>
      <w:r>
        <w:t xml:space="preserve">. To be included into the final sample, studies must apply a </w:t>
      </w:r>
      <w:r w:rsidRPr="001519FC">
        <w:t xml:space="preserve">computer-assisted text method </w:t>
      </w:r>
      <w:r>
        <w:t xml:space="preserve">using data from the domain of political communication. Thus, the method needs to </w:t>
      </w:r>
      <w:proofErr w:type="gramStart"/>
      <w:r>
        <w:t>needs</w:t>
      </w:r>
      <w:proofErr w:type="gramEnd"/>
      <w:r>
        <w:t xml:space="preserve"> to operationalize a typical latent construct, such as rhetoric or word tone, in the content of an empirical and theory-driven application.</w:t>
      </w:r>
    </w:p>
    <w:p w14:paraId="012FFD08" w14:textId="7CCC145F" w:rsidR="001519FC" w:rsidRDefault="001519FC" w:rsidP="00FC038B"/>
    <w:p w14:paraId="3418B53D" w14:textId="0C03140F" w:rsidR="001519FC" w:rsidRDefault="001519FC" w:rsidP="001519FC">
      <w:pPr>
        <w:spacing w:after="150"/>
        <w:rPr>
          <w:b/>
          <w:bCs/>
        </w:rPr>
      </w:pPr>
      <w:r>
        <w:lastRenderedPageBreak/>
        <w:t xml:space="preserve"> </w:t>
      </w:r>
    </w:p>
    <w:p w14:paraId="4371958B" w14:textId="64D3BF89" w:rsidR="00FC038B" w:rsidRDefault="00FC038B" w:rsidP="00FC038B"/>
    <w:p w14:paraId="6E679E49" w14:textId="1C4C5594" w:rsidR="00FC038B" w:rsidRDefault="00FC038B" w:rsidP="00FC038B">
      <w:r>
        <w:rPr>
          <w:b/>
          <w:bCs/>
        </w:rPr>
        <w:t xml:space="preserve">Methods: </w:t>
      </w:r>
      <w:r>
        <w:t xml:space="preserve">The review will include publications which rely on computational methods using text as data. In particular, these might entail rule-based (e.g., dictionaries), unsupervised (text scaling algorithms, topic modelling), and supervised (machine learning) methods to operationalize and measure variables of interest for political and communicational research </w:t>
      </w:r>
      <w:r>
        <w:fldChar w:fldCharType="begin"/>
      </w:r>
      <w:r w:rsidR="00527492">
        <w:instrText xml:space="preserve"> ADDIN ZOTERO_ITEM CSL_CITATION {"citationID":"L9H5RgV8","properties":{"formattedCitation":"(Grimmer &amp; Stewart, 2013)","plainCitation":"(Grimmer &amp; Stewart, 2013)","noteIndex":0},"citationItems":[{"id":"g6K8DEGM/1pbhsSAm","uris":["http://zotero.org/groups/2240102/items/SLSZJBIV"],"itemData":{"id":417,"type":"article-journal","container-title":"Political Analysis","DOI":"10.1093/pan/mps028","ISSN":"1047-1987, 1476-4989","issue":"3","language":"en","page":"267-297","source":"Crossref","title":"Text as Data: The Promise and Pitfalls of Automatic Content Analysis Methods for Political Texts","title-short":"Text as Data","volume":"21","author":[{"family":"Grimmer","given":"Justin"},{"family":"Stewart","given":"Brandon M."}],"issued":{"date-parts":[["2013"]]}}}],"schema":"https://github.com/citation-style-language/schema/raw/master/csl-citation.json"} </w:instrText>
      </w:r>
      <w:r>
        <w:fldChar w:fldCharType="separate"/>
      </w:r>
      <w:r>
        <w:rPr>
          <w:rFonts w:cs="Times New Roman"/>
        </w:rPr>
        <w:t>(Grimmer &amp; Stewart, 2013)</w:t>
      </w:r>
      <w:r>
        <w:fldChar w:fldCharType="end"/>
      </w:r>
      <w:r>
        <w:t>. Generally, previous studies have pointed to the fact that validation exercises vary greatly between groups of methods.</w:t>
      </w:r>
      <w:r w:rsidRPr="00D8323E">
        <w:rPr>
          <w:rStyle w:val="FootnoteReference"/>
        </w:rPr>
        <w:footnoteReference w:id="4"/>
      </w:r>
      <w:r>
        <w:t xml:space="preserve"> For instance, an unsupervised text scaling model like </w:t>
      </w:r>
      <w:proofErr w:type="spellStart"/>
      <w:r>
        <w:rPr>
          <w:i/>
          <w:iCs/>
        </w:rPr>
        <w:t>Wordfish</w:t>
      </w:r>
      <w:proofErr w:type="spellEnd"/>
      <w:r>
        <w:t xml:space="preserve"> </w:t>
      </w:r>
      <w:r>
        <w:fldChar w:fldCharType="begin"/>
      </w:r>
      <w:r w:rsidR="00527492">
        <w:instrText xml:space="preserve"> ADDIN ZOTERO_ITEM CSL_CITATION {"citationID":"97AaeGY9","properties":{"formattedCitation":"(Slapin &amp; Proksch, 2008)","plainCitation":"(Slapin &amp; Proksch, 2008)","noteIndex":0},"citationItems":[{"id":2381,"uris":["http://zotero.org/users/9069824/items/6XUFXBM6"],"itemData":{"id":2381,"type":"article-journal","container-title":"American Journal of Political Science","DOI":"10.1111/j.1540-5907.2008.00338.x","ISSN":"00925853, 15405907","issue":"3","language":"en","page":"705-722","source":"DOI.org (Crossref)","title":"A Scaling Model for Estimating Time-Series Party Positions from Texts","volume":"52","author":[{"family":"Slapin","given":"Jonathan B."},{"family":"Proksch","given":"Sven-Oliver"}],"issued":{"date-parts":[["2008",7]]}}}],"schema":"https://github.com/citation-style-language/schema/raw/master/csl-citation.json"} </w:instrText>
      </w:r>
      <w:r>
        <w:fldChar w:fldCharType="separate"/>
      </w:r>
      <w:r>
        <w:rPr>
          <w:rFonts w:cs="Times New Roman"/>
        </w:rPr>
        <w:t>(</w:t>
      </w:r>
      <w:proofErr w:type="spellStart"/>
      <w:r>
        <w:rPr>
          <w:rFonts w:cs="Times New Roman"/>
        </w:rPr>
        <w:t>Slapin</w:t>
      </w:r>
      <w:proofErr w:type="spellEnd"/>
      <w:r>
        <w:rPr>
          <w:rFonts w:cs="Times New Roman"/>
        </w:rPr>
        <w:t xml:space="preserve"> &amp; </w:t>
      </w:r>
      <w:proofErr w:type="spellStart"/>
      <w:r>
        <w:rPr>
          <w:rFonts w:cs="Times New Roman"/>
        </w:rPr>
        <w:t>Proksch</w:t>
      </w:r>
      <w:proofErr w:type="spellEnd"/>
      <w:r>
        <w:rPr>
          <w:rFonts w:cs="Times New Roman"/>
        </w:rPr>
        <w:t>, 2008)</w:t>
      </w:r>
      <w:r>
        <w:fldChar w:fldCharType="end"/>
      </w:r>
      <w:r>
        <w:t xml:space="preserve"> requires specific assumptions about the ideological composition of textual data (but no labelled training data), whereas a deep-learning ML model like BERT </w:t>
      </w:r>
      <w:r>
        <w:fldChar w:fldCharType="begin"/>
      </w:r>
      <w:r w:rsidR="00527492">
        <w:instrText xml:space="preserve"> ADDIN ZOTERO_ITEM CSL_CITATION {"citationID":"H6Q56EgE","properties":{"formattedCitation":"(Devlin et al., 2019)","plainCitation":"(Devlin et al., 2019)","noteIndex":0},"citationItems":[{"id":2383,"uris":["http://zotero.org/users/9069824/items/AL6YLGX4"],"itemData":{"id":2383,"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arXiv:1810.04805 [cs]","note":"arXiv: 1810.04805","source":"arXiv.org","title":"BERT: Pre-training of Deep Bidirectional Transformers for Language Understanding","title-short":"BERT","URL":"http://arxiv.org/abs/1810.04805","author":[{"family":"Devlin","given":"Jacob"},{"family":"Chang","given":"Ming-Wei"},{"family":"Lee","given":"Kenton"},{"family":"Toutanova","given":"Kristina"}],"accessed":{"date-parts":[["2022",6,1]]},"issued":{"date-parts":[["2019",5,24]]}}}],"schema":"https://github.com/citation-style-language/schema/raw/master/csl-citation.json"} </w:instrText>
      </w:r>
      <w:r>
        <w:fldChar w:fldCharType="separate"/>
      </w:r>
      <w:r>
        <w:rPr>
          <w:rFonts w:cs="Times New Roman"/>
        </w:rPr>
        <w:t>(Devlin et al., 2019)</w:t>
      </w:r>
      <w:r>
        <w:fldChar w:fldCharType="end"/>
      </w:r>
      <w:r>
        <w:t xml:space="preserve"> primarily requires sufficient labelled training data while being characterized as a “black box”. </w:t>
      </w:r>
      <w:proofErr w:type="gramStart"/>
      <w:r>
        <w:t>That being said, a</w:t>
      </w:r>
      <w:proofErr w:type="gramEnd"/>
      <w:r>
        <w:t xml:space="preserve"> systematic description and comparison of validation exercises across groups of methods might be an important first insight from this systematic review.</w:t>
      </w:r>
    </w:p>
    <w:p w14:paraId="18304664" w14:textId="77777777" w:rsidR="00FC038B" w:rsidRDefault="00FC038B" w:rsidP="00FC038B">
      <w:pPr>
        <w:spacing w:after="150"/>
      </w:pPr>
      <w:r>
        <w:rPr>
          <w:b/>
          <w:bCs/>
        </w:rPr>
        <w:t>Publication Types</w:t>
      </w:r>
      <w:r>
        <w:t xml:space="preserve">. The review will include peer-reviewed publications from the most relevant journals in the field of communication and political science. The journals are identified using the </w:t>
      </w:r>
      <w:proofErr w:type="spellStart"/>
      <w:r>
        <w:t>Scimago</w:t>
      </w:r>
      <w:proofErr w:type="spellEnd"/>
      <w:r>
        <w:t xml:space="preserve"> Journal Ranking.</w:t>
      </w:r>
      <w:r w:rsidRPr="00D8323E">
        <w:rPr>
          <w:rStyle w:val="FootnoteReference"/>
        </w:rPr>
        <w:footnoteReference w:id="5"/>
      </w:r>
      <w:r>
        <w:t xml:space="preserve"> Additionally, the choice of journals will be evaluated by relying on expert in the field. The lists of journals </w:t>
      </w:r>
      <w:proofErr w:type="gramStart"/>
      <w:r>
        <w:t>includes</w:t>
      </w:r>
      <w:proofErr w:type="gramEnd"/>
      <w:r>
        <w:t xml:space="preserve"> the following journals: </w:t>
      </w:r>
    </w:p>
    <w:p w14:paraId="2926D36A" w14:textId="77777777" w:rsidR="00FC038B" w:rsidRDefault="00FC038B" w:rsidP="00FC038B">
      <w:pPr>
        <w:spacing w:after="150"/>
      </w:pPr>
      <w:r>
        <w:rPr>
          <w:b/>
          <w:bCs/>
        </w:rPr>
        <w:t xml:space="preserve">Time and Language. </w:t>
      </w:r>
      <w:r>
        <w:t>Some additional criteria are applied:</w:t>
      </w:r>
    </w:p>
    <w:p w14:paraId="518943F3" w14:textId="77777777" w:rsidR="00FC038B" w:rsidRDefault="00FC038B" w:rsidP="00FC038B">
      <w:pPr>
        <w:pStyle w:val="ListParagraph"/>
        <w:numPr>
          <w:ilvl w:val="0"/>
          <w:numId w:val="36"/>
        </w:numPr>
        <w:spacing w:after="150"/>
      </w:pPr>
      <w:r>
        <w:t xml:space="preserve">Only publications published after </w:t>
      </w:r>
      <w:commentRangeStart w:id="8"/>
      <w:r>
        <w:t>201</w:t>
      </w:r>
      <w:commentRangeEnd w:id="8"/>
      <w:r>
        <w:rPr>
          <w:rStyle w:val="CommentReference"/>
        </w:rPr>
        <w:commentReference w:id="8"/>
      </w:r>
      <w:r>
        <w:t>5</w:t>
      </w:r>
    </w:p>
    <w:p w14:paraId="1A00B532" w14:textId="77777777" w:rsidR="00FC038B" w:rsidRDefault="00FC038B" w:rsidP="00FC038B">
      <w:pPr>
        <w:pStyle w:val="ListParagraph"/>
        <w:numPr>
          <w:ilvl w:val="0"/>
          <w:numId w:val="36"/>
        </w:numPr>
        <w:spacing w:after="150"/>
      </w:pPr>
      <w:r>
        <w:t>Only publications in the English language</w:t>
      </w:r>
    </w:p>
    <w:p w14:paraId="5C2B1CEF" w14:textId="21E8C819" w:rsidR="00FC038B" w:rsidRDefault="00FC038B" w:rsidP="0093051D">
      <w:pPr>
        <w:rPr>
          <w:rFonts w:eastAsiaTheme="majorEastAsia" w:cstheme="majorBidi"/>
          <w:i/>
          <w:color w:val="000000" w:themeColor="text1"/>
          <w:szCs w:val="24"/>
        </w:rPr>
      </w:pPr>
      <w:r>
        <w:rPr>
          <w:rStyle w:val="highlight"/>
        </w:rPr>
        <w:t xml:space="preserve">Once the final sample of publications </w:t>
      </w:r>
      <w:r w:rsidR="00D8323E">
        <w:rPr>
          <w:rStyle w:val="highlight"/>
        </w:rPr>
        <w:t>were collected,</w:t>
      </w:r>
      <w:r>
        <w:rPr>
          <w:rStyle w:val="highlight"/>
        </w:rPr>
        <w:t xml:space="preserve"> publications </w:t>
      </w:r>
      <w:r w:rsidR="00D8323E">
        <w:rPr>
          <w:rStyle w:val="highlight"/>
        </w:rPr>
        <w:t>are</w:t>
      </w:r>
      <w:r>
        <w:rPr>
          <w:rStyle w:val="highlight"/>
        </w:rPr>
        <w:t xml:space="preserve"> coded based on a coder manual </w:t>
      </w:r>
      <w:r>
        <w:rPr>
          <w:rStyle w:val="highlight"/>
        </w:rPr>
        <w:fldChar w:fldCharType="begin"/>
      </w:r>
      <w:r w:rsidR="00527492">
        <w:rPr>
          <w:rStyle w:val="highlight"/>
        </w:rPr>
        <w:instrText xml:space="preserve"> ADDIN ZOTERO_ITEM CSL_CITATION {"citationID":"EpjmX6dc","properties":{"formattedCitation":"(Durlak &amp; Lipsey, 1991)","plainCitation":"(Durlak &amp; Lipsey, 1991)","noteIndex":0},"citationItems":[{"id":"g6K8DEGM/upqhcbDt","uris":["http://zotero.org/groups/4639454/items/D3DVBBM3"],"itemData":{"id":"w9E3yNaw/MByjjWLL","type":"article-journal","container-title":"American Journal of community psychology","issue":"3","note":"publisher: Springer","page":"291–332","source":"Google Scholar","title":"A practitioner's guide to meta-analysis","volume":"19","author":[{"family":"Durlak","given":"Joseph A."},{"family":"Lipsey","given":"Mark W."}],"issued":{"date-parts":[["1991"]]}}}],"schema":"https://github.com/citation-style-language/schema/raw/master/csl-citation.json"} </w:instrText>
      </w:r>
      <w:r>
        <w:rPr>
          <w:rStyle w:val="highlight"/>
        </w:rPr>
        <w:fldChar w:fldCharType="separate"/>
      </w:r>
      <w:r>
        <w:rPr>
          <w:rFonts w:cs="Times New Roman"/>
        </w:rPr>
        <w:t>(</w:t>
      </w:r>
      <w:proofErr w:type="spellStart"/>
      <w:r>
        <w:rPr>
          <w:rFonts w:cs="Times New Roman"/>
        </w:rPr>
        <w:t>Durlak</w:t>
      </w:r>
      <w:proofErr w:type="spellEnd"/>
      <w:r>
        <w:rPr>
          <w:rFonts w:cs="Times New Roman"/>
        </w:rPr>
        <w:t xml:space="preserve"> &amp; Lipsey, 1991)</w:t>
      </w:r>
      <w:r>
        <w:rPr>
          <w:rStyle w:val="highlight"/>
        </w:rPr>
        <w:fldChar w:fldCharType="end"/>
      </w:r>
      <w:r>
        <w:rPr>
          <w:rStyle w:val="highlight"/>
        </w:rPr>
        <w:t xml:space="preserve">. Optimally, at least two coders will be involved, so that metrics of interrater agreement for a sample of publications can be reported </w:t>
      </w:r>
      <w:r>
        <w:rPr>
          <w:rStyle w:val="highlight"/>
        </w:rPr>
        <w:fldChar w:fldCharType="begin"/>
      </w:r>
      <w:r w:rsidR="00527492">
        <w:rPr>
          <w:rStyle w:val="highlight"/>
        </w:rPr>
        <w:instrText xml:space="preserve"> ADDIN ZOTERO_ITEM CSL_CITATION {"citationID":"0g9tNxwz","properties":{"formattedCitation":"(Gisev et al., 2013)","plainCitation":"(Gisev et al., 2013)","noteIndex":0},"citationItems":[{"id":2386,"uris":["http://zotero.org/users/9069824/items/EDSKWND2"],"itemData":{"id":2386,"type":"article-journal","container-title":"Research in Social and Administrative Pharmacy","issue":"3","note":"publisher: Elsevier","page":"330–338","source":"Google Scholar","title":"Interrater agreement and interrater reliability: key concepts, approaches, and applications","title-short":"Interrater agreement and interrater reliability","volume":"9","author":[{"family":"Gisev","given":"Natasa"},{"family":"Bell","given":"J. Simon"},{"family":"Chen","given":"Timothy F."}],"issued":{"date-parts":[["2013"]]}}}],"schema":"https://github.com/citation-style-language/schema/raw/master/csl-citation.json"} </w:instrText>
      </w:r>
      <w:r>
        <w:rPr>
          <w:rStyle w:val="highlight"/>
        </w:rPr>
        <w:fldChar w:fldCharType="separate"/>
      </w:r>
      <w:r>
        <w:rPr>
          <w:rFonts w:cs="Times New Roman"/>
        </w:rPr>
        <w:t>(</w:t>
      </w:r>
      <w:proofErr w:type="spellStart"/>
      <w:r>
        <w:rPr>
          <w:rFonts w:cs="Times New Roman"/>
        </w:rPr>
        <w:t>Gisev</w:t>
      </w:r>
      <w:proofErr w:type="spellEnd"/>
      <w:r>
        <w:rPr>
          <w:rFonts w:cs="Times New Roman"/>
        </w:rPr>
        <w:t xml:space="preserve"> et al., 2013)</w:t>
      </w:r>
      <w:r>
        <w:rPr>
          <w:rStyle w:val="highlight"/>
        </w:rPr>
        <w:fldChar w:fldCharType="end"/>
      </w:r>
      <w:r>
        <w:rPr>
          <w:rStyle w:val="highlight"/>
        </w:rPr>
        <w:t xml:space="preserve">. However, the coding of validation efforts might be too difficult for a research assistant with no </w:t>
      </w:r>
      <w:r>
        <w:rPr>
          <w:rStyle w:val="highlight"/>
        </w:rPr>
        <w:lastRenderedPageBreak/>
        <w:t xml:space="preserve">previous knowledge on text analysis. Therefore, a solution could be to code a subset of studies (e.g., 20-30 studies) and proceed to independent coding after sufficient intercoder reliability is achieved (see Landis &amp; Koch, </w:t>
      </w:r>
      <w:r>
        <w:rPr>
          <w:rStyle w:val="highlight"/>
        </w:rPr>
        <w:fldChar w:fldCharType="begin"/>
      </w:r>
      <w:r w:rsidR="00527492">
        <w:rPr>
          <w:rStyle w:val="highlight"/>
        </w:rPr>
        <w:instrText xml:space="preserve"> ADDIN ZOTERO_ITEM CSL_CITATION {"citationID":"mzTYzYo2","properties":{"formattedCitation":"(1977)","plainCitation":"(1977)","noteIndex":0},"citationItems":[{"id":2374,"uris":["http://zotero.org/users/9069824/items/J8SJ46P2"],"itemData":{"id":2374,"type":"article-journal","container-title":"biometrics","note":"publisher: JSTOR","page":"159–174","source":"Google Scholar","title":"The measurement of observer agreement for categorical data","author":[{"family":"Landis","given":"J. Richard"},{"family":"Koch","given":"Gary G."}],"issued":{"date-parts":[["1977"]]}},"suppress-author":true}],"schema":"https://github.com/citation-style-language/schema/raw/master/csl-citation.json"} </w:instrText>
      </w:r>
      <w:r>
        <w:rPr>
          <w:rStyle w:val="highlight"/>
        </w:rPr>
        <w:fldChar w:fldCharType="separate"/>
      </w:r>
      <w:r>
        <w:rPr>
          <w:rFonts w:cs="Times New Roman"/>
        </w:rPr>
        <w:t>(1977)</w:t>
      </w:r>
      <w:r>
        <w:rPr>
          <w:rStyle w:val="highlight"/>
        </w:rPr>
        <w:fldChar w:fldCharType="end"/>
      </w:r>
      <w:r>
        <w:rPr>
          <w:rStyle w:val="highlight"/>
        </w:rPr>
        <w:t>)</w:t>
      </w:r>
      <w:r>
        <w:rPr>
          <w:sz w:val="20"/>
          <w:szCs w:val="20"/>
        </w:rPr>
        <w:br/>
      </w:r>
      <w:r w:rsidR="00D8323E" w:rsidRPr="00D8323E">
        <w:rPr>
          <w:rFonts w:eastAsiaTheme="majorEastAsia" w:cstheme="majorBidi"/>
          <w:i/>
          <w:color w:val="000000" w:themeColor="text1"/>
          <w:szCs w:val="24"/>
        </w:rPr>
        <w:t>Coding</w:t>
      </w:r>
    </w:p>
    <w:p w14:paraId="49F96E9D" w14:textId="646F6276" w:rsidR="00D8323E" w:rsidRDefault="00D8323E" w:rsidP="00D8323E">
      <w:pPr>
        <w:pStyle w:val="ListParagraph"/>
        <w:numPr>
          <w:ilvl w:val="0"/>
          <w:numId w:val="46"/>
        </w:numPr>
      </w:pPr>
      <w:r w:rsidRPr="00D8323E">
        <w:t>usually above 80 percent agreement was termed acceptable</w:t>
      </w:r>
      <w:r>
        <w:t xml:space="preserve"> </w:t>
      </w:r>
      <w:r>
        <w:fldChar w:fldCharType="begin"/>
      </w:r>
      <w:r w:rsidR="00527492">
        <w:instrText xml:space="preserve"> ADDIN ZOTERO_ITEM CSL_CITATION {"citationID":"LBm7bDPp","properties":{"formattedCitation":"(Belur et al., 2021)","plainCitation":"(Belur et al., 2021)","noteIndex":0},"citationItems":[{"id":"g6K8DEGM/ak0cYw8U","uris":["http://zotero.org/groups/4726734/items/CL7J8FHI"],"itemData":{"id":4043,"type":"article-journal","abstract":"A methodologically sound systematic review is characterized by transparency, replicability, and a clear inclusion criterion. However, little attention has been paid to reporting the details of interrater reliability (IRR) when multiple coders are used to make decisions at various points in the screening and data extraction stages of a study. Prior research has mentioned the paucity of information on IRR including number of coders involved, at what stages and how IRR tests were conducted, and how disagreements were resolved. This article examines and reflects on the human factors that affect decision-making in systematic reviews via reporting on three IRR tests, conducted at three different points in the screening process, for two distinct reviews. Results of the two studies are discussed in the context of IRR and intrarater reliability in terms of the accuracy, precision, and reliability of coding behavior of multiple coders. Findings indicated that coding behavior changes both between and within individuals over time, emphasizing the importance of conducting regular and systematic IRR and intrarater reliability tests, especially when multiple coders are involved, to ensure consistency and clarity at the screening and coding stages. Implications for good practice while screening/coding for systematic reviews are discussed.","container-title":"Sociological Methods &amp; Research","DOI":"10.1177/0049124118799372","ISSN":"0049-1241, 1552-8294","issue":"2","journalAbbreviation":"Sociological Methods &amp; Research","language":"en","page":"837-865","source":"DOI.org (Crossref)","title":"Interrater Reliability in Systematic Review Methodology: Exploring Variation in Coder Decision-Making","title-short":"Interrater Reliability in Systematic Review Methodology","volume":"50","author":[{"family":"Belur","given":"Jyoti"},{"family":"Tompson","given":"Lisa"},{"family":"Thornton","given":"Amy"},{"family":"Simon","given":"Miranda"}],"issued":{"date-parts":[["2021",5]]}}}],"schema":"https://github.com/citation-style-language/schema/raw/master/csl-citation.json"} </w:instrText>
      </w:r>
      <w:r>
        <w:fldChar w:fldCharType="separate"/>
      </w:r>
      <w:r w:rsidRPr="00D8323E">
        <w:rPr>
          <w:rFonts w:cs="Times New Roman"/>
        </w:rPr>
        <w:t>(</w:t>
      </w:r>
      <w:proofErr w:type="spellStart"/>
      <w:r w:rsidRPr="00D8323E">
        <w:rPr>
          <w:rFonts w:cs="Times New Roman"/>
        </w:rPr>
        <w:t>Belur</w:t>
      </w:r>
      <w:proofErr w:type="spellEnd"/>
      <w:r w:rsidRPr="00D8323E">
        <w:rPr>
          <w:rFonts w:cs="Times New Roman"/>
        </w:rPr>
        <w:t xml:space="preserve"> et al., 2021)</w:t>
      </w:r>
      <w:r>
        <w:fldChar w:fldCharType="end"/>
      </w:r>
    </w:p>
    <w:p w14:paraId="7D01EF89" w14:textId="77777777" w:rsidR="00FC038B" w:rsidRDefault="00FC038B" w:rsidP="00FC038B">
      <w:pPr>
        <w:pStyle w:val="Heading2"/>
        <w:rPr>
          <w:lang w:val="en-US"/>
        </w:rPr>
      </w:pPr>
      <w:bookmarkStart w:id="9" w:name="_Toc105492196"/>
      <w:bookmarkStart w:id="10" w:name="_Toc108187419"/>
      <w:r>
        <w:rPr>
          <w:lang w:val="en-US"/>
        </w:rPr>
        <w:t>Expert Interviews</w:t>
      </w:r>
      <w:bookmarkEnd w:id="9"/>
      <w:bookmarkEnd w:id="10"/>
    </w:p>
    <w:p w14:paraId="4E4F5E7E" w14:textId="77777777" w:rsidR="00FC038B" w:rsidRDefault="00FC038B" w:rsidP="00FC038B">
      <w:pPr>
        <w:rPr>
          <w:lang w:val="en-US"/>
        </w:rPr>
      </w:pPr>
      <w:r>
        <w:rPr>
          <w:lang w:val="en-US"/>
        </w:rPr>
        <w:t>To get an even more profound understanding of validation practices, we will also conduct interviews with experts in the field of CATM research. The interviews will be carried out at the [</w:t>
      </w:r>
      <w:commentRangeStart w:id="11"/>
      <w:r>
        <w:rPr>
          <w:lang w:val="en-US"/>
        </w:rPr>
        <w:t>name</w:t>
      </w:r>
      <w:commentRangeEnd w:id="11"/>
      <w:r>
        <w:rPr>
          <w:rStyle w:val="CommentReference"/>
        </w:rPr>
        <w:commentReference w:id="11"/>
      </w:r>
      <w:r>
        <w:rPr>
          <w:lang w:val="en-US"/>
        </w:rPr>
        <w:t xml:space="preserve">] conference using open ended questions related to the practices and challenges of CATM validation. Due to the exploratory nature of this study, experts will be selected based on their reputation and publication record in the field of political communication and CATM application. In total, we aim to conduct around eight interviews, with participation being voluntarily and without compensation. </w:t>
      </w:r>
    </w:p>
    <w:p w14:paraId="55E8EE33" w14:textId="77777777" w:rsidR="00FC038B" w:rsidRDefault="00FC038B" w:rsidP="00FC038B">
      <w:pPr>
        <w:rPr>
          <w:lang w:val="en-US"/>
        </w:rPr>
      </w:pPr>
      <w:r>
        <w:rPr>
          <w:lang w:val="en-US"/>
        </w:rPr>
        <w:t>Below, the main questions of the questionnaire are reported. The draft for the full questionnaire can be found in Appendix 4:</w:t>
      </w:r>
    </w:p>
    <w:p w14:paraId="6406FFFA" w14:textId="77777777" w:rsidR="00FC038B" w:rsidRDefault="00FC038B" w:rsidP="00FC038B">
      <w:pPr>
        <w:pStyle w:val="ListParagraph"/>
        <w:numPr>
          <w:ilvl w:val="0"/>
          <w:numId w:val="41"/>
        </w:numPr>
        <w:rPr>
          <w:lang w:val="en-US"/>
        </w:rPr>
      </w:pPr>
      <w:r>
        <w:rPr>
          <w:lang w:val="en-US"/>
        </w:rPr>
        <w:t>What is your personal and professional background?</w:t>
      </w:r>
    </w:p>
    <w:p w14:paraId="7B9717C5" w14:textId="77777777" w:rsidR="00FC038B" w:rsidRDefault="00FC038B" w:rsidP="00FC038B">
      <w:pPr>
        <w:pStyle w:val="ListParagraph"/>
        <w:numPr>
          <w:ilvl w:val="0"/>
          <w:numId w:val="41"/>
        </w:numPr>
        <w:rPr>
          <w:lang w:val="en-US"/>
        </w:rPr>
      </w:pPr>
      <w:r>
        <w:rPr>
          <w:lang w:val="en-US"/>
        </w:rPr>
        <w:t xml:space="preserve">What is validity to you? Have you come across different validity conceptualizations within different research fields?  </w:t>
      </w:r>
    </w:p>
    <w:p w14:paraId="6E77EDBB" w14:textId="77777777" w:rsidR="00FC038B" w:rsidRDefault="00FC038B" w:rsidP="00FC038B">
      <w:pPr>
        <w:pStyle w:val="ListParagraph"/>
        <w:numPr>
          <w:ilvl w:val="0"/>
          <w:numId w:val="41"/>
        </w:numPr>
        <w:rPr>
          <w:lang w:val="en-US"/>
        </w:rPr>
      </w:pPr>
      <w:r>
        <w:rPr>
          <w:lang w:val="en-US"/>
        </w:rPr>
        <w:t>What approaches do you know to validate a measurement method?</w:t>
      </w:r>
    </w:p>
    <w:p w14:paraId="09E800DE" w14:textId="77777777" w:rsidR="00FC038B" w:rsidRDefault="00FC038B" w:rsidP="00FC038B">
      <w:pPr>
        <w:pStyle w:val="ListParagraph"/>
        <w:numPr>
          <w:ilvl w:val="0"/>
          <w:numId w:val="41"/>
        </w:numPr>
        <w:rPr>
          <w:lang w:val="en-US"/>
        </w:rPr>
      </w:pPr>
      <w:r>
        <w:rPr>
          <w:lang w:val="en-US"/>
        </w:rPr>
        <w:t xml:space="preserve">How would you describe the current state of knowledge on computer-assisted text method validation? </w:t>
      </w:r>
    </w:p>
    <w:p w14:paraId="247607B6" w14:textId="77777777" w:rsidR="00FC038B" w:rsidRDefault="00FC038B" w:rsidP="00FC038B">
      <w:pPr>
        <w:pStyle w:val="ListParagraph"/>
        <w:numPr>
          <w:ilvl w:val="0"/>
          <w:numId w:val="41"/>
        </w:numPr>
        <w:rPr>
          <w:lang w:val="en-US"/>
        </w:rPr>
      </w:pPr>
      <w:r>
        <w:rPr>
          <w:lang w:val="en-US"/>
        </w:rPr>
        <w:t>What approaches do you know of to validate computer-assisted text methods?</w:t>
      </w:r>
    </w:p>
    <w:p w14:paraId="5F129A65" w14:textId="77777777" w:rsidR="00FC038B" w:rsidRDefault="00FC038B" w:rsidP="00FC038B">
      <w:pPr>
        <w:pStyle w:val="ListParagraph"/>
        <w:numPr>
          <w:ilvl w:val="0"/>
          <w:numId w:val="41"/>
        </w:numPr>
        <w:rPr>
          <w:lang w:val="en-US"/>
        </w:rPr>
      </w:pPr>
      <w:r>
        <w:rPr>
          <w:lang w:val="en-US"/>
        </w:rPr>
        <w:t xml:space="preserve">What do you see as barriers to sufficiently validating CATM? </w:t>
      </w:r>
    </w:p>
    <w:p w14:paraId="67BA0741" w14:textId="77777777" w:rsidR="00FC038B" w:rsidRDefault="00FC038B" w:rsidP="00FC038B">
      <w:pPr>
        <w:pStyle w:val="ListParagraph"/>
        <w:numPr>
          <w:ilvl w:val="0"/>
          <w:numId w:val="41"/>
        </w:numPr>
        <w:rPr>
          <w:lang w:val="en-US"/>
        </w:rPr>
      </w:pPr>
      <w:r>
        <w:rPr>
          <w:lang w:val="en-US"/>
        </w:rPr>
        <w:t>How would you describe validation practices of CATM, which are usually not reported in papers?</w:t>
      </w:r>
    </w:p>
    <w:p w14:paraId="66B53E66" w14:textId="391BD5D4" w:rsidR="00FC038B" w:rsidRDefault="00FC038B" w:rsidP="00FC038B">
      <w:r>
        <w:t xml:space="preserve">Ultimately, the interviews will be </w:t>
      </w:r>
      <w:proofErr w:type="spellStart"/>
      <w:r>
        <w:t>transcripted</w:t>
      </w:r>
      <w:proofErr w:type="spellEnd"/>
      <w:r>
        <w:t xml:space="preserve"> and analysed using content analysis </w:t>
      </w:r>
      <w:r>
        <w:fldChar w:fldCharType="begin"/>
      </w:r>
      <w:r w:rsidR="00527492">
        <w:instrText xml:space="preserve"> ADDIN ZOTERO_ITEM CSL_CITATION {"citationID":"Xm7OdSjc","properties":{"formattedCitation":"(Krippendorff, 2018)","plainCitation":"(Krippendorff, 2018)","noteIndex":0},"citationItems":[{"id":1771,"uris":["http://zotero.org/users/9069824/items/X437SAMJ"],"itemData":{"id":1771,"type":"book","publisher":"Sage publications","source":"Google Scholar","title":"Content analysis: An introduction to its methodology","title-short":"Content analysis","author":[{"family":"Krippendorff","given":"Klaus"}],"issued":{"date-parts":[["2018"]]}}}],"schema":"https://github.com/citation-style-language/schema/raw/master/csl-citation.json"} </w:instrText>
      </w:r>
      <w:r>
        <w:fldChar w:fldCharType="separate"/>
      </w:r>
      <w:r>
        <w:rPr>
          <w:rFonts w:cs="Times New Roman"/>
        </w:rPr>
        <w:t>(</w:t>
      </w:r>
      <w:proofErr w:type="spellStart"/>
      <w:r>
        <w:rPr>
          <w:rFonts w:cs="Times New Roman"/>
        </w:rPr>
        <w:t>Krippendorff</w:t>
      </w:r>
      <w:proofErr w:type="spellEnd"/>
      <w:r>
        <w:rPr>
          <w:rFonts w:cs="Times New Roman"/>
        </w:rPr>
        <w:t>, 2018)</w:t>
      </w:r>
      <w:r>
        <w:fldChar w:fldCharType="end"/>
      </w:r>
      <w:r>
        <w:t>.</w:t>
      </w:r>
    </w:p>
    <w:p w14:paraId="01062254" w14:textId="77777777" w:rsidR="00FC038B" w:rsidRPr="00FC038B" w:rsidRDefault="00FC038B" w:rsidP="00FC038B"/>
    <w:p w14:paraId="565735BD" w14:textId="69559374" w:rsidR="00FC038B" w:rsidRDefault="00FC038B" w:rsidP="00FC038B">
      <w:pPr>
        <w:pStyle w:val="Heading1"/>
      </w:pPr>
      <w:bookmarkStart w:id="12" w:name="_Toc108187420"/>
      <w:r>
        <w:lastRenderedPageBreak/>
        <w:t xml:space="preserve">Analysis &amp; </w:t>
      </w:r>
      <w:proofErr w:type="spellStart"/>
      <w:r>
        <w:t>Results</w:t>
      </w:r>
      <w:bookmarkEnd w:id="12"/>
      <w:proofErr w:type="spellEnd"/>
    </w:p>
    <w:p w14:paraId="5E9553D9" w14:textId="61488CAC" w:rsidR="00FC038B" w:rsidRDefault="00FC038B" w:rsidP="00FC038B">
      <w:pPr>
        <w:pStyle w:val="Heading1"/>
      </w:pPr>
      <w:bookmarkStart w:id="13" w:name="_Toc108187421"/>
      <w:proofErr w:type="spellStart"/>
      <w:r>
        <w:t>Conclusion</w:t>
      </w:r>
      <w:bookmarkEnd w:id="13"/>
      <w:proofErr w:type="spellEnd"/>
    </w:p>
    <w:p w14:paraId="37497F65" w14:textId="7022FA5A" w:rsidR="008C2F7C" w:rsidRDefault="008C2F7C" w:rsidP="008C2F7C">
      <w:pPr>
        <w:pStyle w:val="ListParagraph"/>
        <w:numPr>
          <w:ilvl w:val="0"/>
          <w:numId w:val="45"/>
        </w:numPr>
        <w:rPr>
          <w:lang w:val="en-US"/>
        </w:rPr>
      </w:pPr>
      <w:r w:rsidRPr="008C2F7C">
        <w:rPr>
          <w:lang w:val="en-US"/>
        </w:rPr>
        <w:t xml:space="preserve">No standards for Cutoff values for correlations </w:t>
      </w:r>
      <w:r>
        <w:rPr>
          <w:lang w:val="en-US"/>
        </w:rPr>
        <w:t>(convergent/criterion validity)</w:t>
      </w:r>
    </w:p>
    <w:p w14:paraId="08EB5319" w14:textId="501E9B30" w:rsidR="00975459" w:rsidRPr="008C2F7C" w:rsidRDefault="00975459" w:rsidP="008C2F7C">
      <w:pPr>
        <w:pStyle w:val="ListParagraph"/>
        <w:numPr>
          <w:ilvl w:val="0"/>
          <w:numId w:val="45"/>
        </w:numPr>
        <w:rPr>
          <w:lang w:val="en-US"/>
        </w:rPr>
      </w:pPr>
      <w:r>
        <w:rPr>
          <w:lang w:val="en-US"/>
        </w:rPr>
        <w:t xml:space="preserve">No universal guidelines for feature importance </w:t>
      </w:r>
      <w:r>
        <w:rPr>
          <w:lang w:val="en-US"/>
        </w:rPr>
        <w:fldChar w:fldCharType="begin"/>
      </w:r>
      <w:r w:rsidR="00527492">
        <w:rPr>
          <w:lang w:val="en-US"/>
        </w:rPr>
        <w:instrText xml:space="preserve"> ADDIN ZOTERO_ITEM CSL_CITATION {"citationID":"yRptu2ut","properties":{"formattedCitation":"(Jankowski &amp; Huber, 2022)","plainCitation":"(Jankowski &amp; Huber, 2022)","noteIndex":0},"citationItems":[{"id":"g6K8DEGM/Sq4TdQz9","uris":["http://zotero.org/groups/4726734/items/WL9XINGG"],"itemData":{"id":4026,"type":"article","abstract":"Despite the on-going success of populist parties in many parts of the world, we lack comprehensive information about parties' level of populism over time. A recent contribution to Political Analysis by Di Cocco and Monechi (DCM) suggests that this research gap can be closed by predicting parties' populism scores from their election manifestos using supervised machine-learning. In this paper, we provide a detailed discussion of the suggested approach. Building on recent debates about the validation of machine-learning models, we argue that the validity checks provided in DCM's paper are insufficient. We conduct a series of additional validity checks and empirically demonstrate that the approach is not suitable for deriving populism scores from texts. We conclude that measuring populism over time and between countries remains an immense challenge for empirical research. More generally, our paper illustrates the importance of more comprehensive validations of supervised machine-learning models.","DOI":"10.31219/osf.io/uynhb","language":"en-us","publisher":"OSF Preprints","source":"OSF Preprints","title":"When Correlation is Not Enough: Validating Populism Scores from Supervised Machine-Learning Models","title-short":"When Correlation is Not Enough","URL":"https://osf.io/uynhb/","author":[{"family":"Jankowski","given":"Michael"},{"family":"Huber","given":"Robert A."}],"accessed":{"date-parts":[["2022",7,10]]},"issued":{"date-parts":[["2022",1,21]]}}}],"schema":"https://github.com/citation-style-language/schema/raw/master/csl-citation.json"} </w:instrText>
      </w:r>
      <w:r>
        <w:rPr>
          <w:lang w:val="en-US"/>
        </w:rPr>
        <w:fldChar w:fldCharType="separate"/>
      </w:r>
      <w:r w:rsidRPr="00975459">
        <w:rPr>
          <w:rFonts w:cs="Times New Roman"/>
        </w:rPr>
        <w:t>(Jankowski &amp; Huber, 2022)</w:t>
      </w:r>
      <w:r>
        <w:rPr>
          <w:lang w:val="en-US"/>
        </w:rPr>
        <w:fldChar w:fldCharType="end"/>
      </w:r>
    </w:p>
    <w:p w14:paraId="632B1581" w14:textId="51FBE318" w:rsidR="00D37035" w:rsidRPr="00985179" w:rsidRDefault="00D37035" w:rsidP="00985179">
      <w:pPr>
        <w:spacing w:before="120" w:after="0"/>
        <w:rPr>
          <w:b/>
          <w:bCs/>
          <w:sz w:val="23"/>
          <w:szCs w:val="23"/>
        </w:rPr>
      </w:pPr>
      <w:r w:rsidRPr="00D37035">
        <w:rPr>
          <w:b/>
          <w:bCs/>
          <w:sz w:val="23"/>
          <w:szCs w:val="23"/>
        </w:rPr>
        <w:t xml:space="preserve">Mapping and Evaluating Measurement Validity Approaches for </w:t>
      </w:r>
      <w:r w:rsidR="00985179">
        <w:rPr>
          <w:b/>
          <w:bCs/>
          <w:sz w:val="23"/>
          <w:szCs w:val="23"/>
        </w:rPr>
        <w:t>T</w:t>
      </w:r>
      <w:r w:rsidRPr="00D37035">
        <w:rPr>
          <w:b/>
          <w:bCs/>
          <w:sz w:val="23"/>
          <w:szCs w:val="23"/>
        </w:rPr>
        <w:t>ext-as-</w:t>
      </w:r>
      <w:r w:rsidR="00985179">
        <w:rPr>
          <w:b/>
          <w:bCs/>
          <w:sz w:val="23"/>
          <w:szCs w:val="23"/>
        </w:rPr>
        <w:t>D</w:t>
      </w:r>
      <w:r w:rsidRPr="00D37035">
        <w:rPr>
          <w:b/>
          <w:bCs/>
          <w:sz w:val="23"/>
          <w:szCs w:val="23"/>
        </w:rPr>
        <w:t>ata Methods</w:t>
      </w:r>
    </w:p>
    <w:p w14:paraId="44C7E2F8" w14:textId="7BB8AA88" w:rsidR="006A65DD" w:rsidRPr="00BD0E41" w:rsidRDefault="007D018F" w:rsidP="00FD5879">
      <w:pPr>
        <w:spacing w:before="120" w:after="0"/>
        <w:ind w:firstLine="624"/>
        <w:jc w:val="both"/>
      </w:pPr>
      <w:r w:rsidRPr="00FD5879">
        <w:rPr>
          <w:b/>
          <w:bCs/>
        </w:rPr>
        <w:t>Problem Statement</w:t>
      </w:r>
      <w:r w:rsidR="00FD5879" w:rsidRPr="00FD5879">
        <w:rPr>
          <w:b/>
          <w:bCs/>
        </w:rPr>
        <w:t>.</w:t>
      </w:r>
      <w:r w:rsidR="00FD5879">
        <w:t xml:space="preserve"> </w:t>
      </w:r>
      <w:r w:rsidR="005338BA" w:rsidRPr="00FD5879">
        <w:rPr>
          <w:lang w:val="en-US"/>
        </w:rPr>
        <w:t xml:space="preserve">In the </w:t>
      </w:r>
      <w:r w:rsidR="00ED2913" w:rsidRPr="00FD5879">
        <w:rPr>
          <w:lang w:val="en-US"/>
        </w:rPr>
        <w:t xml:space="preserve">past </w:t>
      </w:r>
      <w:r w:rsidR="005338BA" w:rsidRPr="00FD5879">
        <w:rPr>
          <w:lang w:val="en-US"/>
        </w:rPr>
        <w:t>decade,</w:t>
      </w:r>
      <w:r w:rsidR="00EB5BD2">
        <w:rPr>
          <w:lang w:val="en-US"/>
        </w:rPr>
        <w:t xml:space="preserve"> </w:t>
      </w:r>
      <w:r w:rsidR="0050546E">
        <w:rPr>
          <w:lang w:val="en-US"/>
        </w:rPr>
        <w:t xml:space="preserve">social science research has experienced </w:t>
      </w:r>
      <w:r w:rsidR="007A7AB2">
        <w:rPr>
          <w:lang w:val="en-US"/>
        </w:rPr>
        <w:t xml:space="preserve">a remarkable rise </w:t>
      </w:r>
      <w:r w:rsidR="00687D84">
        <w:rPr>
          <w:lang w:val="en-US"/>
        </w:rPr>
        <w:t>in</w:t>
      </w:r>
      <w:r w:rsidR="007A7AB2">
        <w:rPr>
          <w:lang w:val="en-US"/>
        </w:rPr>
        <w:t xml:space="preserve"> </w:t>
      </w:r>
      <w:r w:rsidR="005E5AAD">
        <w:rPr>
          <w:lang w:val="en-US"/>
        </w:rPr>
        <w:t xml:space="preserve">publications </w:t>
      </w:r>
      <w:r w:rsidR="008A1D15">
        <w:rPr>
          <w:lang w:val="en-US"/>
        </w:rPr>
        <w:t>relying on</w:t>
      </w:r>
      <w:r w:rsidR="000F7962">
        <w:rPr>
          <w:lang w:val="en-US"/>
        </w:rPr>
        <w:t xml:space="preserve"> digital </w:t>
      </w:r>
      <w:r w:rsidR="005E65F7">
        <w:rPr>
          <w:lang w:val="en-US"/>
        </w:rPr>
        <w:t xml:space="preserve">behavioral </w:t>
      </w:r>
      <w:r w:rsidR="000F7962">
        <w:rPr>
          <w:lang w:val="en-US"/>
        </w:rPr>
        <w:t xml:space="preserve">data </w:t>
      </w:r>
      <w:r w:rsidR="00620592">
        <w:rPr>
          <w:lang w:val="en-US"/>
        </w:rPr>
        <w:t>and</w:t>
      </w:r>
      <w:r w:rsidR="008A1406">
        <w:rPr>
          <w:lang w:val="en-US"/>
        </w:rPr>
        <w:t xml:space="preserve"> computational methods</w:t>
      </w:r>
      <w:r w:rsidR="00620592">
        <w:rPr>
          <w:lang w:val="en-US"/>
        </w:rPr>
        <w:t xml:space="preserve"> </w:t>
      </w:r>
      <w:r w:rsidR="004959AC">
        <w:rPr>
          <w:lang w:val="en-US"/>
        </w:rPr>
        <w:fldChar w:fldCharType="begin"/>
      </w:r>
      <w:r w:rsidR="00527492">
        <w:rPr>
          <w:lang w:val="en-US"/>
        </w:rPr>
        <w:instrText xml:space="preserve"> ADDIN ZOTERO_ITEM CSL_CITATION {"citationID":"nOHZT8Lb","properties":{"formattedCitation":"(Brady, 2019; Edelmann et al., 2020)","plainCitation":"(Brady, 2019; Edelmann et al., 2020)","noteIndex":0},"citationItems":[{"id":42,"uris":["http://zotero.org/users/9069824/items/6BQ6PJ4F"],"itemData":{"id":42,"type":"article-journal","container-title":"Annual Review of Political Science","DOI":"10.1146/annurev-polisci-090216-023229","ISSN":"1094-2939","issue":"1","journalAbbreviation":"Annu. Rev. Polit. Sci.","page":"297-323","title":"The Challenge of Big Data and Data Science","volume":"22","author":[{"family":"Brady","given":"Henry E."}],"issued":{"date-parts":[["2019"]]}}},{"id":1697,"uris":["http://zotero.org/users/9069824/items/R3WFBBNF"],"itemData":{"id":1697,"type":"article-journal","abstract":"The integration of social science with computer science and engineering fields has produced a new area of study: computational social science. This field applies computational methods to novel sources of digital data such as social media, administrative records, and historical archives to develop theories of human behavior. We review the evolution of this field within sociology via bibliometric analysis and in-depth analysis of the following subfields where this new work is appearing most rapidly: (a) social network analysis and group formation; (b) collective behavior and political sociology; (c) the sociology of knowledge; (d) cultural sociology, social psychology, and emotions; (e) the production of culture; (f) economic sociology and organizations; and (g) demography and population studies. Our review reveals that sociologists are not only at the center of cutting-edge research that addresses longstanding questions about human behavior but also developing new lines of inquiry about digital spaces as well. We conclude by discussing challenging new obstacles in the field, calling for increased attention to sociological theory, and identifying new areas where computational social science might be further integrated into mainstream sociology.","container-title":"Annual Review of Sociology","DOI":"10.1146/annurev-soc-121919-054621","issue":"1","note":"_eprint: https://doi.org/10.1146/annurev-soc-121919-054621","page":"61-81","source":"Annual Reviews","title":"Computational Social Science and Sociology","volume":"46","author":[{"family":"Edelmann","given":"Achim"},{"family":"Wolff","given":"Tom"},{"family":"Montagne","given":"Danielle"},{"family":"Bail","given":"Christopher A."}],"issued":{"date-parts":[["2020"]]}}}],"schema":"https://github.com/citation-style-language/schema/raw/master/csl-citation.json"} </w:instrText>
      </w:r>
      <w:r w:rsidR="004959AC">
        <w:rPr>
          <w:lang w:val="en-US"/>
        </w:rPr>
        <w:fldChar w:fldCharType="separate"/>
      </w:r>
      <w:r w:rsidR="00BC663B">
        <w:rPr>
          <w:lang w:val="en-US"/>
        </w:rPr>
        <w:t xml:space="preserve">(Brady, 2019; </w:t>
      </w:r>
      <w:proofErr w:type="spellStart"/>
      <w:r w:rsidR="00BC663B">
        <w:rPr>
          <w:lang w:val="en-US"/>
        </w:rPr>
        <w:t>Edelmann</w:t>
      </w:r>
      <w:proofErr w:type="spellEnd"/>
      <w:r w:rsidR="00BC663B">
        <w:rPr>
          <w:lang w:val="en-US"/>
        </w:rPr>
        <w:t xml:space="preserve"> et al., 2020)</w:t>
      </w:r>
      <w:r w:rsidR="004959AC">
        <w:rPr>
          <w:lang w:val="en-US"/>
        </w:rPr>
        <w:fldChar w:fldCharType="end"/>
      </w:r>
      <w:r w:rsidR="00F82AE2">
        <w:rPr>
          <w:lang w:val="en-US"/>
        </w:rPr>
        <w:t xml:space="preserve">. </w:t>
      </w:r>
      <w:r w:rsidR="00BC663B">
        <w:rPr>
          <w:lang w:val="en-US"/>
        </w:rPr>
        <w:t>Thereby, t</w:t>
      </w:r>
      <w:r w:rsidR="00687D84">
        <w:rPr>
          <w:lang w:val="en-US"/>
        </w:rPr>
        <w:t>he</w:t>
      </w:r>
      <w:r w:rsidR="00B84335">
        <w:rPr>
          <w:lang w:val="en-US"/>
        </w:rPr>
        <w:t xml:space="preserve"> </w:t>
      </w:r>
      <w:r w:rsidR="001D04B6">
        <w:rPr>
          <w:lang w:val="en-US"/>
        </w:rPr>
        <w:t>analysis</w:t>
      </w:r>
      <w:r w:rsidR="008A1406">
        <w:rPr>
          <w:lang w:val="en-US"/>
        </w:rPr>
        <w:t xml:space="preserve"> of texts using </w:t>
      </w:r>
      <w:r w:rsidR="008A1406" w:rsidRPr="00E4759F">
        <w:rPr>
          <w:lang w:val="en-US"/>
        </w:rPr>
        <w:t xml:space="preserve">computational text analysis methods (CTAM) </w:t>
      </w:r>
      <w:r w:rsidR="00F00F4B">
        <w:rPr>
          <w:lang w:val="en-US"/>
        </w:rPr>
        <w:t>hold</w:t>
      </w:r>
      <w:r w:rsidR="00EB595E">
        <w:rPr>
          <w:lang w:val="en-US"/>
        </w:rPr>
        <w:t>s</w:t>
      </w:r>
      <w:r w:rsidR="00F00F4B">
        <w:rPr>
          <w:lang w:val="en-US"/>
        </w:rPr>
        <w:t xml:space="preserve"> particular promise, as</w:t>
      </w:r>
      <w:r w:rsidR="00A139F0">
        <w:rPr>
          <w:lang w:val="en-US"/>
        </w:rPr>
        <w:t xml:space="preserve"> </w:t>
      </w:r>
      <w:r w:rsidR="00AB7454">
        <w:rPr>
          <w:lang w:val="en-US"/>
        </w:rPr>
        <w:t>textual data enable researcher</w:t>
      </w:r>
      <w:r w:rsidR="00BC663B">
        <w:rPr>
          <w:lang w:val="en-US"/>
        </w:rPr>
        <w:t>s</w:t>
      </w:r>
      <w:r w:rsidR="00AB7454">
        <w:rPr>
          <w:lang w:val="en-US"/>
        </w:rPr>
        <w:t xml:space="preserve"> to </w:t>
      </w:r>
      <w:r w:rsidR="00635775">
        <w:rPr>
          <w:lang w:val="en-US"/>
        </w:rPr>
        <w:t>facilitate</w:t>
      </w:r>
      <w:r w:rsidR="006F6AB6">
        <w:rPr>
          <w:lang w:val="en-US"/>
        </w:rPr>
        <w:t xml:space="preserve"> </w:t>
      </w:r>
      <w:r w:rsidR="009E1EB6">
        <w:rPr>
          <w:lang w:val="en-US"/>
        </w:rPr>
        <w:t>s</w:t>
      </w:r>
      <w:r w:rsidR="009E1EB6" w:rsidRPr="009E1EB6">
        <w:rPr>
          <w:lang w:val="en-US"/>
        </w:rPr>
        <w:t xml:space="preserve">ubstantively important inferences </w:t>
      </w:r>
      <w:r w:rsidR="00717E52">
        <w:rPr>
          <w:lang w:val="en-US"/>
        </w:rPr>
        <w:t xml:space="preserve">of human behavior </w:t>
      </w:r>
      <w:r w:rsidR="00BB12D0">
        <w:rPr>
          <w:lang w:val="en-US"/>
        </w:rPr>
        <w:t>on an unprecedented scale</w:t>
      </w:r>
      <w:r w:rsidR="00330138">
        <w:rPr>
          <w:lang w:val="en-US"/>
        </w:rPr>
        <w:t xml:space="preserve"> </w:t>
      </w:r>
      <w:r w:rsidR="00D052F0">
        <w:rPr>
          <w:lang w:val="en-US"/>
        </w:rPr>
        <w:fldChar w:fldCharType="begin"/>
      </w:r>
      <w:r w:rsidR="00527492">
        <w:rPr>
          <w:lang w:val="en-US"/>
        </w:rPr>
        <w:instrText xml:space="preserve"> ADDIN ZOTERO_ITEM CSL_CITATION {"citationID":"r8JGHQ0M","properties":{"formattedCitation":"(Grimmer &amp; Stewart, 2013; Lazer et al., 2009)","plainCitation":"(Grimmer &amp; Stewart, 2013; Lazer et al., 2009)","noteIndex":0},"citationItems":[{"id":"g6K8DEGM/1pbhsSAm","uris":["http://zotero.org/groups/2240102/items/SLSZJBIV"],"itemData":{"id":417,"type":"article-journal","container-title":"Political Analysis","DOI":"10.1093/pan/mps028","ISSN":"1047-1987, 1476-4989","issue":"3","language":"en","page":"267-297","source":"Crossref","title":"Text as Data: The Promise and Pitfalls of Automatic Content Analysis Methods for Political Texts","title-short":"Text as Data","volume":"21","author":[{"family":"Grimmer","given":"Justin"},{"family":"Stewart","given":"Brandon M."}],"issued":{"date-parts":[["2013"]]}}},{"id":1699,"uris":["http://zotero.org/users/9069824/items/IRGYWB9G"],"itemData":{"id":1699,"type":"article-journal","container-title":"Science","issue":"5915","note":"publisher: American Association for the Advancement of Science","page":"721–723","source":"Google Scholar","title":"Computational social science","volume":"323","author":[{"family":"Lazer","given":"David"},{"family":"Pentland","given":"Alex"},{"family":"Adamic","given":"Lada"},{"family":"Aral","given":"Sinan"},{"family":"Barabási","given":"Albert-László"},{"family":"Brewer","given":"Devon"},{"family":"Christakis","given":"Nicholas"},{"family":"Contractor","given":"Noshir"},{"family":"Fowler","given":"James"},{"family":"Gutmann","given":"Myron"}],"issued":{"date-parts":[["2009"]]}}}],"schema":"https://github.com/citation-style-language/schema/raw/master/csl-citation.json"} </w:instrText>
      </w:r>
      <w:r w:rsidR="00D052F0">
        <w:rPr>
          <w:lang w:val="en-US"/>
        </w:rPr>
        <w:fldChar w:fldCharType="separate"/>
      </w:r>
      <w:r w:rsidR="00BC663B">
        <w:rPr>
          <w:rFonts w:cs="Times New Roman"/>
        </w:rPr>
        <w:t xml:space="preserve">(Grimmer &amp; Stewart, 2013; </w:t>
      </w:r>
      <w:proofErr w:type="spellStart"/>
      <w:r w:rsidR="00BC663B">
        <w:rPr>
          <w:rFonts w:cs="Times New Roman"/>
        </w:rPr>
        <w:t>Lazer</w:t>
      </w:r>
      <w:proofErr w:type="spellEnd"/>
      <w:r w:rsidR="00BC663B">
        <w:rPr>
          <w:rFonts w:cs="Times New Roman"/>
        </w:rPr>
        <w:t xml:space="preserve"> et al., 2009)</w:t>
      </w:r>
      <w:r w:rsidR="00D052F0">
        <w:rPr>
          <w:lang w:val="en-US"/>
        </w:rPr>
        <w:fldChar w:fldCharType="end"/>
      </w:r>
      <w:r w:rsidR="00C775E5">
        <w:rPr>
          <w:lang w:val="en-US"/>
        </w:rPr>
        <w:t>.</w:t>
      </w:r>
      <w:r w:rsidR="00A72E07">
        <w:rPr>
          <w:lang w:val="en-US"/>
        </w:rPr>
        <w:t xml:space="preserve"> </w:t>
      </w:r>
      <w:r w:rsidR="002D29EE">
        <w:rPr>
          <w:lang w:val="en-US"/>
        </w:rPr>
        <w:t xml:space="preserve">However, </w:t>
      </w:r>
      <w:r w:rsidR="00987CA5">
        <w:rPr>
          <w:lang w:val="en-US"/>
        </w:rPr>
        <w:t>a growing body of research</w:t>
      </w:r>
      <w:r w:rsidR="00D85E5E">
        <w:rPr>
          <w:lang w:val="en-US"/>
        </w:rPr>
        <w:t xml:space="preserve"> </w:t>
      </w:r>
      <w:r w:rsidR="00264175">
        <w:rPr>
          <w:lang w:val="en-US"/>
        </w:rPr>
        <w:t>highlights several</w:t>
      </w:r>
      <w:r w:rsidR="00822D38">
        <w:rPr>
          <w:lang w:val="en-US"/>
        </w:rPr>
        <w:t xml:space="preserve"> </w:t>
      </w:r>
      <w:r w:rsidR="007F19A4">
        <w:rPr>
          <w:lang w:val="en-US"/>
        </w:rPr>
        <w:t xml:space="preserve">methodological </w:t>
      </w:r>
      <w:r w:rsidR="00597D63">
        <w:rPr>
          <w:lang w:val="en-US"/>
        </w:rPr>
        <w:t>challenges</w:t>
      </w:r>
      <w:r w:rsidR="007F19A4">
        <w:rPr>
          <w:lang w:val="en-US"/>
        </w:rPr>
        <w:t xml:space="preserve"> in the automated analysis of textual data</w:t>
      </w:r>
      <w:r w:rsidR="00512A2D">
        <w:rPr>
          <w:lang w:val="en-US"/>
        </w:rPr>
        <w:t xml:space="preserve"> </w:t>
      </w:r>
      <w:r w:rsidR="00512A2D">
        <w:rPr>
          <w:lang w:val="en-US"/>
        </w:rPr>
        <w:fldChar w:fldCharType="begin"/>
      </w:r>
      <w:r w:rsidR="00527492">
        <w:rPr>
          <w:lang w:val="en-US"/>
        </w:rPr>
        <w:instrText xml:space="preserve"> ADDIN ZOTERO_ITEM CSL_CITATION {"citationID":"uXKXMwWw","properties":{"formattedCitation":"(Baden et al., 2021; Howison et al., 2011; van Atteveldt et al., 2021)","plainCitation":"(Baden et al., 2021; Howison et al., 2011; van Atteveldt et al., 2021)","noteIndex":0},"citationItems":[{"id":46,"uris":["http://zotero.org/users/9069824/items/T3BCYAU5"],"itemData":{"id":46,"type":"article-journal","abstract":"We identify three gaps that limit the utility and obstruct the progress of computational text analysis methods (CTAM) for social science research. First, we contend that CTAM development has prioritized technological over validity concerns, giving limited attention to the operationalization of social scientific measurements. Second, we identify a mismatch between CTAMs’ focus on extracting specific contents and document-level patterns, and social science researchers’ need for measuring multiple, often complex contents in the text. Third, we argue that the dominance of English language tools depresses comparative research and inclusivity toward scholarly communities examining languages other than English. We substantiate our claims by drawing upon a broad review of methodological work in the computational social sciences, as well as an inventory of leading research publications using quantitative textual analysis. Subsequently, we discuss implications of these three gaps for social scientists’ uneven uptake of CTAM, as well as the field of computational social science text research as a whole. Finally, we propose a research agenda intended to bridge the identified gaps and improve the validity, utility, and inclusiveness of CTAM.","container-title":"Communication Methods and Measures","DOI":"10.1080/19312458.2021.2015574","ISSN":"1931-2458","note":"publisher: Routledge","page":"1-18","title":"Three Gaps in Computational Text Analysis Methods for Social Sciences: A Research Agenda","author":[{"family":"Baden","given":"Christian"},{"family":"Pipal","given":"Christian"},{"family":"Schoonvelde","given":"Martijn"},{"family":"Velden","given":"Mariken A. C. G.","non-dropping-particle":"van der"}],"issued":{"date-parts":[["2021"]]}}},{"id":28,"uris":["http://zotero.org/users/9069824/items/RIUTKZKA"],"itemData":{"id":28,"type":"article-journal","container-title":"Journal of the Association for Information Systems","ISSN":"1536-9323","issue":"12","page":"2","title":"Validity Issues in the Use of Social Network Analysis with Digital Trace Data","volume":"12","author":[{"family":"Howison","given":"James"},{"family":"Wiggins","given":"Andrea"},{"family":"Crowston","given":"Kevin"}],"issued":{"date-parts":[["2011"]]}}},{"id":5,"uris":["http://zotero.org/users/9069824/items/C7FRVEMR"],"itemData":{"id":5,"type":"article-journal","abstract":"Sentiment is central to many studies of communication science, from negativity and polarization in political communication to analyzing product reviews and social media comments in other sub-fields. This study provides an exhaustive comparison of sentiment analysis methods, using a validation set of Dutch economic headlines to compare the performance of manual annotation, crowd coding, numerous dictionaries and machine learning using both traditional and deep learning algorithms. The three main conclusions of this article are that: (1) The best performance is still attained with trained human or crowd coding; (2) None of the used dictionaries come close to acceptable levels of validity; and (3) machine learning, especially deep learning, substantially outperforms dictionary-based methods but falls short of human performance. From these findings, we stress the importance of always validating automatic text analysis methods before usage. Moreover, we provide a recommended step-bystep approach for (automated) text analysis projects to ensure both efficiency and validity.","container-title":"Communication Methods and Measures","ISSN":"1931-2458","issue":"2","page":"121-140","title":"The Validity of Sentiment Analysis: Comparing Manual Annotation, Crowd-Coding, Dictionary Approaches, and Machine Learning Algorithms","volume":"15","author":[{"family":"Atteveldt","given":"Wouter","non-dropping-particle":"van"},{"family":"Velden","given":"Mariken ACG","non-dropping-particle":"van der"},{"family":"Boukes","given":"Mark"}],"issued":{"date-parts":[["2021"]]}}}],"schema":"https://github.com/citation-style-language/schema/raw/master/csl-citation.json"} </w:instrText>
      </w:r>
      <w:r w:rsidR="00512A2D">
        <w:rPr>
          <w:lang w:val="en-US"/>
        </w:rPr>
        <w:fldChar w:fldCharType="separate"/>
      </w:r>
      <w:r w:rsidR="00BC663B">
        <w:rPr>
          <w:rFonts w:cs="Times New Roman"/>
        </w:rPr>
        <w:t xml:space="preserve">(Baden et al., 2021; </w:t>
      </w:r>
      <w:proofErr w:type="spellStart"/>
      <w:r w:rsidR="00BC663B">
        <w:rPr>
          <w:rFonts w:cs="Times New Roman"/>
        </w:rPr>
        <w:t>Howison</w:t>
      </w:r>
      <w:proofErr w:type="spellEnd"/>
      <w:r w:rsidR="00BC663B">
        <w:rPr>
          <w:rFonts w:cs="Times New Roman"/>
        </w:rPr>
        <w:t xml:space="preserve"> et al., 2011; van </w:t>
      </w:r>
      <w:proofErr w:type="spellStart"/>
      <w:r w:rsidR="00BC663B">
        <w:rPr>
          <w:rFonts w:cs="Times New Roman"/>
        </w:rPr>
        <w:t>Atteveldt</w:t>
      </w:r>
      <w:proofErr w:type="spellEnd"/>
      <w:r w:rsidR="00BC663B">
        <w:rPr>
          <w:rFonts w:cs="Times New Roman"/>
        </w:rPr>
        <w:t xml:space="preserve"> et al., 2021)</w:t>
      </w:r>
      <w:r w:rsidR="00512A2D">
        <w:rPr>
          <w:lang w:val="en-US"/>
        </w:rPr>
        <w:fldChar w:fldCharType="end"/>
      </w:r>
      <w:r w:rsidR="008E1E2E">
        <w:rPr>
          <w:lang w:val="en-US"/>
        </w:rPr>
        <w:t xml:space="preserve">. </w:t>
      </w:r>
      <w:r w:rsidR="005F0FC9">
        <w:rPr>
          <w:lang w:val="en-US"/>
        </w:rPr>
        <w:t xml:space="preserve">One of the key </w:t>
      </w:r>
      <w:r w:rsidR="00333665">
        <w:rPr>
          <w:lang w:val="en-US"/>
        </w:rPr>
        <w:t>challenges relates to the validity of CTAM-based measures. Several</w:t>
      </w:r>
      <w:r w:rsidR="00BB34A5">
        <w:rPr>
          <w:lang w:val="en-US"/>
        </w:rPr>
        <w:t xml:space="preserve"> </w:t>
      </w:r>
      <w:r w:rsidR="00780262">
        <w:rPr>
          <w:lang w:val="en-US"/>
        </w:rPr>
        <w:t>scholars</w:t>
      </w:r>
      <w:r w:rsidR="00D707EB">
        <w:rPr>
          <w:lang w:val="en-US"/>
        </w:rPr>
        <w:t xml:space="preserve"> </w:t>
      </w:r>
      <w:r w:rsidR="00380969">
        <w:rPr>
          <w:lang w:val="en-US"/>
        </w:rPr>
        <w:t xml:space="preserve">have </w:t>
      </w:r>
      <w:r w:rsidR="00D707EB">
        <w:rPr>
          <w:lang w:val="en-US"/>
        </w:rPr>
        <w:t>express</w:t>
      </w:r>
      <w:r w:rsidR="00380969">
        <w:rPr>
          <w:lang w:val="en-US"/>
        </w:rPr>
        <w:t>ed</w:t>
      </w:r>
      <w:r w:rsidR="007A1313">
        <w:rPr>
          <w:lang w:val="en-US"/>
        </w:rPr>
        <w:t xml:space="preserve"> doubts </w:t>
      </w:r>
      <w:r w:rsidR="0044083F">
        <w:rPr>
          <w:lang w:val="en-US"/>
        </w:rPr>
        <w:t xml:space="preserve">whether </w:t>
      </w:r>
      <w:r w:rsidR="000F728D" w:rsidRPr="00E4759F">
        <w:rPr>
          <w:lang w:val="en-US"/>
        </w:rPr>
        <w:t>CTAM</w:t>
      </w:r>
      <w:r w:rsidR="000F728D">
        <w:rPr>
          <w:lang w:val="en-US"/>
        </w:rPr>
        <w:t xml:space="preserve"> </w:t>
      </w:r>
      <w:r w:rsidR="0044083F">
        <w:rPr>
          <w:lang w:val="en-US"/>
        </w:rPr>
        <w:t xml:space="preserve">methods </w:t>
      </w:r>
      <w:r w:rsidR="00687D84">
        <w:rPr>
          <w:lang w:val="en-US"/>
        </w:rPr>
        <w:t>can</w:t>
      </w:r>
      <w:r w:rsidR="0044083F">
        <w:rPr>
          <w:lang w:val="en-US"/>
        </w:rPr>
        <w:t xml:space="preserve"> </w:t>
      </w:r>
      <w:r w:rsidR="000465FE">
        <w:rPr>
          <w:lang w:val="en-US"/>
        </w:rPr>
        <w:t xml:space="preserve">operationalize and </w:t>
      </w:r>
      <w:r w:rsidR="001D71A8">
        <w:rPr>
          <w:lang w:val="en-US"/>
        </w:rPr>
        <w:t>validly measure the constructs under study</w:t>
      </w:r>
      <w:r w:rsidR="005162EA">
        <w:rPr>
          <w:lang w:val="en-US"/>
        </w:rPr>
        <w:t xml:space="preserve">, thus </w:t>
      </w:r>
      <w:r w:rsidR="0095274F">
        <w:rPr>
          <w:lang w:val="en-US"/>
        </w:rPr>
        <w:t xml:space="preserve">questioning </w:t>
      </w:r>
      <w:r w:rsidR="00B51181">
        <w:rPr>
          <w:lang w:val="en-US"/>
        </w:rPr>
        <w:t xml:space="preserve">these </w:t>
      </w:r>
      <w:r w:rsidR="006851B9">
        <w:rPr>
          <w:lang w:val="en-US"/>
        </w:rPr>
        <w:t>methods’</w:t>
      </w:r>
      <w:r w:rsidR="00B51181">
        <w:rPr>
          <w:lang w:val="en-US"/>
        </w:rPr>
        <w:t xml:space="preserve"> ability</w:t>
      </w:r>
      <w:r w:rsidR="0095274F">
        <w:rPr>
          <w:lang w:val="en-US"/>
        </w:rPr>
        <w:t xml:space="preserve"> to</w:t>
      </w:r>
      <w:r w:rsidR="0095274F" w:rsidRPr="0095274F">
        <w:rPr>
          <w:lang w:val="en-US"/>
        </w:rPr>
        <w:t xml:space="preserve"> answer substantive theory-driven </w:t>
      </w:r>
      <w:r w:rsidR="00903467">
        <w:rPr>
          <w:lang w:val="en-US"/>
        </w:rPr>
        <w:t xml:space="preserve">research </w:t>
      </w:r>
      <w:r w:rsidR="0095274F" w:rsidRPr="0095274F">
        <w:rPr>
          <w:lang w:val="en-US"/>
        </w:rPr>
        <w:t>questions</w:t>
      </w:r>
      <w:r w:rsidR="0095274F">
        <w:rPr>
          <w:lang w:val="en-US"/>
        </w:rPr>
        <w:t>.</w:t>
      </w:r>
      <w:r w:rsidR="001D71A8">
        <w:rPr>
          <w:lang w:val="en-US"/>
        </w:rPr>
        <w:t xml:space="preserve"> </w:t>
      </w:r>
      <w:r w:rsidR="00F74728">
        <w:rPr>
          <w:lang w:val="en-US"/>
        </w:rPr>
        <w:t>This is especially relevant</w:t>
      </w:r>
      <w:r w:rsidR="00A8295E">
        <w:rPr>
          <w:lang w:val="en-US"/>
        </w:rPr>
        <w:t xml:space="preserve"> </w:t>
      </w:r>
      <w:r w:rsidR="001E05B8">
        <w:rPr>
          <w:lang w:val="en-US"/>
        </w:rPr>
        <w:t xml:space="preserve">because </w:t>
      </w:r>
      <w:r w:rsidR="00A8295E">
        <w:rPr>
          <w:lang w:val="en-US"/>
        </w:rPr>
        <w:t xml:space="preserve">the </w:t>
      </w:r>
      <w:r w:rsidR="00296481">
        <w:rPr>
          <w:lang w:val="en-US"/>
        </w:rPr>
        <w:t xml:space="preserve">high dimensionality and </w:t>
      </w:r>
      <w:r w:rsidR="00BE51FC">
        <w:rPr>
          <w:lang w:val="en-US"/>
        </w:rPr>
        <w:t xml:space="preserve">complex structure of texts </w:t>
      </w:r>
      <w:r w:rsidR="001061F8">
        <w:rPr>
          <w:lang w:val="en-US"/>
        </w:rPr>
        <w:t xml:space="preserve">renders it almost impossible to </w:t>
      </w:r>
      <w:r w:rsidR="00AD7050" w:rsidRPr="00CA08FC">
        <w:rPr>
          <w:i/>
          <w:iCs/>
          <w:lang w:val="en-US"/>
        </w:rPr>
        <w:t>truly</w:t>
      </w:r>
      <w:r w:rsidR="00AD7050">
        <w:rPr>
          <w:lang w:val="en-US"/>
        </w:rPr>
        <w:t xml:space="preserve"> </w:t>
      </w:r>
      <w:r w:rsidR="001061F8" w:rsidRPr="00CA08FC">
        <w:rPr>
          <w:lang w:val="en-US"/>
        </w:rPr>
        <w:t>understand</w:t>
      </w:r>
      <w:r w:rsidR="00D21250">
        <w:rPr>
          <w:lang w:val="en-US"/>
        </w:rPr>
        <w:t xml:space="preserve"> the underlying dependencies of text</w:t>
      </w:r>
      <w:r w:rsidR="00E02AB4">
        <w:rPr>
          <w:lang w:val="en-US"/>
        </w:rPr>
        <w:t>s</w:t>
      </w:r>
      <w:r w:rsidR="00C374FC">
        <w:rPr>
          <w:lang w:val="en-US"/>
        </w:rPr>
        <w:t xml:space="preserve"> </w:t>
      </w:r>
      <w:r w:rsidR="00C374FC">
        <w:rPr>
          <w:lang w:val="en-US"/>
        </w:rPr>
        <w:fldChar w:fldCharType="begin"/>
      </w:r>
      <w:r w:rsidR="00527492">
        <w:rPr>
          <w:lang w:val="en-US"/>
        </w:rPr>
        <w:instrText xml:space="preserve"> ADDIN ZOTERO_ITEM CSL_CITATION {"citationID":"Jzh0PbF5","properties":{"formattedCitation":"(Yeomans, 2021)","plainCitation":"(Yeomans, 2021)","noteIndex":0},"citationItems":[{"id":1506,"uris":["http://zotero.org/users/9069824/items/3QDAKWIB"],"itemData":{"id":1506,"type":"article-journal","abstract":"Concreteness is central to theories of learning in psychology and organizational behavior. However, the literature provides many competing measures of concreteness in natural language. Indeed, researcher degrees of freedom are often large in text analysis. Here, we use concreteness as an example case for how language measures can be systematically evaluated across many studies. We compare many existing measures across datasets from several domains, including written advice, and plan-making (total N = 9,780). We find that many previous measures have surprisingly little measurement validity in our domains of interest. We also show that domain-specific machine learning models consistently outperform domain-general measures. Text analysis is increasingly common, and our work demonstrates how reproducibility and open data can improve measurement validity for high dimensional data. We conclude with robust guidelines for measuring concreteness, along with a corresponding R package, doc2concrete, as an open-source toolkit for future research.","container-title":"Organizational Behavior and Human Decision Processes","DOI":"10.1016/j.obhdp.2020.10.008","ISSN":"0749-5978","journalAbbreviation":"Organ. Behav. Hum. Decis. Process.","language":"English","note":"publisher-place: San Diego\npublisher: Academic Press Inc Elsevier Science\nWOS:000616525300006","page":"81-94","source":"Web of Science Nextgen","title":"A concrete example of construct construction in natural language","volume":"162","author":[{"family":"Yeomans","given":"Michael"}],"issued":{"date-parts":[["2021",1]]}}}],"schema":"https://github.com/citation-style-language/schema/raw/master/csl-citation.json"} </w:instrText>
      </w:r>
      <w:r w:rsidR="00C374FC">
        <w:rPr>
          <w:lang w:val="en-US"/>
        </w:rPr>
        <w:fldChar w:fldCharType="separate"/>
      </w:r>
      <w:r w:rsidR="00BC663B">
        <w:rPr>
          <w:rFonts w:cs="Times New Roman"/>
        </w:rPr>
        <w:t>(Yeomans, 2021)</w:t>
      </w:r>
      <w:r w:rsidR="00C374FC">
        <w:rPr>
          <w:lang w:val="en-US"/>
        </w:rPr>
        <w:fldChar w:fldCharType="end"/>
      </w:r>
      <w:r w:rsidR="00D21250">
        <w:rPr>
          <w:lang w:val="en-US"/>
        </w:rPr>
        <w:t>.</w:t>
      </w:r>
      <w:r w:rsidR="00DC1EB8" w:rsidRPr="00D8323E">
        <w:rPr>
          <w:rStyle w:val="FootnoteReference"/>
        </w:rPr>
        <w:footnoteReference w:id="6"/>
      </w:r>
      <w:r w:rsidR="00BE746C" w:rsidRPr="00D8323E">
        <w:rPr>
          <w:rStyle w:val="FootnoteReference"/>
        </w:rPr>
        <w:footnoteReference w:id="7"/>
      </w:r>
      <w:r w:rsidR="00D21250">
        <w:rPr>
          <w:lang w:val="en-US"/>
        </w:rPr>
        <w:t xml:space="preserve"> </w:t>
      </w:r>
      <w:r w:rsidR="0098542F">
        <w:rPr>
          <w:lang w:val="en-US"/>
        </w:rPr>
        <w:t xml:space="preserve">This </w:t>
      </w:r>
      <w:r w:rsidR="003D2D25">
        <w:rPr>
          <w:lang w:val="en-US"/>
        </w:rPr>
        <w:t xml:space="preserve">culminates in the problem that even hand-coded </w:t>
      </w:r>
      <w:r w:rsidR="004B23C1">
        <w:rPr>
          <w:lang w:val="en-US"/>
        </w:rPr>
        <w:t>estimates</w:t>
      </w:r>
      <w:r w:rsidR="00206686">
        <w:rPr>
          <w:lang w:val="en-US"/>
        </w:rPr>
        <w:t xml:space="preserve"> </w:t>
      </w:r>
      <w:r w:rsidR="004B23C1">
        <w:rPr>
          <w:lang w:val="en-US"/>
        </w:rPr>
        <w:t xml:space="preserve">(“gold standard”) </w:t>
      </w:r>
      <w:r w:rsidR="00960986">
        <w:rPr>
          <w:lang w:val="en-US"/>
        </w:rPr>
        <w:t xml:space="preserve">for the same texts are </w:t>
      </w:r>
      <w:r w:rsidR="004C3F97">
        <w:rPr>
          <w:lang w:val="en-US"/>
        </w:rPr>
        <w:t xml:space="preserve">often </w:t>
      </w:r>
      <w:hyperlink r:id="rId20" w:history="1">
        <w:r w:rsidR="004B23C1" w:rsidRPr="004B23C1">
          <w:rPr>
            <w:lang w:val="en-US"/>
          </w:rPr>
          <w:t>not consistent</w:t>
        </w:r>
      </w:hyperlink>
      <w:r w:rsidR="00995FA3">
        <w:rPr>
          <w:lang w:val="en-US"/>
        </w:rPr>
        <w:t xml:space="preserve"> </w:t>
      </w:r>
      <w:r w:rsidR="004B23C1">
        <w:rPr>
          <w:lang w:val="en-US"/>
        </w:rPr>
        <w:t>so that</w:t>
      </w:r>
      <w:r w:rsidR="00995FA3">
        <w:rPr>
          <w:lang w:val="en-US"/>
        </w:rPr>
        <w:t xml:space="preserve"> reliability measures</w:t>
      </w:r>
      <w:r w:rsidR="00FC29E3">
        <w:rPr>
          <w:lang w:val="en-US"/>
        </w:rPr>
        <w:t xml:space="preserve"> can vary </w:t>
      </w:r>
      <w:r w:rsidR="00687D84">
        <w:rPr>
          <w:lang w:val="en-US"/>
        </w:rPr>
        <w:t>significantly</w:t>
      </w:r>
      <w:r w:rsidR="00FC29E3">
        <w:rPr>
          <w:lang w:val="en-US"/>
        </w:rPr>
        <w:t xml:space="preserve"> between </w:t>
      </w:r>
      <w:r w:rsidR="001C69F2">
        <w:rPr>
          <w:lang w:val="en-US"/>
        </w:rPr>
        <w:t>different</w:t>
      </w:r>
      <w:r w:rsidR="00FC29E3">
        <w:rPr>
          <w:lang w:val="en-US"/>
        </w:rPr>
        <w:t xml:space="preserve"> coders</w:t>
      </w:r>
      <w:r w:rsidR="00C25017">
        <w:rPr>
          <w:lang w:val="en-US"/>
        </w:rPr>
        <w:t xml:space="preserve"> </w:t>
      </w:r>
      <w:r w:rsidR="00C25017">
        <w:rPr>
          <w:lang w:val="en-US"/>
        </w:rPr>
        <w:fldChar w:fldCharType="begin"/>
      </w:r>
      <w:r w:rsidR="00527492">
        <w:rPr>
          <w:lang w:val="en-US"/>
        </w:rPr>
        <w:instrText xml:space="preserve"> ADDIN ZOTERO_ITEM CSL_CITATION {"citationID":"zK6NyhTw","properties":{"formattedCitation":"(cf. Song et al., 2020)","plainCitation":"(cf. Song et al., 2020)","noteIndex":0},"citationItems":[{"id":1691,"uris":["http://zotero.org/users/9069824/items/7FGYNPSL"],"itemData":{"id":1691,"type":"article-journal","abstract":"Political communication has become one of the central arenas of innovation in the application of automated analysis approaches to ever-growing quantities of digitized texts. However, although researchers routinely and conveniently resort to certain forms of human coding to validate the results derived from automated procedures, in practice the actual “quality assurance” of such a “gold standard” often goes unchecked. Contemporary practices of validation via manual annotations are far from being acknowledged as best practices in the literature, and the reporting and interpretation of validation procedures diﬀer greatly. We systematically assess the connection between the quality of human judgment in manual annotations and the relative performance evaluations of automated procedures against true standards by relying on large-scale Monte Carlo simulations. The results from the simulations conﬁrm that there is a substantially greater risk of a researcher reaching an incorrect conclusion regarding the performance of automated procedures when the quality of manual annotations used for validation is not properly ensured. Our contribution should therefore be regarded as a call for the systematic application of high-quality manual validation materials in any political communication study, drawing on automated text analysis procedures.","container-title":"Political Communication","DOI":"10.1080/10584609.2020.1723752","ISSN":"1058-4609, 1091-7675","issue":"4","journalAbbreviation":"Political Communication","language":"en","page":"550-572","source":"DOI.org (Crossref)","title":"In Validations We Trust? The Impact of Imperfect Human Annotations as a Gold Standard on the Quality of Validation of Automated Content Analysis","title-short":"In Validations We Trust?","volume":"37","author":[{"family":"Song","given":"Hyunjin"},{"family":"Tolochko","given":"Petro"},{"family":"Eberl","given":"Jakob-Moritz"},{"family":"Eisele","given":"Olga"},{"family":"Greussing","given":"Esther"},{"family":"Heidenreich","given":"Tobias"},{"family":"Lind","given":"Fabienne"},{"family":"Galyga","given":"Sebastian"},{"family":"Boomgaarden","given":"Hajo G."}],"issued":{"date-parts":[["2020",7,3]]}},"prefix":"cf. "}],"schema":"https://github.com/citation-style-language/schema/raw/master/csl-citation.json"} </w:instrText>
      </w:r>
      <w:r w:rsidR="00C25017">
        <w:rPr>
          <w:lang w:val="en-US"/>
        </w:rPr>
        <w:fldChar w:fldCharType="separate"/>
      </w:r>
      <w:r w:rsidR="00BC663B">
        <w:rPr>
          <w:rFonts w:cs="Times New Roman"/>
        </w:rPr>
        <w:t>(cf. Song et al., 2020)</w:t>
      </w:r>
      <w:r w:rsidR="00C25017">
        <w:rPr>
          <w:lang w:val="en-US"/>
        </w:rPr>
        <w:fldChar w:fldCharType="end"/>
      </w:r>
      <w:r w:rsidR="00B93FD3">
        <w:rPr>
          <w:lang w:val="en-US"/>
        </w:rPr>
        <w:t>.</w:t>
      </w:r>
      <w:r w:rsidR="00724386">
        <w:rPr>
          <w:lang w:val="en-US"/>
        </w:rPr>
        <w:t xml:space="preserve"> Therefore, authors such as Baden et al. (2021) </w:t>
      </w:r>
      <w:r w:rsidR="00A33063">
        <w:rPr>
          <w:lang w:val="en-US"/>
        </w:rPr>
        <w:t>have called</w:t>
      </w:r>
      <w:r w:rsidR="00724386">
        <w:rPr>
          <w:lang w:val="en-US"/>
        </w:rPr>
        <w:t xml:space="preserve"> for more </w:t>
      </w:r>
      <w:r w:rsidR="008F5C4C">
        <w:rPr>
          <w:lang w:val="en-US"/>
        </w:rPr>
        <w:t xml:space="preserve">unifying </w:t>
      </w:r>
      <w:r w:rsidR="00724386">
        <w:rPr>
          <w:lang w:val="en-US"/>
        </w:rPr>
        <w:t xml:space="preserve">validation </w:t>
      </w:r>
      <w:r w:rsidR="0095449A">
        <w:rPr>
          <w:lang w:val="en-US"/>
        </w:rPr>
        <w:t>efforts</w:t>
      </w:r>
      <w:r w:rsidR="00724386">
        <w:rPr>
          <w:lang w:val="en-US"/>
        </w:rPr>
        <w:t xml:space="preserve"> to show </w:t>
      </w:r>
      <w:r w:rsidR="007D31DB">
        <w:rPr>
          <w:lang w:val="en-US"/>
        </w:rPr>
        <w:t>“</w:t>
      </w:r>
      <w:r w:rsidR="005B1DCE" w:rsidRPr="005B1DCE">
        <w:rPr>
          <w:lang w:val="en-US"/>
        </w:rPr>
        <w:t xml:space="preserve">exactly how and how convincingly </w:t>
      </w:r>
      <w:r w:rsidR="00724386">
        <w:rPr>
          <w:lang w:val="en-US"/>
        </w:rPr>
        <w:t>[</w:t>
      </w:r>
      <w:r w:rsidR="000E5A50">
        <w:rPr>
          <w:lang w:val="en-US"/>
        </w:rPr>
        <w:t>CTAM</w:t>
      </w:r>
      <w:r w:rsidR="00724386">
        <w:rPr>
          <w:lang w:val="en-US"/>
        </w:rPr>
        <w:t>]</w:t>
      </w:r>
      <w:r w:rsidR="005B1DCE" w:rsidRPr="005B1DCE">
        <w:rPr>
          <w:lang w:val="en-US"/>
        </w:rPr>
        <w:t xml:space="preserve"> operationalize relevant conceptual properties</w:t>
      </w:r>
      <w:r w:rsidR="005B1DCE">
        <w:rPr>
          <w:lang w:val="en-US"/>
        </w:rPr>
        <w:t xml:space="preserve">” </w:t>
      </w:r>
      <w:r w:rsidR="005B1DCE">
        <w:rPr>
          <w:lang w:val="en-US"/>
        </w:rPr>
        <w:fldChar w:fldCharType="begin"/>
      </w:r>
      <w:r w:rsidR="00527492">
        <w:rPr>
          <w:lang w:val="en-US"/>
        </w:rPr>
        <w:instrText xml:space="preserve"> ADDIN ZOTERO_ITEM CSL_CITATION {"citationID":"y9Fp2jhd","properties":{"formattedCitation":"(Baden et al., 2021, p. 14)","plainCitation":"(Baden et al., 2021, p. 14)","noteIndex":0},"citationItems":[{"id":46,"uris":["http://zotero.org/users/9069824/items/T3BCYAU5"],"itemData":{"id":46,"type":"article-journal","abstract":"We identify three gaps that limit the utility and obstruct the progress of computational text analysis methods (CTAM) for social science research. First, we contend that CTAM development has prioritized technological over validity concerns, giving limited attention to the operationalization of social scientific measurements. Second, we identify a mismatch between CTAMs’ focus on extracting specific contents and document-level patterns, and social science researchers’ need for measuring multiple, often complex contents in the text. Third, we argue that the dominance of English language tools depresses comparative research and inclusivity toward scholarly communities examining languages other than English. We substantiate our claims by drawing upon a broad review of methodological work in the computational social sciences, as well as an inventory of leading research publications using quantitative textual analysis. Subsequently, we discuss implications of these three gaps for social scientists’ uneven uptake of CTAM, as well as the field of computational social science text research as a whole. Finally, we propose a research agenda intended to bridge the identified gaps and improve the validity, utility, and inclusiveness of CTAM.","container-title":"Communication Methods and Measures","DOI":"10.1080/19312458.2021.2015574","ISSN":"1931-2458","note":"publisher: Routledge","page":"1-18","title":"Three Gaps in Computational Text Analysis Methods for Social Sciences: A Research Agenda","author":[{"family":"Baden","given":"Christian"},{"family":"Pipal","given":"Christian"},{"family":"Schoonvelde","given":"Martijn"},{"family":"Velden","given":"Mariken A. C. G.","non-dropping-particle":"van der"}],"issued":{"date-parts":[["2021"]]}},"locator":"14","label":"page"}],"schema":"https://github.com/citation-style-language/schema/raw/master/csl-citation.json"} </w:instrText>
      </w:r>
      <w:r w:rsidR="005B1DCE">
        <w:rPr>
          <w:lang w:val="en-US"/>
        </w:rPr>
        <w:fldChar w:fldCharType="separate"/>
      </w:r>
      <w:r w:rsidR="00BC663B">
        <w:rPr>
          <w:rFonts w:cs="Times New Roman"/>
        </w:rPr>
        <w:t>(Baden et al., 2021, p. 14)</w:t>
      </w:r>
      <w:r w:rsidR="005B1DCE">
        <w:rPr>
          <w:lang w:val="en-US"/>
        </w:rPr>
        <w:fldChar w:fldCharType="end"/>
      </w:r>
      <w:r w:rsidR="00380844">
        <w:rPr>
          <w:lang w:val="en-US"/>
        </w:rPr>
        <w:t>.</w:t>
      </w:r>
      <w:r w:rsidR="00A33063">
        <w:rPr>
          <w:lang w:val="en-US"/>
        </w:rPr>
        <w:t xml:space="preserve"> </w:t>
      </w:r>
      <w:r w:rsidR="000317C3">
        <w:rPr>
          <w:lang w:val="en-US"/>
        </w:rPr>
        <w:t xml:space="preserve">When </w:t>
      </w:r>
      <w:r w:rsidR="000D077C">
        <w:rPr>
          <w:lang w:val="en-US"/>
        </w:rPr>
        <w:t>reviewing</w:t>
      </w:r>
      <w:r w:rsidR="000317C3">
        <w:rPr>
          <w:lang w:val="en-US"/>
        </w:rPr>
        <w:t xml:space="preserve"> the </w:t>
      </w:r>
      <w:r w:rsidR="00D31ED3">
        <w:rPr>
          <w:lang w:val="en-US"/>
        </w:rPr>
        <w:t>literature</w:t>
      </w:r>
      <w:r w:rsidR="00CB3600">
        <w:rPr>
          <w:lang w:val="en-US"/>
        </w:rPr>
        <w:t>,</w:t>
      </w:r>
      <w:r w:rsidR="009E62FA">
        <w:rPr>
          <w:lang w:val="en-US"/>
        </w:rPr>
        <w:t xml:space="preserve"> </w:t>
      </w:r>
      <w:r w:rsidR="00355623">
        <w:rPr>
          <w:lang w:val="en-US"/>
        </w:rPr>
        <w:t xml:space="preserve">one can observe a great heterogeneity of </w:t>
      </w:r>
      <w:r w:rsidR="002C6072">
        <w:rPr>
          <w:lang w:val="en-US"/>
        </w:rPr>
        <w:t xml:space="preserve">validation </w:t>
      </w:r>
      <w:r w:rsidR="00355623">
        <w:rPr>
          <w:lang w:val="en-US"/>
        </w:rPr>
        <w:t>approaches</w:t>
      </w:r>
      <w:r w:rsidR="006251F9">
        <w:rPr>
          <w:lang w:val="en-US"/>
        </w:rPr>
        <w:t xml:space="preserve"> in studies using </w:t>
      </w:r>
      <w:r w:rsidR="007502E9">
        <w:rPr>
          <w:lang w:val="en-US"/>
        </w:rPr>
        <w:t>CTAM</w:t>
      </w:r>
      <w:r w:rsidR="006251F9">
        <w:rPr>
          <w:lang w:val="en-US"/>
        </w:rPr>
        <w:t xml:space="preserve"> </w:t>
      </w:r>
      <w:r w:rsidR="00395BF7">
        <w:rPr>
          <w:lang w:val="en-US"/>
        </w:rPr>
        <w:t>developed over time</w:t>
      </w:r>
      <w:r w:rsidR="00355623">
        <w:rPr>
          <w:lang w:val="en-US"/>
        </w:rPr>
        <w:t xml:space="preserve">. </w:t>
      </w:r>
      <w:r w:rsidR="005814ED">
        <w:rPr>
          <w:lang w:val="en-US"/>
        </w:rPr>
        <w:t xml:space="preserve">Among others, </w:t>
      </w:r>
      <w:r w:rsidR="00710FF3">
        <w:rPr>
          <w:lang w:val="en-US"/>
        </w:rPr>
        <w:t>these approaches</w:t>
      </w:r>
      <w:r w:rsidR="005814ED">
        <w:rPr>
          <w:lang w:val="en-US"/>
        </w:rPr>
        <w:t xml:space="preserve"> include the comparison of estimates with other measurements and external data </w:t>
      </w:r>
      <w:r w:rsidR="005814ED">
        <w:rPr>
          <w:lang w:val="en-US"/>
        </w:rPr>
        <w:fldChar w:fldCharType="begin"/>
      </w:r>
      <w:r w:rsidR="00527492">
        <w:rPr>
          <w:lang w:val="en-US"/>
        </w:rPr>
        <w:instrText xml:space="preserve"> ADDIN ZOTERO_ITEM CSL_CITATION {"citationID":"Gtx7NEpc","properties":{"formattedCitation":"(Bach et al., 2021; Kmetty &amp; N\\uc0\\u233{}meth, 2022; R\\uc0\\u246{}ttger et al., 2021)","plainCitation":"(Bach et al., 2021; Kmetty &amp; Németh, 2022; Röttger et al., 2021)","noteIndex":0},"citationItems":[{"id":49,"uris":["http://zotero.org/users/9069824/items/F8A4WHDG"],"itemData":{"id":49,"type":"article-journal","container-title":"Social Science Computer Review","ISSN":"0894-4393","issue":"5","page":"862-883","title":"Predicting voting behavior using digital trace data","volume":"39","author":[{"family":"Bach","given":"Ruben L."},{"family":"Kern","given":"Christoph"},{"family":"Amaya","given":"Ashley"},{"family":"Keusch","given":"Florian"},{"family":"Kreuter","given":"Frauke"},{"family":"Hecht","given":"Jan"},{"family":"Heinemann","given":"Jonathan"}],"issued":{"date-parts":[["2021"]]}},"label":"page"},{"id":1326,"uris":["http://zotero.org/users/9069824/items/J2Z2SYPK"],"itemData":{"id":1326,"type":"article-journal","abstract":"In this study, we use a parallel mixed-method data collection: a face-to-face survey combined with personal Facebook data archive collection. Our paper is the first attempt to cross-validate the self-reported musical preference with Facebook-based music preference classification. We primarily focused on operationalization-related questions and validity issues., The results overall showed that the different measures have only moderate correlations with each other. Some genres measured similarly, but there were significant differences too. A good example of the latter is world-music. It was the second most preferred genre of the survey, but based on FB data it was at the lower end of the preference scale., Digital data opens the possibility of examining topics we could not investigate, and re-examining topics with new approaches. However, all the data sources have their validity problems, and we need to consider many factors before we select a data source for analysis.","container-title":"Bulletin of Sociological Methodology/Bulletin de Méthodologie Sociologique","DOI":"10.1177/07591063211061754","ISSN":"0759-1063","journalAbbreviation":"Bulletin of Sociological Methodology/Bulletin de Méthodologie Sociologique","language":"en","note":"publisher: SAGE Publications Ltd","page":"07591063211061754","source":"SAGE Journals","title":"Which is your favorite music genre? A validity comparison of Facebook data and survey data","title-short":"Which is your favorite music genre?","author":[{"family":"Kmetty","given":"Zoltán"},{"family":"Németh","given":"Renáta"}],"issued":{"date-parts":[["2022",1,24]]}},"label":"page"},{"id":2,"uris":["http://zotero.org/users/9069824/items/R6HLK48Z"],"itemData":{"id":2,"type":"paper-conference","abstract":"Detecting online hate is a difficult task that even state-of-the-art models struggle with. Typically, hate speech detection models are evaluated by measuring their performance on held-out test data using metrics such as accuracy and F1 score. However, this approach makes it difficult to identify specific model weak points. It also risks overestimating generalisable model performance due to increasingly well-evidenced systematic gaps and biases in hate speech datasets. To enable more targeted diagnostic insights, we introduce HateCheck, a suite of functional tests for hate speech detection models. We specify 29 model functionalities motivated by a review of previous research and a series of interviews with civil society stakeholders. We craft test cases for each functionality and validate their quality through a structured annotation process. To illustrate HateCheck's utility, we test near-state-of-the-art transformer models as well as two popular commercial models, revealing critical model weaknesses.","container-title":"Proceedings of the 59th Annual Meeting of the Association for Computational Linguistics and the 11th International Joint Conference on Natural Language Processing (Volume 1: Long Papers)","DOI":"10.18653/v1/2021.acl-long.4","event-place":"Online","event-title":"ACL-IJCNLP 2021","page":"41–58","publisher":"Association for Computational Linguistics","publisher-place":"Online","source":"ACLWeb","title":"HateCheck: Functional Tests for Hate Speech Detection Models","title-short":"HateCheck","URL":"https://aclanthology.org/2021.acl-long.4","author":[{"family":"Röttger","given":"Paul"},{"family":"Vidgen","given":"Bertie"},{"family":"Nguyen","given":"Dong"},{"family":"Waseem","given":"Zeerak"},{"family":"Margetts","given":"Helen"},{"family":"Pierrehumbert","given":"Janet"}],"accessed":{"date-parts":[["2022",2,14]]},"issued":{"date-parts":[["2021",8]]}},"label":"page"}],"schema":"https://github.com/citation-style-language/schema/raw/master/csl-citation.json"} </w:instrText>
      </w:r>
      <w:r w:rsidR="005814ED">
        <w:rPr>
          <w:lang w:val="en-US"/>
        </w:rPr>
        <w:fldChar w:fldCharType="separate"/>
      </w:r>
      <w:r w:rsidR="00BC663B" w:rsidRPr="00BC663B">
        <w:rPr>
          <w:rFonts w:cs="Times New Roman"/>
        </w:rPr>
        <w:t xml:space="preserve">(Bach et al., 2021; </w:t>
      </w:r>
      <w:proofErr w:type="spellStart"/>
      <w:r w:rsidR="00BC663B" w:rsidRPr="00BC663B">
        <w:rPr>
          <w:rFonts w:cs="Times New Roman"/>
        </w:rPr>
        <w:t>Kmetty</w:t>
      </w:r>
      <w:proofErr w:type="spellEnd"/>
      <w:r w:rsidR="00BC663B" w:rsidRPr="00BC663B">
        <w:rPr>
          <w:rFonts w:cs="Times New Roman"/>
        </w:rPr>
        <w:t xml:space="preserve"> &amp; </w:t>
      </w:r>
      <w:proofErr w:type="spellStart"/>
      <w:r w:rsidR="00BC663B" w:rsidRPr="00BC663B">
        <w:rPr>
          <w:rFonts w:cs="Times New Roman"/>
        </w:rPr>
        <w:t>Németh</w:t>
      </w:r>
      <w:proofErr w:type="spellEnd"/>
      <w:r w:rsidR="00BC663B" w:rsidRPr="00BC663B">
        <w:rPr>
          <w:rFonts w:cs="Times New Roman"/>
        </w:rPr>
        <w:t xml:space="preserve">, 2022; </w:t>
      </w:r>
      <w:proofErr w:type="spellStart"/>
      <w:r w:rsidR="00BC663B" w:rsidRPr="00BC663B">
        <w:rPr>
          <w:rFonts w:cs="Times New Roman"/>
        </w:rPr>
        <w:t>Röttger</w:t>
      </w:r>
      <w:proofErr w:type="spellEnd"/>
      <w:r w:rsidR="00BC663B" w:rsidRPr="00BC663B">
        <w:rPr>
          <w:rFonts w:cs="Times New Roman"/>
        </w:rPr>
        <w:t xml:space="preserve"> et al., 2021)</w:t>
      </w:r>
      <w:r w:rsidR="005814ED">
        <w:rPr>
          <w:lang w:val="en-US"/>
        </w:rPr>
        <w:fldChar w:fldCharType="end"/>
      </w:r>
      <w:r w:rsidR="005814ED">
        <w:rPr>
          <w:lang w:val="en-US"/>
        </w:rPr>
        <w:t xml:space="preserve">, or the development of multistage validation </w:t>
      </w:r>
      <w:r w:rsidR="00BC663B">
        <w:rPr>
          <w:lang w:val="en-US"/>
        </w:rPr>
        <w:t>frameworks</w:t>
      </w:r>
      <w:r w:rsidR="005814ED">
        <w:rPr>
          <w:lang w:val="en-US"/>
        </w:rPr>
        <w:t xml:space="preserve">, </w:t>
      </w:r>
      <w:r w:rsidR="004B23C1">
        <w:rPr>
          <w:lang w:val="en-US"/>
        </w:rPr>
        <w:t>which cover</w:t>
      </w:r>
      <w:r w:rsidR="005814ED">
        <w:rPr>
          <w:lang w:val="en-US"/>
        </w:rPr>
        <w:t xml:space="preserve"> different </w:t>
      </w:r>
      <w:r w:rsidR="00687D84">
        <w:rPr>
          <w:lang w:val="en-US"/>
        </w:rPr>
        <w:t>dimensions</w:t>
      </w:r>
      <w:r w:rsidR="005814ED">
        <w:rPr>
          <w:lang w:val="en-US"/>
        </w:rPr>
        <w:t xml:space="preserve"> of validity at the same time </w:t>
      </w:r>
      <w:r w:rsidR="005814ED">
        <w:rPr>
          <w:lang w:val="en-US"/>
        </w:rPr>
        <w:lastRenderedPageBreak/>
        <w:fldChar w:fldCharType="begin"/>
      </w:r>
      <w:r w:rsidR="00527492">
        <w:rPr>
          <w:lang w:val="en-US"/>
        </w:rPr>
        <w:instrText xml:space="preserve"> ADDIN ZOTERO_ITEM CSL_CITATION {"citationID":"QVDssLkN","properties":{"formattedCitation":"(Goet, 2019; Lowe &amp; Benoit, 2013)","plainCitation":"(Goet, 2019; Lowe &amp; Benoit, 2013)","noteIndex":0},"citationItems":[{"id":1710,"uris":["http://zotero.org/users/9069824/items/T2EMHRJ9"],"itemData":{"id":1710,"type":"article-journal","container-title":"Political Analysis","issue":"4","note":"publisher: Cambridge University Press","page":"518–539","source":"Google Scholar","title":"Measuring polarization with text analysis: evidence from the UK House of Commons, 1811–2015","title-short":"Measuring polarization with text analysis","volume":"27","author":[{"family":"Goet","given":"Niels D."}],"issued":{"date-parts":[["2019"]]}}},{"id":1696,"uris":["http://zotero.org/users/9069824/items/HB9F4ICX"],"itemData":{"id":1696,"type":"article-journal","container-title":"Political analysis","issue":"3","note":"publisher: Cambridge University Press","page":"298–313","source":"Google Scholar","title":"Validating estimates of latent traits from textual data using human judgment as a benchmark","volume":"21","author":[{"family":"Lowe","given":"Will"},{"family":"Benoit","given":"Kenneth"}],"issued":{"date-parts":[["2013"]]}}}],"schema":"https://github.com/citation-style-language/schema/raw/master/csl-citation.json"} </w:instrText>
      </w:r>
      <w:r w:rsidR="005814ED">
        <w:rPr>
          <w:lang w:val="en-US"/>
        </w:rPr>
        <w:fldChar w:fldCharType="separate"/>
      </w:r>
      <w:r w:rsidR="00BC663B">
        <w:rPr>
          <w:rFonts w:cs="Times New Roman"/>
        </w:rPr>
        <w:t>(</w:t>
      </w:r>
      <w:proofErr w:type="spellStart"/>
      <w:r w:rsidR="00BC663B">
        <w:rPr>
          <w:rFonts w:cs="Times New Roman"/>
        </w:rPr>
        <w:t>Goet</w:t>
      </w:r>
      <w:proofErr w:type="spellEnd"/>
      <w:r w:rsidR="00BC663B">
        <w:rPr>
          <w:rFonts w:cs="Times New Roman"/>
        </w:rPr>
        <w:t>, 2019; Lowe &amp; Benoit, 2013)</w:t>
      </w:r>
      <w:r w:rsidR="005814ED">
        <w:rPr>
          <w:lang w:val="en-US"/>
        </w:rPr>
        <w:fldChar w:fldCharType="end"/>
      </w:r>
      <w:r w:rsidR="005814ED">
        <w:rPr>
          <w:lang w:val="en-US"/>
        </w:rPr>
        <w:t xml:space="preserve">. </w:t>
      </w:r>
      <w:r w:rsidR="00BD0E41">
        <w:rPr>
          <w:lang w:val="en-US"/>
        </w:rPr>
        <w:t xml:space="preserve">Even more worrying, scholars who want to validate their measures </w:t>
      </w:r>
      <w:r w:rsidR="00BD0E41" w:rsidRPr="00BD0E41">
        <w:rPr>
          <w:lang w:val="en-US"/>
        </w:rPr>
        <w:t>can easily lose track</w:t>
      </w:r>
      <w:r w:rsidR="00BD0E41">
        <w:rPr>
          <w:lang w:val="en-US"/>
        </w:rPr>
        <w:t xml:space="preserve"> </w:t>
      </w:r>
      <w:r w:rsidR="004146F4">
        <w:rPr>
          <w:lang w:val="en-US"/>
        </w:rPr>
        <w:t>of</w:t>
      </w:r>
      <w:r w:rsidR="00BD0E41">
        <w:rPr>
          <w:lang w:val="en-US"/>
        </w:rPr>
        <w:t xml:space="preserve"> what options they have, and </w:t>
      </w:r>
      <w:r w:rsidR="004146F4">
        <w:rPr>
          <w:lang w:val="en-US"/>
        </w:rPr>
        <w:t>which validation approaches are necessary to conduct high-quality research projects</w:t>
      </w:r>
      <w:r w:rsidR="00BD0E41">
        <w:rPr>
          <w:lang w:val="en-US"/>
        </w:rPr>
        <w:t xml:space="preserve">. </w:t>
      </w:r>
    </w:p>
    <w:p w14:paraId="2C4D9E16" w14:textId="12D32113" w:rsidR="00265D76" w:rsidRPr="00265D76" w:rsidRDefault="007D018F" w:rsidP="006D27B9">
      <w:pPr>
        <w:spacing w:after="0"/>
        <w:ind w:firstLine="720"/>
        <w:rPr>
          <w:lang w:val="en-US"/>
        </w:rPr>
      </w:pPr>
      <w:r w:rsidRPr="00FD5879">
        <w:rPr>
          <w:b/>
          <w:bCs/>
          <w:lang w:val="en-US"/>
        </w:rPr>
        <w:t>Approach</w:t>
      </w:r>
      <w:r w:rsidR="00FD5879" w:rsidRPr="00FD5879">
        <w:rPr>
          <w:b/>
          <w:bCs/>
          <w:lang w:val="en-US"/>
        </w:rPr>
        <w:t>.</w:t>
      </w:r>
      <w:r w:rsidR="00FD5879">
        <w:rPr>
          <w:lang w:val="en-US"/>
        </w:rPr>
        <w:t xml:space="preserve"> </w:t>
      </w:r>
      <w:r w:rsidR="00244308">
        <w:rPr>
          <w:lang w:val="en-US"/>
        </w:rPr>
        <w:t xml:space="preserve">To provide guidance in CTAM research, </w:t>
      </w:r>
      <w:r w:rsidR="00BC663B">
        <w:rPr>
          <w:lang w:val="en-US"/>
        </w:rPr>
        <w:t>this</w:t>
      </w:r>
      <w:r w:rsidR="00244308">
        <w:rPr>
          <w:lang w:val="en-US"/>
        </w:rPr>
        <w:t xml:space="preserve"> </w:t>
      </w:r>
      <w:r w:rsidR="00BC663B">
        <w:rPr>
          <w:lang w:val="en-US"/>
        </w:rPr>
        <w:t>first</w:t>
      </w:r>
      <w:r w:rsidR="00244308">
        <w:rPr>
          <w:lang w:val="en-US"/>
        </w:rPr>
        <w:t xml:space="preserve"> paper aims to collect, structure, and </w:t>
      </w:r>
      <w:r w:rsidR="004146F4">
        <w:rPr>
          <w:lang w:val="en-US"/>
        </w:rPr>
        <w:t>describe</w:t>
      </w:r>
      <w:r w:rsidR="00244308">
        <w:rPr>
          <w:lang w:val="en-US"/>
        </w:rPr>
        <w:t xml:space="preserve"> the various </w:t>
      </w:r>
      <w:r w:rsidR="00A64B1D">
        <w:rPr>
          <w:lang w:val="en-US"/>
        </w:rPr>
        <w:t xml:space="preserve">validation </w:t>
      </w:r>
      <w:r w:rsidR="00244308">
        <w:rPr>
          <w:lang w:val="en-US"/>
        </w:rPr>
        <w:t xml:space="preserve">approaches </w:t>
      </w:r>
      <w:r w:rsidR="00A64B1D">
        <w:rPr>
          <w:lang w:val="en-US"/>
        </w:rPr>
        <w:t>in</w:t>
      </w:r>
      <w:r w:rsidR="00244308">
        <w:rPr>
          <w:lang w:val="en-US"/>
        </w:rPr>
        <w:t xml:space="preserve"> CTAM</w:t>
      </w:r>
      <w:r w:rsidR="00A64B1D">
        <w:rPr>
          <w:lang w:val="en-US"/>
        </w:rPr>
        <w:t xml:space="preserve"> research.</w:t>
      </w:r>
      <w:r w:rsidR="00244308">
        <w:rPr>
          <w:lang w:val="en-US"/>
        </w:rPr>
        <w:t xml:space="preserve"> Thus, it is asked: How are issues of measurement validity a</w:t>
      </w:r>
      <w:r w:rsidR="00244308" w:rsidRPr="004C741F">
        <w:rPr>
          <w:lang w:val="en-US"/>
        </w:rPr>
        <w:t>ddressed</w:t>
      </w:r>
      <w:r w:rsidR="00244308">
        <w:rPr>
          <w:lang w:val="en-US"/>
        </w:rPr>
        <w:t xml:space="preserve"> in CTAM studies</w:t>
      </w:r>
      <w:r w:rsidR="00244308" w:rsidRPr="004C741F">
        <w:rPr>
          <w:lang w:val="en-US"/>
        </w:rPr>
        <w:t>?</w:t>
      </w:r>
      <w:r w:rsidR="00244308">
        <w:rPr>
          <w:lang w:val="en-US"/>
        </w:rPr>
        <w:t xml:space="preserve"> Wh</w:t>
      </w:r>
      <w:r w:rsidR="00244308" w:rsidRPr="004C741F">
        <w:rPr>
          <w:lang w:val="en-US"/>
        </w:rPr>
        <w:t xml:space="preserve">at are the main </w:t>
      </w:r>
      <w:r w:rsidR="00244308">
        <w:rPr>
          <w:lang w:val="en-US"/>
        </w:rPr>
        <w:t>validation</w:t>
      </w:r>
      <w:r w:rsidR="00244308" w:rsidRPr="004C741F">
        <w:rPr>
          <w:lang w:val="en-US"/>
        </w:rPr>
        <w:t xml:space="preserve"> approaches</w:t>
      </w:r>
      <w:r w:rsidR="00244308">
        <w:rPr>
          <w:lang w:val="en-US"/>
        </w:rPr>
        <w:t xml:space="preserve"> in CTAM research</w:t>
      </w:r>
      <w:r w:rsidR="00244308" w:rsidRPr="004C741F">
        <w:rPr>
          <w:lang w:val="en-US"/>
        </w:rPr>
        <w:t>?</w:t>
      </w:r>
      <w:r w:rsidR="00244308">
        <w:rPr>
          <w:lang w:val="en-US"/>
        </w:rPr>
        <w:t xml:space="preserve"> And h</w:t>
      </w:r>
      <w:r w:rsidR="00244308" w:rsidRPr="007D018F">
        <w:t xml:space="preserve">ow can the current approaches be </w:t>
      </w:r>
      <w:r w:rsidR="00244308">
        <w:t>structured</w:t>
      </w:r>
      <w:r w:rsidR="00BD0E41">
        <w:t xml:space="preserve"> into overarching categories</w:t>
      </w:r>
      <w:r w:rsidR="00244308">
        <w:t>?</w:t>
      </w:r>
      <w:r w:rsidR="006D27B9">
        <w:rPr>
          <w:lang w:val="en-US"/>
        </w:rPr>
        <w:t xml:space="preserve"> </w:t>
      </w:r>
      <w:r w:rsidR="00146DE5">
        <w:rPr>
          <w:lang w:val="en-US"/>
        </w:rPr>
        <w:t>To</w:t>
      </w:r>
      <w:r>
        <w:rPr>
          <w:lang w:val="en-US"/>
        </w:rPr>
        <w:t xml:space="preserve"> address the research questions</w:t>
      </w:r>
      <w:r w:rsidR="00E15B3D">
        <w:rPr>
          <w:lang w:val="en-US"/>
        </w:rPr>
        <w:t xml:space="preserve"> presented</w:t>
      </w:r>
      <w:r>
        <w:rPr>
          <w:lang w:val="en-US"/>
        </w:rPr>
        <w:t xml:space="preserve">, I </w:t>
      </w:r>
      <w:r w:rsidR="00A665B3">
        <w:rPr>
          <w:lang w:val="en-US"/>
        </w:rPr>
        <w:t>intend to</w:t>
      </w:r>
      <w:r>
        <w:rPr>
          <w:lang w:val="en-US"/>
        </w:rPr>
        <w:t xml:space="preserve"> conduct a systematic review on </w:t>
      </w:r>
      <w:r w:rsidR="00A665B3">
        <w:rPr>
          <w:lang w:val="en-US"/>
        </w:rPr>
        <w:t>validation practices</w:t>
      </w:r>
      <w:r w:rsidR="00D824CD">
        <w:rPr>
          <w:lang w:val="en-US"/>
        </w:rPr>
        <w:t xml:space="preserve"> across </w:t>
      </w:r>
      <w:r>
        <w:rPr>
          <w:lang w:val="en-US"/>
        </w:rPr>
        <w:t xml:space="preserve">studies in the field </w:t>
      </w:r>
      <w:r w:rsidR="00607944">
        <w:rPr>
          <w:lang w:val="en-US"/>
        </w:rPr>
        <w:t xml:space="preserve">of </w:t>
      </w:r>
      <w:r w:rsidR="00D22081">
        <w:rPr>
          <w:lang w:val="en-US"/>
        </w:rPr>
        <w:t>CTAM research</w:t>
      </w:r>
      <w:r>
        <w:rPr>
          <w:lang w:val="en-US"/>
        </w:rPr>
        <w:t>.</w:t>
      </w:r>
      <w:r w:rsidR="00224E39">
        <w:rPr>
          <w:lang w:val="en-US"/>
        </w:rPr>
        <w:t xml:space="preserve"> </w:t>
      </w:r>
      <w:r w:rsidR="00DF03A7">
        <w:rPr>
          <w:lang w:val="en-US"/>
        </w:rPr>
        <w:t>Thereby</w:t>
      </w:r>
      <w:r w:rsidR="00224E39">
        <w:rPr>
          <w:lang w:val="en-US"/>
        </w:rPr>
        <w:t xml:space="preserve">, I </w:t>
      </w:r>
      <w:r w:rsidR="00607944">
        <w:rPr>
          <w:lang w:val="en-US"/>
        </w:rPr>
        <w:t>want</w:t>
      </w:r>
      <w:r w:rsidR="00224E39">
        <w:rPr>
          <w:lang w:val="en-US"/>
        </w:rPr>
        <w:t xml:space="preserve"> to review studies </w:t>
      </w:r>
      <w:r w:rsidR="00BD40B3">
        <w:rPr>
          <w:lang w:val="en-US"/>
        </w:rPr>
        <w:t xml:space="preserve">that </w:t>
      </w:r>
      <w:r w:rsidR="00A665B3">
        <w:rPr>
          <w:lang w:val="en-US"/>
        </w:rPr>
        <w:t>apply</w:t>
      </w:r>
      <w:r w:rsidR="001F1687">
        <w:rPr>
          <w:lang w:val="en-US"/>
        </w:rPr>
        <w:t xml:space="preserve"> </w:t>
      </w:r>
      <w:r w:rsidR="00C25ED6">
        <w:rPr>
          <w:lang w:val="en-US"/>
        </w:rPr>
        <w:t>lexicon-based methods</w:t>
      </w:r>
      <w:r w:rsidR="00B224E3">
        <w:rPr>
          <w:lang w:val="en-US"/>
        </w:rPr>
        <w:t xml:space="preserve"> (dictionaries)</w:t>
      </w:r>
      <w:r w:rsidR="00C25ED6">
        <w:rPr>
          <w:lang w:val="en-US"/>
        </w:rPr>
        <w:t xml:space="preserve"> </w:t>
      </w:r>
      <w:r w:rsidR="00C85512">
        <w:rPr>
          <w:lang w:val="en-US"/>
        </w:rPr>
        <w:t xml:space="preserve">in the field of political science research </w:t>
      </w:r>
      <w:r w:rsidR="00C25ED6">
        <w:rPr>
          <w:lang w:val="en-US"/>
        </w:rPr>
        <w:t xml:space="preserve">as a </w:t>
      </w:r>
      <w:r w:rsidR="004B23C1">
        <w:rPr>
          <w:lang w:val="en-US"/>
        </w:rPr>
        <w:t>target</w:t>
      </w:r>
      <w:r w:rsidR="00DC3AF0">
        <w:rPr>
          <w:lang w:val="en-US"/>
        </w:rPr>
        <w:t xml:space="preserve"> population</w:t>
      </w:r>
      <w:r w:rsidR="00C25ED6">
        <w:rPr>
          <w:lang w:val="en-US"/>
        </w:rPr>
        <w:t xml:space="preserve">. </w:t>
      </w:r>
      <w:r w:rsidR="00571083">
        <w:rPr>
          <w:lang w:val="en-US"/>
        </w:rPr>
        <w:t>D</w:t>
      </w:r>
      <w:r w:rsidR="00C25ED6">
        <w:rPr>
          <w:lang w:val="en-US"/>
        </w:rPr>
        <w:t xml:space="preserve">ictionaries </w:t>
      </w:r>
      <w:r w:rsidR="006A786F">
        <w:rPr>
          <w:lang w:val="en-US"/>
        </w:rPr>
        <w:t xml:space="preserve">are </w:t>
      </w:r>
      <w:r w:rsidR="00AE146C">
        <w:rPr>
          <w:rStyle w:val="highlight"/>
          <w:lang w:val="en-US"/>
        </w:rPr>
        <w:t>one of the</w:t>
      </w:r>
      <w:r w:rsidR="006A786F">
        <w:rPr>
          <w:rStyle w:val="highlight"/>
        </w:rPr>
        <w:t xml:space="preserve"> most </w:t>
      </w:r>
      <w:r w:rsidR="00AE146C">
        <w:rPr>
          <w:rStyle w:val="highlight"/>
        </w:rPr>
        <w:t>popular</w:t>
      </w:r>
      <w:r w:rsidR="006A786F">
        <w:rPr>
          <w:rStyle w:val="highlight"/>
        </w:rPr>
        <w:t xml:space="preserve"> CTAM method in social science</w:t>
      </w:r>
      <w:r w:rsidR="00AE146C">
        <w:rPr>
          <w:rStyle w:val="highlight"/>
        </w:rPr>
        <w:t xml:space="preserve"> research</w:t>
      </w:r>
      <w:r w:rsidR="00EF43EE">
        <w:rPr>
          <w:rStyle w:val="highlight"/>
        </w:rPr>
        <w:t>, which can be attributed</w:t>
      </w:r>
      <w:r w:rsidR="006A786F">
        <w:rPr>
          <w:rStyle w:val="highlight"/>
        </w:rPr>
        <w:t xml:space="preserve"> to </w:t>
      </w:r>
      <w:r w:rsidR="00EF43EE">
        <w:rPr>
          <w:rStyle w:val="highlight"/>
        </w:rPr>
        <w:t xml:space="preserve">their </w:t>
      </w:r>
      <w:r w:rsidR="006A786F">
        <w:rPr>
          <w:rStyle w:val="highlight"/>
        </w:rPr>
        <w:t>transparency and simplicity</w:t>
      </w:r>
      <w:r w:rsidR="001F1687">
        <w:rPr>
          <w:lang w:val="en-US"/>
        </w:rPr>
        <w:t xml:space="preserve"> </w:t>
      </w:r>
      <w:r w:rsidR="006A786F">
        <w:rPr>
          <w:lang w:val="en-US"/>
        </w:rPr>
        <w:fldChar w:fldCharType="begin"/>
      </w:r>
      <w:r w:rsidR="00527492">
        <w:rPr>
          <w:lang w:val="en-US"/>
        </w:rPr>
        <w:instrText xml:space="preserve"> ADDIN ZOTERO_ITEM CSL_CITATION {"citationID":"a69zpGZ2","properties":{"formattedCitation":"(Chan et al., 2021; van Atteveldt et al., 2021)","plainCitation":"(Chan et al., 2021; van Atteveldt et al., 2021)","noteIndex":0},"citationItems":[{"id":1775,"uris":["http://zotero.org/users/9069824/items/A5B7T6V3"],"itemData":{"id":1775,"type":"article-journal","abstract":"We examined the validity of 37 sentiment indicators based on dictionary-based methods using a large news corpus and demonstrate the risk of generating a spectrum of results with different levels of statistical significance by presenting an analysis of relationships between news sentiment and U.S. presidential approval. We summarize our findings into four best practices: 1) use a theory-informed sentiment dictionary; 2) do not assume that the validity and reliability of the dictionary is ‘built-in’; 3) check for the influence of content length and 4) do not use multiple dictionaries to test the same statistical hypothesis.","container-title":"Computational Communication Research","issue":"1","language":"en","license":"Copyright (c) 2021 Chung-hong Chan, Joseph Bajjalieh, Loretta Auvil, Hartmut Wessler, Scott Althaus, Kasper Welbers, Wouter van Atteveldt, Marc Jungblut","note":"number: 1","page":"1-27","source":"computationalcommunication.org","title":"Four best practices for measuring news sentiment using ‘off-the-shelf’ dictionaries: a large-scale p-hacking experiment","title-short":"Four best practices for measuring news sentiment using ‘off-the-shelf’ dictionaries","volume":"3","author":[{"family":"Chan","given":"Chung-hong"},{"family":"Bajjalieh","given":"Joseph"},{"family":"Auvil","given":"Loretta"},{"family":"Wessler","given":"Hartmut"},{"family":"Althaus","given":"Scott"},{"family":"Welbers","given":"Kasper"},{"family":"Atteveldt","given":"Wouter","dropping-particle":"van"},{"family":"Jungblut","given":"Marc"}],"issued":{"date-parts":[["2021",4,13]]}}},{"id":5,"uris":["http://zotero.org/users/9069824/items/C7FRVEMR"],"itemData":{"id":5,"type":"article-journal","abstract":"Sentiment is central to many studies of communication science, from negativity and polarization in political communication to analyzing product reviews and social media comments in other sub-fields. This study provides an exhaustive comparison of sentiment analysis methods, using a validation set of Dutch economic headlines to compare the performance of manual annotation, crowd coding, numerous dictionaries and machine learning using both traditional and deep learning algorithms. The three main conclusions of this article are that: (1) The best performance is still attained with trained human or crowd coding; (2) None of the used dictionaries come close to acceptable levels of validity; and (3) machine learning, especially deep learning, substantially outperforms dictionary-based methods but falls short of human performance. From these findings, we stress the importance of always validating automatic text analysis methods before usage. Moreover, we provide a recommended step-bystep approach for (automated) text analysis projects to ensure both efficiency and validity.","container-title":"Communication Methods and Measures","ISSN":"1931-2458","issue":"2","page":"121-140","title":"The Validity of Sentiment Analysis: Comparing Manual Annotation, Crowd-Coding, Dictionary Approaches, and Machine Learning Algorithms","volume":"15","author":[{"family":"Atteveldt","given":"Wouter","non-dropping-particle":"van"},{"family":"Velden","given":"Mariken ACG","non-dropping-particle":"van der"},{"family":"Boukes","given":"Mark"}],"issued":{"date-parts":[["2021"]]}}}],"schema":"https://github.com/citation-style-language/schema/raw/master/csl-citation.json"} </w:instrText>
      </w:r>
      <w:r w:rsidR="006A786F">
        <w:rPr>
          <w:lang w:val="en-US"/>
        </w:rPr>
        <w:fldChar w:fldCharType="separate"/>
      </w:r>
      <w:r w:rsidR="00BC663B">
        <w:rPr>
          <w:rFonts w:cs="Times New Roman"/>
        </w:rPr>
        <w:t xml:space="preserve">(Chan et al., 2021; van </w:t>
      </w:r>
      <w:proofErr w:type="spellStart"/>
      <w:r w:rsidR="00BC663B">
        <w:rPr>
          <w:rFonts w:cs="Times New Roman"/>
        </w:rPr>
        <w:t>Atteveldt</w:t>
      </w:r>
      <w:proofErr w:type="spellEnd"/>
      <w:r w:rsidR="00BC663B">
        <w:rPr>
          <w:rFonts w:cs="Times New Roman"/>
        </w:rPr>
        <w:t xml:space="preserve"> et al., 2021)</w:t>
      </w:r>
      <w:r w:rsidR="006A786F">
        <w:rPr>
          <w:lang w:val="en-US"/>
        </w:rPr>
        <w:fldChar w:fldCharType="end"/>
      </w:r>
      <w:r w:rsidR="00CE5446">
        <w:rPr>
          <w:lang w:val="en-US"/>
        </w:rPr>
        <w:t xml:space="preserve">. Moreover, </w:t>
      </w:r>
      <w:r w:rsidR="00381B66">
        <w:rPr>
          <w:lang w:val="en-US"/>
        </w:rPr>
        <w:t xml:space="preserve">dictionaries </w:t>
      </w:r>
      <w:r w:rsidR="00EF43EE">
        <w:rPr>
          <w:lang w:val="en-US"/>
        </w:rPr>
        <w:t>are widely used</w:t>
      </w:r>
      <w:r w:rsidR="00381B66">
        <w:rPr>
          <w:lang w:val="en-US"/>
        </w:rPr>
        <w:t xml:space="preserve"> </w:t>
      </w:r>
      <w:r w:rsidR="00AE146C">
        <w:rPr>
          <w:lang w:val="en-US"/>
        </w:rPr>
        <w:t>across disciplines</w:t>
      </w:r>
      <w:r w:rsidR="00444457">
        <w:rPr>
          <w:lang w:val="en-US"/>
        </w:rPr>
        <w:t xml:space="preserve">, even though several studies </w:t>
      </w:r>
      <w:r w:rsidR="007779C8">
        <w:rPr>
          <w:lang w:val="en-US"/>
        </w:rPr>
        <w:t xml:space="preserve">show that the performance </w:t>
      </w:r>
      <w:r w:rsidR="004B23C1">
        <w:rPr>
          <w:lang w:val="en-US"/>
        </w:rPr>
        <w:t xml:space="preserve">and trustworthiness </w:t>
      </w:r>
      <w:r w:rsidR="007779C8">
        <w:rPr>
          <w:lang w:val="en-US"/>
        </w:rPr>
        <w:t xml:space="preserve">of dictionaries </w:t>
      </w:r>
      <w:r w:rsidR="004B23C1">
        <w:rPr>
          <w:lang w:val="en-US"/>
        </w:rPr>
        <w:t xml:space="preserve">can </w:t>
      </w:r>
      <w:r w:rsidR="007779C8">
        <w:rPr>
          <w:lang w:val="en-US"/>
        </w:rPr>
        <w:t>var</w:t>
      </w:r>
      <w:r w:rsidR="004B23C1">
        <w:rPr>
          <w:lang w:val="en-US"/>
        </w:rPr>
        <w:t>y</w:t>
      </w:r>
      <w:r w:rsidR="007779C8">
        <w:rPr>
          <w:lang w:val="en-US"/>
        </w:rPr>
        <w:t xml:space="preserve"> greatly </w:t>
      </w:r>
      <w:r w:rsidR="00B44E36">
        <w:rPr>
          <w:lang w:val="en-US"/>
        </w:rPr>
        <w:t>(</w:t>
      </w:r>
      <w:r w:rsidR="00EF43EE">
        <w:rPr>
          <w:lang w:val="en-US"/>
        </w:rPr>
        <w:t>e.g.,</w:t>
      </w:r>
      <w:r w:rsidR="00B44E36">
        <w:rPr>
          <w:lang w:val="en-US"/>
        </w:rPr>
        <w:t xml:space="preserve"> </w:t>
      </w:r>
      <w:proofErr w:type="spellStart"/>
      <w:r w:rsidR="00EF43EE">
        <w:rPr>
          <w:rStyle w:val="highlight"/>
        </w:rPr>
        <w:t>Boukes</w:t>
      </w:r>
      <w:proofErr w:type="spellEnd"/>
      <w:r w:rsidR="00EF43EE">
        <w:rPr>
          <w:rStyle w:val="highlight"/>
        </w:rPr>
        <w:t xml:space="preserve"> et al., 2020; González-</w:t>
      </w:r>
      <w:proofErr w:type="spellStart"/>
      <w:r w:rsidR="00EF43EE">
        <w:rPr>
          <w:rStyle w:val="highlight"/>
        </w:rPr>
        <w:t>Bailón</w:t>
      </w:r>
      <w:proofErr w:type="spellEnd"/>
      <w:r w:rsidR="00EF43EE">
        <w:rPr>
          <w:rStyle w:val="highlight"/>
        </w:rPr>
        <w:t xml:space="preserve"> &amp; </w:t>
      </w:r>
      <w:proofErr w:type="spellStart"/>
      <w:r w:rsidR="00EF43EE">
        <w:rPr>
          <w:rStyle w:val="highlight"/>
        </w:rPr>
        <w:t>Paltoglou</w:t>
      </w:r>
      <w:proofErr w:type="spellEnd"/>
      <w:r w:rsidR="00EF43EE">
        <w:rPr>
          <w:rStyle w:val="highlight"/>
        </w:rPr>
        <w:t xml:space="preserve">, 2015; </w:t>
      </w:r>
      <w:proofErr w:type="spellStart"/>
      <w:r w:rsidR="00EF43EE">
        <w:rPr>
          <w:rStyle w:val="highlight"/>
        </w:rPr>
        <w:t>Soroka</w:t>
      </w:r>
      <w:proofErr w:type="spellEnd"/>
      <w:r w:rsidR="00EF43EE">
        <w:rPr>
          <w:rStyle w:val="highlight"/>
        </w:rPr>
        <w:t xml:space="preserve"> et al., 2015).</w:t>
      </w:r>
      <w:r w:rsidR="00381B66">
        <w:rPr>
          <w:rStyle w:val="highlight"/>
        </w:rPr>
        <w:t xml:space="preserve"> Therefore, </w:t>
      </w:r>
      <w:r w:rsidR="004B23C1">
        <w:rPr>
          <w:rStyle w:val="highlight"/>
        </w:rPr>
        <w:t>dictionaries</w:t>
      </w:r>
      <w:r w:rsidR="00381B66">
        <w:rPr>
          <w:rStyle w:val="highlight"/>
        </w:rPr>
        <w:t xml:space="preserve"> provide a </w:t>
      </w:r>
      <w:r w:rsidR="00C741CA">
        <w:rPr>
          <w:rStyle w:val="highlight"/>
        </w:rPr>
        <w:t xml:space="preserve">well-suited field of research to explore </w:t>
      </w:r>
      <w:r w:rsidR="004411CE">
        <w:rPr>
          <w:rStyle w:val="highlight"/>
        </w:rPr>
        <w:t xml:space="preserve">and review </w:t>
      </w:r>
      <w:r w:rsidR="00C741CA">
        <w:rPr>
          <w:rStyle w:val="highlight"/>
        </w:rPr>
        <w:t>relevant approaches to ensure measurement validity</w:t>
      </w:r>
      <w:r w:rsidR="004411CE">
        <w:rPr>
          <w:rStyle w:val="highlight"/>
        </w:rPr>
        <w:t>.</w:t>
      </w:r>
      <w:r w:rsidR="00E36BEE" w:rsidRPr="00D8323E">
        <w:rPr>
          <w:rStyle w:val="FootnoteReference"/>
        </w:rPr>
        <w:footnoteReference w:id="8"/>
      </w:r>
      <w:r w:rsidR="00E36BEE">
        <w:rPr>
          <w:rStyle w:val="highlight"/>
        </w:rPr>
        <w:t xml:space="preserve"> </w:t>
      </w:r>
      <w:r w:rsidR="006D27B9">
        <w:rPr>
          <w:rStyle w:val="highlight"/>
          <w:lang w:val="en-US"/>
        </w:rPr>
        <w:t xml:space="preserve"> </w:t>
      </w:r>
      <w:r w:rsidR="00143CE3">
        <w:rPr>
          <w:rStyle w:val="highlight"/>
        </w:rPr>
        <w:t xml:space="preserve">To conduct the review, </w:t>
      </w:r>
      <w:r w:rsidR="0091792A">
        <w:rPr>
          <w:rStyle w:val="highlight"/>
        </w:rPr>
        <w:t xml:space="preserve">I </w:t>
      </w:r>
      <w:r w:rsidR="007E5071">
        <w:rPr>
          <w:rStyle w:val="highlight"/>
        </w:rPr>
        <w:t>want to</w:t>
      </w:r>
      <w:r w:rsidR="0091792A">
        <w:rPr>
          <w:rStyle w:val="highlight"/>
        </w:rPr>
        <w:t xml:space="preserve"> </w:t>
      </w:r>
      <w:r w:rsidR="00DA32B4">
        <w:rPr>
          <w:rStyle w:val="highlight"/>
        </w:rPr>
        <w:t xml:space="preserve">apply a </w:t>
      </w:r>
      <w:r w:rsidR="00DF0CE9">
        <w:rPr>
          <w:rStyle w:val="highlight"/>
        </w:rPr>
        <w:t xml:space="preserve">systematic </w:t>
      </w:r>
      <w:r w:rsidR="00DA32B4">
        <w:rPr>
          <w:rStyle w:val="highlight"/>
        </w:rPr>
        <w:t>framework</w:t>
      </w:r>
      <w:r w:rsidR="00B74DF8">
        <w:rPr>
          <w:rStyle w:val="highlight"/>
        </w:rPr>
        <w:t xml:space="preserve"> </w:t>
      </w:r>
      <w:r w:rsidR="00B74DF8">
        <w:rPr>
          <w:rStyle w:val="highlight"/>
        </w:rPr>
        <w:fldChar w:fldCharType="begin"/>
      </w:r>
      <w:r w:rsidR="00527492">
        <w:rPr>
          <w:rStyle w:val="highlight"/>
        </w:rPr>
        <w:instrText xml:space="preserve"> ADDIN ZOTERO_ITEM CSL_CITATION {"citationID":"9AAxgAnA","properties":{"formattedCitation":"(Durlak &amp; Lipsey, 1991; Liberati et al., 2009)","plainCitation":"(Durlak &amp; Lipsey, 1991; Liberati et al., 2009)","noteIndex":0},"citationItems":[{"id":"g6K8DEGM/upqhcbDt","uris":["http://zotero.org/groups/4639454/items/D3DVBBM3"],"itemData":{"id":1854,"type":"article-journal","container-title":"American Journal of community psychology","issue":"3","note":"publisher: Springer","page":"291–332","source":"Google Scholar","title":"A practitioner's guide to meta-analysis","volume":"19","author":[{"family":"Durlak","given":"Joseph A."},{"family":"Lipsey","given":"Mark W."}],"issued":{"date-parts":[["1991"]]}}},{"id":1318,"uris":["http://zotero.org/users/9069824/items/W8MFEK2H"],"itemData":{"id":1318,"type":"article-journal","container-title":"PLoS Medicine","DOI":"10.1371/journal.pmed.1000100","ISSN":"1549-1676","issue":"7","journalAbbreviation":"PLoS Med","language":"en","page":"e1000100","source":"DOI.org (Crossref)","title":"The PRISMA Statement for Reporting Systematic Reviews and Meta-Analyses of Studies That Evaluate Health Care Interventions: Explanation and Elaboration","title-short":"The PRISMA Statement for Reporting Systematic Reviews and Meta-Analyses of Studies That Evaluate Health Care Interventions","volume":"6","author":[{"family":"Liberati","given":"Alessandro"},{"family":"Altman","given":"Douglas G."},{"family":"Tetzlaff","given":"Jennifer"},{"family":"Mulrow","given":"Cynthia"},{"family":"Gøtzsche","given":"Peter C."},{"family":"Ioannidis","given":"John P. A."},{"family":"Clarke","given":"Mike"},{"family":"Devereaux","given":"P. J."},{"family":"Kleijnen","given":"Jos"},{"family":"Moher","given":"David"}],"issued":{"date-parts":[["2009",7,21]]}}}],"schema":"https://github.com/citation-style-language/schema/raw/master/csl-citation.json"} </w:instrText>
      </w:r>
      <w:r w:rsidR="00B74DF8">
        <w:rPr>
          <w:rStyle w:val="highlight"/>
        </w:rPr>
        <w:fldChar w:fldCharType="separate"/>
      </w:r>
      <w:r w:rsidR="00BC663B">
        <w:rPr>
          <w:rFonts w:cs="Times New Roman"/>
        </w:rPr>
        <w:t>(</w:t>
      </w:r>
      <w:proofErr w:type="spellStart"/>
      <w:r w:rsidR="00BC663B">
        <w:rPr>
          <w:rFonts w:cs="Times New Roman"/>
        </w:rPr>
        <w:t>Durlak</w:t>
      </w:r>
      <w:proofErr w:type="spellEnd"/>
      <w:r w:rsidR="00BC663B">
        <w:rPr>
          <w:rFonts w:cs="Times New Roman"/>
        </w:rPr>
        <w:t xml:space="preserve"> &amp; Lipsey, 1991; </w:t>
      </w:r>
      <w:proofErr w:type="spellStart"/>
      <w:r w:rsidR="00BC663B">
        <w:rPr>
          <w:rFonts w:cs="Times New Roman"/>
        </w:rPr>
        <w:t>Liberati</w:t>
      </w:r>
      <w:proofErr w:type="spellEnd"/>
      <w:r w:rsidR="00BC663B">
        <w:rPr>
          <w:rFonts w:cs="Times New Roman"/>
        </w:rPr>
        <w:t xml:space="preserve"> et al., 2009)</w:t>
      </w:r>
      <w:r w:rsidR="00B74DF8">
        <w:rPr>
          <w:rStyle w:val="highlight"/>
        </w:rPr>
        <w:fldChar w:fldCharType="end"/>
      </w:r>
      <w:r w:rsidR="00B74DF8">
        <w:rPr>
          <w:rStyle w:val="highlight"/>
        </w:rPr>
        <w:fldChar w:fldCharType="begin"/>
      </w:r>
      <w:r w:rsidR="00527492">
        <w:rPr>
          <w:rStyle w:val="highlight"/>
        </w:rPr>
        <w:instrText xml:space="preserve"> ADDIN ZOTERO_ITEM CSL_CITATION {"citationID":"LNRMCgxT","properties":{"formattedCitation":"(Durlak &amp; Lipsey, 1991; Liberati et al., 2009)","plainCitation":"(Durlak &amp; Lipsey, 1991; Liberati et al., 2009)","noteIndex":0},"citationItems":[{"id":"g6K8DEGM/upqhcbDt","uris":["http://zotero.org/groups/4639454/items/D3DVBBM3"],"itemData":{"id":1854,"type":"article-journal","container-title":"American Journal of community psychology","issue":"3","note":"publisher: Springer","page":"291–332","source":"Google Scholar","title":"A practitioner's guide to meta-analysis","volume":"19","author":[{"family":"Durlak","given":"Joseph A."},{"family":"Lipsey","given":"Mark W."}],"issued":{"date-parts":[["1991"]]}}},{"id":1318,"uris":["http://zotero.org/users/9069824/items/W8MFEK2H"],"itemData":{"id":1318,"type":"article-journal","container-title":"PLoS Medicine","DOI":"10.1371/journal.pmed.1000100","ISSN":"1549-1676","issue":"7","journalAbbreviation":"PLoS Med","language":"en","page":"e1000100","source":"DOI.org (Crossref)","title":"The PRISMA Statement for Reporting Systematic Reviews and Meta-Analyses of Studies That Evaluate Health Care Interventions: Explanation and Elaboration","title-short":"The PRISMA Statement for Reporting Systematic Reviews and Meta-Analyses of Studies That Evaluate Health Care Interventions","volume":"6","author":[{"family":"Liberati","given":"Alessandro"},{"family":"Altman","given":"Douglas G."},{"family":"Tetzlaff","given":"Jennifer"},{"family":"Mulrow","given":"Cynthia"},{"family":"Gøtzsche","given":"Peter C."},{"family":"Ioannidis","given":"John P. A."},{"family":"Clarke","given":"Mike"},{"family":"Devereaux","given":"P. J."},{"family":"Kleijnen","given":"Jos"},{"family":"Moher","given":"David"}],"issued":{"date-parts":[["2009",7,21]]}}}],"schema":"https://github.com/citation-style-language/schema/raw/master/csl-citation.json"} </w:instrText>
      </w:r>
      <w:r w:rsidR="00B74DF8">
        <w:rPr>
          <w:rStyle w:val="highlight"/>
        </w:rPr>
        <w:fldChar w:fldCharType="separate"/>
      </w:r>
      <w:r w:rsidR="00BC663B">
        <w:rPr>
          <w:rFonts w:cs="Times New Roman"/>
        </w:rPr>
        <w:t>(</w:t>
      </w:r>
      <w:proofErr w:type="spellStart"/>
      <w:r w:rsidR="00BC663B">
        <w:rPr>
          <w:rFonts w:cs="Times New Roman"/>
        </w:rPr>
        <w:t>Durlak</w:t>
      </w:r>
      <w:proofErr w:type="spellEnd"/>
      <w:r w:rsidR="00BC663B">
        <w:rPr>
          <w:rFonts w:cs="Times New Roman"/>
        </w:rPr>
        <w:t xml:space="preserve"> &amp; Lipsey, 1991; </w:t>
      </w:r>
      <w:proofErr w:type="spellStart"/>
      <w:r w:rsidR="00BC663B">
        <w:rPr>
          <w:rFonts w:cs="Times New Roman"/>
        </w:rPr>
        <w:t>Liberati</w:t>
      </w:r>
      <w:proofErr w:type="spellEnd"/>
      <w:r w:rsidR="00BC663B">
        <w:rPr>
          <w:rFonts w:cs="Times New Roman"/>
        </w:rPr>
        <w:t xml:space="preserve"> et al., 2009)</w:t>
      </w:r>
      <w:r w:rsidR="00B74DF8">
        <w:rPr>
          <w:rStyle w:val="highlight"/>
        </w:rPr>
        <w:fldChar w:fldCharType="end"/>
      </w:r>
      <w:r w:rsidR="00DA32B4">
        <w:rPr>
          <w:rStyle w:val="highlight"/>
        </w:rPr>
        <w:t xml:space="preserve"> to objectively search for relevant studies</w:t>
      </w:r>
      <w:r w:rsidR="004D77E5">
        <w:rPr>
          <w:rStyle w:val="highlight"/>
        </w:rPr>
        <w:t xml:space="preserve">. </w:t>
      </w:r>
      <w:r w:rsidR="00DA32B4">
        <w:rPr>
          <w:rStyle w:val="highlight"/>
        </w:rPr>
        <w:t>This entails the definition of multiple groups of keywords</w:t>
      </w:r>
      <w:r w:rsidR="00684467">
        <w:rPr>
          <w:rStyle w:val="highlight"/>
        </w:rPr>
        <w:t xml:space="preserve"> related to the method (dictionary-based methods</w:t>
      </w:r>
      <w:r w:rsidR="007E5071">
        <w:rPr>
          <w:rStyle w:val="highlight"/>
        </w:rPr>
        <w:t xml:space="preserve"> for the analysis of textual data</w:t>
      </w:r>
      <w:r w:rsidR="00684467">
        <w:rPr>
          <w:rStyle w:val="highlight"/>
        </w:rPr>
        <w:t>) and the domain (</w:t>
      </w:r>
      <w:r w:rsidR="00244308">
        <w:rPr>
          <w:rStyle w:val="highlight"/>
        </w:rPr>
        <w:t>e.g.,</w:t>
      </w:r>
      <w:r w:rsidR="00684467">
        <w:rPr>
          <w:rStyle w:val="highlight"/>
        </w:rPr>
        <w:t xml:space="preserve"> </w:t>
      </w:r>
      <w:r w:rsidR="00304932">
        <w:rPr>
          <w:rStyle w:val="highlight"/>
        </w:rPr>
        <w:t>political science research</w:t>
      </w:r>
      <w:r w:rsidR="00684467">
        <w:rPr>
          <w:rStyle w:val="highlight"/>
        </w:rPr>
        <w:t>)</w:t>
      </w:r>
      <w:r w:rsidR="000F6D2D" w:rsidRPr="00D8323E">
        <w:rPr>
          <w:rStyle w:val="FootnoteReference"/>
        </w:rPr>
        <w:footnoteReference w:id="9"/>
      </w:r>
      <w:r w:rsidR="00684467">
        <w:rPr>
          <w:rStyle w:val="highlight"/>
        </w:rPr>
        <w:t>, the screening and exclusion of studies</w:t>
      </w:r>
      <w:r w:rsidR="008146CE">
        <w:rPr>
          <w:rStyle w:val="highlight"/>
        </w:rPr>
        <w:t>, and the</w:t>
      </w:r>
      <w:r w:rsidR="00360C83">
        <w:rPr>
          <w:rStyle w:val="highlight"/>
        </w:rPr>
        <w:t xml:space="preserve"> </w:t>
      </w:r>
      <w:r w:rsidR="005D67CE">
        <w:rPr>
          <w:rStyle w:val="highlight"/>
        </w:rPr>
        <w:t xml:space="preserve">synthesis and </w:t>
      </w:r>
      <w:r w:rsidR="00702983" w:rsidRPr="000F27E4">
        <w:rPr>
          <w:lang w:val="en-US"/>
        </w:rPr>
        <w:t xml:space="preserve">qualitative assessment </w:t>
      </w:r>
      <w:r w:rsidR="00300CCF">
        <w:rPr>
          <w:lang w:val="en-US"/>
        </w:rPr>
        <w:t xml:space="preserve">of </w:t>
      </w:r>
      <w:r w:rsidR="00360C83">
        <w:rPr>
          <w:lang w:val="en-US"/>
        </w:rPr>
        <w:t xml:space="preserve">the selected </w:t>
      </w:r>
      <w:r w:rsidR="009B655B">
        <w:rPr>
          <w:lang w:val="en-US"/>
        </w:rPr>
        <w:t xml:space="preserve">studies </w:t>
      </w:r>
      <w:r w:rsidR="00BC4DFB">
        <w:rPr>
          <w:lang w:val="en-US"/>
        </w:rPr>
        <w:t xml:space="preserve">towards their validation strategies. </w:t>
      </w:r>
    </w:p>
    <w:p w14:paraId="7496654B" w14:textId="1F48D636" w:rsidR="002C5733" w:rsidRPr="00F77FAA" w:rsidRDefault="00FD5879" w:rsidP="00FD5879">
      <w:pPr>
        <w:spacing w:after="0"/>
        <w:ind w:firstLine="720"/>
        <w:rPr>
          <w:lang w:val="en-US"/>
        </w:rPr>
      </w:pPr>
      <w:r w:rsidRPr="00FD5879">
        <w:rPr>
          <w:b/>
          <w:bCs/>
        </w:rPr>
        <w:t>Contribution to the Field of Research</w:t>
      </w:r>
      <w:r w:rsidRPr="00FD5879">
        <w:rPr>
          <w:b/>
          <w:bCs/>
          <w:lang w:val="en-US"/>
        </w:rPr>
        <w:t>.</w:t>
      </w:r>
      <w:r>
        <w:rPr>
          <w:lang w:val="en-US"/>
        </w:rPr>
        <w:t xml:space="preserve"> The results</w:t>
      </w:r>
      <w:r w:rsidR="001357BF">
        <w:rPr>
          <w:lang w:val="en-US"/>
        </w:rPr>
        <w:t xml:space="preserve"> of this study will contribute greatly to </w:t>
      </w:r>
      <w:r w:rsidR="004B23C1">
        <w:rPr>
          <w:lang w:val="en-US"/>
        </w:rPr>
        <w:t>a better understanding of validation practices in CATM research</w:t>
      </w:r>
      <w:r w:rsidR="002C5733">
        <w:rPr>
          <w:lang w:val="en-US"/>
        </w:rPr>
        <w:t xml:space="preserve">. </w:t>
      </w:r>
      <w:r w:rsidR="00BE76A7">
        <w:rPr>
          <w:lang w:val="en-US"/>
        </w:rPr>
        <w:t>By systematically screening</w:t>
      </w:r>
      <w:r w:rsidR="00B74AD0">
        <w:rPr>
          <w:lang w:val="en-US"/>
        </w:rPr>
        <w:t xml:space="preserve"> </w:t>
      </w:r>
      <w:r w:rsidR="004B23C1">
        <w:rPr>
          <w:lang w:val="en-US"/>
        </w:rPr>
        <w:t>and describing the most relevant validation approaches</w:t>
      </w:r>
      <w:r w:rsidR="002C5733">
        <w:rPr>
          <w:lang w:val="en-US"/>
        </w:rPr>
        <w:t xml:space="preserve">, </w:t>
      </w:r>
      <w:r w:rsidR="00766321">
        <w:rPr>
          <w:lang w:val="en-US"/>
        </w:rPr>
        <w:t xml:space="preserve">this research will </w:t>
      </w:r>
      <w:r w:rsidR="007A4DCE">
        <w:rPr>
          <w:lang w:val="en-US"/>
        </w:rPr>
        <w:t xml:space="preserve">acquire and structure knowledge </w:t>
      </w:r>
      <w:r w:rsidR="004B23C1">
        <w:rPr>
          <w:lang w:val="en-US"/>
        </w:rPr>
        <w:t>on validation approaches within the rapidly evolving field of text-as-data research.</w:t>
      </w:r>
      <w:r w:rsidR="0022345C">
        <w:rPr>
          <w:lang w:val="en-US"/>
        </w:rPr>
        <w:t xml:space="preserve"> </w:t>
      </w:r>
      <w:r w:rsidR="00D01BD8">
        <w:rPr>
          <w:lang w:val="en-US"/>
        </w:rPr>
        <w:t>Taking a broader perspective</w:t>
      </w:r>
      <w:r w:rsidR="00A75E3A">
        <w:rPr>
          <w:lang w:val="en-US"/>
        </w:rPr>
        <w:t xml:space="preserve">, </w:t>
      </w:r>
      <w:r w:rsidR="00C269FE">
        <w:rPr>
          <w:lang w:val="en-US"/>
        </w:rPr>
        <w:t xml:space="preserve">this paper will </w:t>
      </w:r>
      <w:r w:rsidR="001A120F">
        <w:rPr>
          <w:lang w:val="en-US"/>
        </w:rPr>
        <w:t>therefore</w:t>
      </w:r>
      <w:r w:rsidR="00C269FE">
        <w:rPr>
          <w:lang w:val="en-US"/>
        </w:rPr>
        <w:t xml:space="preserve"> </w:t>
      </w:r>
      <w:r w:rsidR="001A120F">
        <w:rPr>
          <w:lang w:val="en-US"/>
        </w:rPr>
        <w:t xml:space="preserve">contribute </w:t>
      </w:r>
      <w:r w:rsidR="00C269FE">
        <w:rPr>
          <w:lang w:val="en-US"/>
        </w:rPr>
        <w:t xml:space="preserve">to the ongoing discussion of </w:t>
      </w:r>
      <w:r w:rsidR="00C269FE">
        <w:rPr>
          <w:lang w:val="en-US"/>
        </w:rPr>
        <w:lastRenderedPageBreak/>
        <w:t xml:space="preserve">measurement validity in </w:t>
      </w:r>
      <w:r w:rsidR="00B0726B">
        <w:rPr>
          <w:lang w:val="en-US"/>
        </w:rPr>
        <w:t xml:space="preserve">digital </w:t>
      </w:r>
      <w:proofErr w:type="spellStart"/>
      <w:r w:rsidR="0030558A">
        <w:rPr>
          <w:lang w:val="en-US"/>
        </w:rPr>
        <w:t>behavioural</w:t>
      </w:r>
      <w:proofErr w:type="spellEnd"/>
      <w:r w:rsidR="00B0726B">
        <w:rPr>
          <w:lang w:val="en-US"/>
        </w:rPr>
        <w:t xml:space="preserve"> data </w:t>
      </w:r>
      <w:r w:rsidR="001A120F">
        <w:rPr>
          <w:lang w:val="en-US"/>
        </w:rPr>
        <w:t>research</w:t>
      </w:r>
      <w:r w:rsidR="004B23C1">
        <w:rPr>
          <w:lang w:val="en-US"/>
        </w:rPr>
        <w:t xml:space="preserve">. Ultimately, the analysis </w:t>
      </w:r>
      <w:r w:rsidR="00DF03A7">
        <w:rPr>
          <w:lang w:val="en-US"/>
        </w:rPr>
        <w:t>will</w:t>
      </w:r>
      <w:r w:rsidR="004B23C1">
        <w:rPr>
          <w:lang w:val="en-US"/>
        </w:rPr>
        <w:t xml:space="preserve"> provide a starting point for the development of</w:t>
      </w:r>
      <w:r w:rsidR="00B0726B">
        <w:rPr>
          <w:lang w:val="en-US"/>
        </w:rPr>
        <w:t xml:space="preserve"> theoretical concepts and </w:t>
      </w:r>
      <w:r w:rsidR="004B23C1">
        <w:rPr>
          <w:lang w:val="en-US"/>
        </w:rPr>
        <w:t>quality indicators</w:t>
      </w:r>
      <w:r w:rsidR="00416EBC">
        <w:rPr>
          <w:lang w:val="en-US"/>
        </w:rPr>
        <w:t xml:space="preserve"> </w:t>
      </w:r>
      <w:r w:rsidR="00340539">
        <w:rPr>
          <w:lang w:val="en-US"/>
        </w:rPr>
        <w:t>to strengthen</w:t>
      </w:r>
      <w:r w:rsidR="004A6539">
        <w:rPr>
          <w:lang w:val="en-US"/>
        </w:rPr>
        <w:t xml:space="preserve"> the trustworthiness of </w:t>
      </w:r>
      <w:r w:rsidR="001A120F">
        <w:rPr>
          <w:lang w:val="en-US"/>
        </w:rPr>
        <w:t xml:space="preserve">the academic field </w:t>
      </w:r>
      <w:r w:rsidR="00B70CB1">
        <w:rPr>
          <w:lang w:val="en-US"/>
        </w:rPr>
        <w:t>and the credibility of its inferences in applied research projects</w:t>
      </w:r>
      <w:r w:rsidR="00DF03A7">
        <w:rPr>
          <w:lang w:val="en-US"/>
        </w:rPr>
        <w:t xml:space="preserve"> (</w:t>
      </w:r>
      <w:r w:rsidR="004146F4">
        <w:rPr>
          <w:lang w:val="en-US"/>
        </w:rPr>
        <w:t>see</w:t>
      </w:r>
      <w:r w:rsidR="00DF03A7">
        <w:rPr>
          <w:lang w:val="en-US"/>
        </w:rPr>
        <w:t xml:space="preserve"> paper 2)</w:t>
      </w:r>
      <w:r w:rsidR="001A120F">
        <w:rPr>
          <w:lang w:val="en-US"/>
        </w:rPr>
        <w:t xml:space="preserve">. </w:t>
      </w:r>
      <w:r w:rsidR="004A6539">
        <w:rPr>
          <w:lang w:val="en-US"/>
        </w:rPr>
        <w:t xml:space="preserve"> </w:t>
      </w:r>
    </w:p>
    <w:p w14:paraId="22EDFDC4" w14:textId="77777777" w:rsidR="0020113B" w:rsidRDefault="0020113B" w:rsidP="0020113B">
      <w:pPr>
        <w:pStyle w:val="Heading1"/>
        <w:rPr>
          <w:lang w:val="en-US"/>
        </w:rPr>
      </w:pPr>
      <w:bookmarkStart w:id="14" w:name="_Toc99787304"/>
      <w:bookmarkStart w:id="15" w:name="_Toc105492197"/>
      <w:bookmarkStart w:id="16" w:name="_Toc108187422"/>
      <w:r>
        <w:rPr>
          <w:lang w:val="en-US"/>
        </w:rPr>
        <w:t>Appendix</w:t>
      </w:r>
      <w:bookmarkEnd w:id="14"/>
      <w:bookmarkEnd w:id="15"/>
      <w:bookmarkEnd w:id="16"/>
    </w:p>
    <w:p w14:paraId="1F2D1096" w14:textId="77777777" w:rsidR="0020113B" w:rsidRDefault="0020113B" w:rsidP="0020113B">
      <w:pPr>
        <w:pStyle w:val="Heading2"/>
        <w:rPr>
          <w:lang w:val="en-US"/>
        </w:rPr>
      </w:pPr>
      <w:bookmarkStart w:id="17" w:name="_Toc108187423"/>
      <w:r>
        <w:rPr>
          <w:lang w:val="en-US"/>
        </w:rPr>
        <w:t>Appendix 1: Keywords</w:t>
      </w:r>
      <w:bookmarkEnd w:id="17"/>
    </w:p>
    <w:p w14:paraId="1EE20FCE" w14:textId="77777777" w:rsidR="0020113B" w:rsidRDefault="0020113B" w:rsidP="0020113B">
      <w:pPr>
        <w:pStyle w:val="ListParagraph"/>
        <w:numPr>
          <w:ilvl w:val="1"/>
          <w:numId w:val="32"/>
        </w:numPr>
        <w:ind w:left="360"/>
        <w:rPr>
          <w:lang w:val="en-US"/>
        </w:rPr>
      </w:pPr>
      <w:r>
        <w:rPr>
          <w:lang w:val="en-US"/>
        </w:rPr>
        <w:t>Naïve search</w:t>
      </w:r>
    </w:p>
    <w:p w14:paraId="618505FC" w14:textId="77777777" w:rsidR="0020113B" w:rsidRDefault="0020113B" w:rsidP="0020113B">
      <w:pPr>
        <w:pStyle w:val="ListParagraph"/>
        <w:numPr>
          <w:ilvl w:val="2"/>
          <w:numId w:val="32"/>
        </w:numPr>
        <w:ind w:left="1134"/>
        <w:rPr>
          <w:lang w:val="en-US"/>
        </w:rPr>
      </w:pPr>
      <w:r>
        <w:rPr>
          <w:lang w:val="en-US"/>
        </w:rPr>
        <w:t>(</w:t>
      </w:r>
      <w:proofErr w:type="spellStart"/>
      <w:r>
        <w:rPr>
          <w:lang w:val="en-US"/>
        </w:rPr>
        <w:t>Politi</w:t>
      </w:r>
      <w:proofErr w:type="spellEnd"/>
      <w:r>
        <w:rPr>
          <w:lang w:val="en-US"/>
        </w:rPr>
        <w:t>* OR Party OR Govern*) AND text*</w:t>
      </w:r>
    </w:p>
    <w:p w14:paraId="47437E92" w14:textId="77777777" w:rsidR="0020113B" w:rsidRDefault="0020113B" w:rsidP="0020113B">
      <w:pPr>
        <w:pStyle w:val="ListParagraph"/>
        <w:numPr>
          <w:ilvl w:val="1"/>
          <w:numId w:val="32"/>
        </w:numPr>
        <w:ind w:left="360"/>
        <w:rPr>
          <w:lang w:val="en-US"/>
        </w:rPr>
      </w:pPr>
      <w:r>
        <w:rPr>
          <w:lang w:val="en-US"/>
        </w:rPr>
        <w:t>Adjusted search (</w:t>
      </w:r>
      <w:proofErr w:type="spellStart"/>
      <w:r>
        <w:rPr>
          <w:i/>
          <w:iCs/>
          <w:lang w:val="en-US"/>
        </w:rPr>
        <w:t>LitsearchR</w:t>
      </w:r>
      <w:proofErr w:type="spellEnd"/>
      <w:r>
        <w:rPr>
          <w:lang w:val="en-US"/>
        </w:rPr>
        <w:t>)</w:t>
      </w:r>
    </w:p>
    <w:p w14:paraId="035B81B5" w14:textId="77777777" w:rsidR="0020113B" w:rsidRDefault="0020113B" w:rsidP="0020113B">
      <w:pPr>
        <w:pStyle w:val="ListParagraph"/>
        <w:numPr>
          <w:ilvl w:val="2"/>
          <w:numId w:val="32"/>
        </w:numPr>
        <w:ind w:left="1080"/>
        <w:rPr>
          <w:lang w:val="en-US"/>
        </w:rPr>
      </w:pPr>
      <w:r>
        <w:rPr>
          <w:lang w:val="en-US"/>
        </w:rPr>
        <w:t>Topic</w:t>
      </w:r>
    </w:p>
    <w:p w14:paraId="688BA7FC" w14:textId="77777777" w:rsidR="0020113B" w:rsidRDefault="0020113B" w:rsidP="0020113B">
      <w:pPr>
        <w:pStyle w:val="ListParagraph"/>
        <w:numPr>
          <w:ilvl w:val="3"/>
          <w:numId w:val="33"/>
        </w:numPr>
        <w:ind w:left="1800"/>
        <w:rPr>
          <w:b/>
          <w:bCs/>
          <w:lang w:val="en-US"/>
        </w:rPr>
      </w:pPr>
      <w:r>
        <w:rPr>
          <w:b/>
          <w:bCs/>
          <w:lang w:val="en-US"/>
        </w:rPr>
        <w:t xml:space="preserve">Political Communication </w:t>
      </w:r>
    </w:p>
    <w:p w14:paraId="50B86755" w14:textId="77777777" w:rsidR="0020113B" w:rsidRDefault="0020113B" w:rsidP="0020113B">
      <w:pPr>
        <w:pStyle w:val="ListParagraph"/>
        <w:numPr>
          <w:ilvl w:val="4"/>
          <w:numId w:val="33"/>
        </w:numPr>
        <w:ind w:left="2268"/>
        <w:rPr>
          <w:b/>
          <w:bCs/>
          <w:lang w:val="en-US"/>
        </w:rPr>
      </w:pPr>
      <w:r>
        <w:t xml:space="preserve">(elect* OR govern* OR parti* OR </w:t>
      </w:r>
      <w:proofErr w:type="spellStart"/>
      <w:r>
        <w:t>polici</w:t>
      </w:r>
      <w:proofErr w:type="spellEnd"/>
      <w:r>
        <w:t xml:space="preserve">* OR "social* media*" OR polit*) </w:t>
      </w:r>
    </w:p>
    <w:p w14:paraId="4D60FA39" w14:textId="77777777" w:rsidR="0020113B" w:rsidRDefault="0020113B" w:rsidP="0020113B">
      <w:pPr>
        <w:pStyle w:val="ListParagraph"/>
        <w:numPr>
          <w:ilvl w:val="3"/>
          <w:numId w:val="33"/>
        </w:numPr>
        <w:ind w:left="1800"/>
        <w:rPr>
          <w:b/>
          <w:bCs/>
          <w:lang w:val="en-US"/>
        </w:rPr>
      </w:pPr>
      <w:r>
        <w:rPr>
          <w:b/>
          <w:bCs/>
          <w:lang w:val="en-US"/>
        </w:rPr>
        <w:t>Textual Analysis</w:t>
      </w:r>
    </w:p>
    <w:p w14:paraId="1C6C4E73" w14:textId="77777777" w:rsidR="0020113B" w:rsidRDefault="0020113B" w:rsidP="0020113B">
      <w:pPr>
        <w:pStyle w:val="ListParagraph"/>
        <w:numPr>
          <w:ilvl w:val="4"/>
          <w:numId w:val="33"/>
        </w:numPr>
        <w:ind w:left="2268"/>
        <w:rPr>
          <w:lang w:val="en-US"/>
        </w:rPr>
      </w:pPr>
      <w:r>
        <w:t>("</w:t>
      </w:r>
      <w:proofErr w:type="spellStart"/>
      <w:r>
        <w:t>autom</w:t>
      </w:r>
      <w:proofErr w:type="spellEnd"/>
      <w:r>
        <w:t xml:space="preserve">* text* </w:t>
      </w:r>
      <w:proofErr w:type="spellStart"/>
      <w:r>
        <w:t>analysi</w:t>
      </w:r>
      <w:proofErr w:type="spellEnd"/>
      <w:r>
        <w:t xml:space="preserve">*" OR "content* </w:t>
      </w:r>
      <w:proofErr w:type="spellStart"/>
      <w:r>
        <w:t>analysi</w:t>
      </w:r>
      <w:proofErr w:type="spellEnd"/>
      <w:r>
        <w:t>*" OR sentiment</w:t>
      </w:r>
      <w:proofErr w:type="gramStart"/>
      <w:r>
        <w:t>*  OR</w:t>
      </w:r>
      <w:proofErr w:type="gramEnd"/>
      <w:r>
        <w:t xml:space="preserve"> </w:t>
      </w:r>
      <w:proofErr w:type="spellStart"/>
      <w:r>
        <w:t>discours</w:t>
      </w:r>
      <w:proofErr w:type="spellEnd"/>
      <w:r>
        <w:t xml:space="preserve">* OR </w:t>
      </w:r>
      <w:proofErr w:type="spellStart"/>
      <w:r>
        <w:t>languag</w:t>
      </w:r>
      <w:proofErr w:type="spellEnd"/>
      <w:r>
        <w:t>* OR "</w:t>
      </w:r>
      <w:proofErr w:type="spellStart"/>
      <w:r>
        <w:t>machin</w:t>
      </w:r>
      <w:proofErr w:type="spellEnd"/>
      <w:r>
        <w:t>* learn*" OR text* OR word* OR "</w:t>
      </w:r>
      <w:proofErr w:type="spellStart"/>
      <w:r>
        <w:t>comput</w:t>
      </w:r>
      <w:proofErr w:type="spellEnd"/>
      <w:r>
        <w:t xml:space="preserve">* </w:t>
      </w:r>
      <w:proofErr w:type="spellStart"/>
      <w:r>
        <w:t>communic</w:t>
      </w:r>
      <w:proofErr w:type="spellEnd"/>
      <w:r>
        <w:t xml:space="preserve">* </w:t>
      </w:r>
      <w:proofErr w:type="spellStart"/>
      <w:r>
        <w:t>scienc</w:t>
      </w:r>
      <w:proofErr w:type="spellEnd"/>
      <w:r>
        <w:t xml:space="preserve">*" OR Corpus* OR lexicon* OR </w:t>
      </w:r>
      <w:proofErr w:type="spellStart"/>
      <w:r>
        <w:t>Automa</w:t>
      </w:r>
      <w:proofErr w:type="spellEnd"/>
      <w:r>
        <w:t xml:space="preserve">* Content* </w:t>
      </w:r>
      <w:proofErr w:type="spellStart"/>
      <w:r>
        <w:t>Analy</w:t>
      </w:r>
      <w:proofErr w:type="spellEnd"/>
      <w:r>
        <w:t>*)</w:t>
      </w:r>
    </w:p>
    <w:p w14:paraId="020A6148" w14:textId="77777777" w:rsidR="0020113B" w:rsidRDefault="0020113B" w:rsidP="0020113B">
      <w:pPr>
        <w:pStyle w:val="ListParagraph"/>
        <w:numPr>
          <w:ilvl w:val="2"/>
          <w:numId w:val="32"/>
        </w:numPr>
        <w:ind w:left="1080"/>
        <w:rPr>
          <w:lang w:val="en-US"/>
        </w:rPr>
      </w:pPr>
      <w:r>
        <w:rPr>
          <w:lang w:val="en-US"/>
        </w:rPr>
        <w:t>Journals</w:t>
      </w:r>
    </w:p>
    <w:p w14:paraId="6342AFEA" w14:textId="77777777" w:rsidR="0020113B" w:rsidRDefault="0020113B" w:rsidP="0020113B">
      <w:pPr>
        <w:pStyle w:val="ListParagraph"/>
        <w:numPr>
          <w:ilvl w:val="3"/>
          <w:numId w:val="33"/>
        </w:numPr>
        <w:ind w:left="1800"/>
        <w:rPr>
          <w:lang w:val="en-US"/>
        </w:rPr>
      </w:pPr>
      <w:r>
        <w:t xml:space="preserve">"Communication Methods and Measures" OR "Digital Journalism" OR "Political Communication" OR "Applied Linguistics" OR "Research on Language and Social Interaction" OR "Journal of Communication" OR "Public Opinion </w:t>
      </w:r>
      <w:proofErr w:type="spellStart"/>
      <w:r>
        <w:t>Quartely</w:t>
      </w:r>
      <w:proofErr w:type="spellEnd"/>
      <w:r>
        <w:t>"</w:t>
      </w:r>
    </w:p>
    <w:p w14:paraId="10639D06" w14:textId="77777777" w:rsidR="0020113B" w:rsidRDefault="0020113B" w:rsidP="0020113B">
      <w:pPr>
        <w:pStyle w:val="ListParagraph"/>
        <w:numPr>
          <w:ilvl w:val="3"/>
          <w:numId w:val="33"/>
        </w:numPr>
        <w:ind w:left="1800"/>
      </w:pPr>
      <w:r>
        <w:t>“</w:t>
      </w:r>
      <w:hyperlink r:id="rId21" w:tooltip="view journal details" w:history="1">
        <w:r>
          <w:rPr>
            <w:rStyle w:val="Hyperlink"/>
          </w:rPr>
          <w:t>Administrative Science Quarterly</w:t>
        </w:r>
      </w:hyperlink>
      <w:r>
        <w:t>” OR “</w:t>
      </w:r>
      <w:hyperlink r:id="rId22" w:tooltip="view journal details" w:history="1">
        <w:r>
          <w:rPr>
            <w:rStyle w:val="Hyperlink"/>
          </w:rPr>
          <w:t>American Sociological Review</w:t>
        </w:r>
      </w:hyperlink>
      <w:r>
        <w:t>” OR “</w:t>
      </w:r>
      <w:hyperlink r:id="rId23" w:tooltip="view journal details" w:history="1">
        <w:r>
          <w:rPr>
            <w:rStyle w:val="Hyperlink"/>
          </w:rPr>
          <w:t>American Political Science Review</w:t>
        </w:r>
      </w:hyperlink>
      <w:r>
        <w:t>” OR “</w:t>
      </w:r>
      <w:hyperlink r:id="rId24" w:tooltip="view journal details" w:history="1">
        <w:r>
          <w:rPr>
            <w:rStyle w:val="Hyperlink"/>
          </w:rPr>
          <w:t>Annual Review of Political Science</w:t>
        </w:r>
      </w:hyperlink>
      <w:r>
        <w:t>” OR “</w:t>
      </w:r>
      <w:hyperlink r:id="rId25" w:tooltip="view journal details" w:history="1">
        <w:r>
          <w:rPr>
            <w:rStyle w:val="Hyperlink"/>
          </w:rPr>
          <w:t>Annual Review of Sociology</w:t>
        </w:r>
      </w:hyperlink>
      <w:r>
        <w:t>” OR “</w:t>
      </w:r>
      <w:hyperlink r:id="rId26" w:tooltip="view journal details" w:history="1">
        <w:r>
          <w:rPr>
            <w:rStyle w:val="Hyperlink"/>
          </w:rPr>
          <w:t>American Journal of Political Science</w:t>
        </w:r>
      </w:hyperlink>
      <w:r>
        <w:t>” OR “</w:t>
      </w:r>
      <w:hyperlink r:id="rId27" w:tooltip="view journal details" w:history="1">
        <w:r>
          <w:rPr>
            <w:rStyle w:val="Hyperlink"/>
          </w:rPr>
          <w:t>Leadership Quarterly</w:t>
        </w:r>
      </w:hyperlink>
      <w:r>
        <w:t>” OR “</w:t>
      </w:r>
      <w:hyperlink r:id="rId28" w:tooltip="view journal details" w:history="1">
        <w:r>
          <w:rPr>
            <w:rStyle w:val="Hyperlink"/>
          </w:rPr>
          <w:t>Political Analysis</w:t>
        </w:r>
      </w:hyperlink>
      <w:r>
        <w:t>”</w:t>
      </w:r>
      <w:r>
        <w:rPr>
          <w:lang w:val="en-US"/>
        </w:rPr>
        <w:br w:type="page"/>
      </w:r>
    </w:p>
    <w:p w14:paraId="588BA0B5" w14:textId="77777777" w:rsidR="0020113B" w:rsidRDefault="0020113B" w:rsidP="0020113B">
      <w:pPr>
        <w:pStyle w:val="Heading2"/>
        <w:rPr>
          <w:lang w:val="en-US"/>
        </w:rPr>
      </w:pPr>
      <w:bookmarkStart w:id="18" w:name="_Toc108187424"/>
      <w:r>
        <w:rPr>
          <w:lang w:val="en-US"/>
        </w:rPr>
        <w:lastRenderedPageBreak/>
        <w:t xml:space="preserve">Appendix 2: Benchmark </w:t>
      </w:r>
      <w:commentRangeStart w:id="19"/>
      <w:commentRangeStart w:id="20"/>
      <w:r>
        <w:rPr>
          <w:lang w:val="en-US"/>
        </w:rPr>
        <w:t>Literature</w:t>
      </w:r>
      <w:commentRangeEnd w:id="19"/>
      <w:r>
        <w:rPr>
          <w:rStyle w:val="CommentReference"/>
          <w:i w:val="0"/>
        </w:rPr>
        <w:commentReference w:id="19"/>
      </w:r>
      <w:commentRangeEnd w:id="20"/>
      <w:r>
        <w:rPr>
          <w:rStyle w:val="CommentReference"/>
        </w:rPr>
        <w:commentReference w:id="20"/>
      </w:r>
      <w:bookmarkEnd w:id="18"/>
    </w:p>
    <w:p w14:paraId="7FA11C10" w14:textId="77777777" w:rsidR="0020113B" w:rsidRDefault="0020113B" w:rsidP="0020113B">
      <w:pPr>
        <w:ind w:left="-480"/>
        <w:rPr>
          <w:rFonts w:eastAsia="Times New Roman" w:cs="Times New Roman"/>
          <w:szCs w:val="24"/>
          <w:lang w:val="en-US"/>
        </w:rPr>
      </w:pPr>
    </w:p>
    <w:p w14:paraId="62BE899F" w14:textId="77777777" w:rsidR="0020113B" w:rsidRDefault="0020113B" w:rsidP="0020113B">
      <w:pPr>
        <w:pStyle w:val="ListParagraph"/>
        <w:numPr>
          <w:ilvl w:val="0"/>
          <w:numId w:val="44"/>
        </w:numPr>
        <w:rPr>
          <w:rFonts w:eastAsia="Times New Roman" w:cs="Times New Roman"/>
          <w:szCs w:val="24"/>
          <w:lang w:val="en-US"/>
        </w:rPr>
      </w:pPr>
      <w:proofErr w:type="spellStart"/>
      <w:r>
        <w:rPr>
          <w:rFonts w:eastAsia="Times New Roman" w:cs="Times New Roman"/>
          <w:szCs w:val="24"/>
          <w:lang w:val="en-US"/>
        </w:rPr>
        <w:t>Goet</w:t>
      </w:r>
      <w:proofErr w:type="spellEnd"/>
      <w:r>
        <w:rPr>
          <w:rFonts w:eastAsia="Times New Roman" w:cs="Times New Roman"/>
          <w:szCs w:val="24"/>
          <w:lang w:val="en-US"/>
        </w:rPr>
        <w:t xml:space="preserve">, Niels D. ‘Measuring Polarization with Text Analysis: Evidence from the UK House of Commons, 1811–2015’. </w:t>
      </w:r>
      <w:r>
        <w:rPr>
          <w:rFonts w:eastAsia="Times New Roman" w:cs="Times New Roman"/>
          <w:i/>
          <w:iCs/>
          <w:szCs w:val="24"/>
          <w:lang w:val="en-US"/>
        </w:rPr>
        <w:t>Political Analysis</w:t>
      </w:r>
      <w:r>
        <w:rPr>
          <w:rFonts w:eastAsia="Times New Roman" w:cs="Times New Roman"/>
          <w:szCs w:val="24"/>
          <w:lang w:val="en-US"/>
        </w:rPr>
        <w:t xml:space="preserve"> 27, no. 4 (2019): 518–39.</w:t>
      </w:r>
    </w:p>
    <w:p w14:paraId="42B283AF" w14:textId="77777777" w:rsidR="0020113B" w:rsidRDefault="0020113B" w:rsidP="0020113B">
      <w:pPr>
        <w:pStyle w:val="ListParagraph"/>
        <w:numPr>
          <w:ilvl w:val="0"/>
          <w:numId w:val="44"/>
        </w:numPr>
      </w:pPr>
      <w:proofErr w:type="spellStart"/>
      <w:r>
        <w:t>Gilardi</w:t>
      </w:r>
      <w:proofErr w:type="spellEnd"/>
      <w:r>
        <w:t xml:space="preserve">, Fabrizio, Theresa Gessler, </w:t>
      </w:r>
      <w:proofErr w:type="spellStart"/>
      <w:r>
        <w:t>Mael</w:t>
      </w:r>
      <w:proofErr w:type="spellEnd"/>
      <w:r>
        <w:t xml:space="preserve"> </w:t>
      </w:r>
      <w:proofErr w:type="spellStart"/>
      <w:r>
        <w:t>Kubli</w:t>
      </w:r>
      <w:proofErr w:type="spellEnd"/>
      <w:r>
        <w:t>, and Stefan Muller. ‘Social Media and Political Agenda Setting’. Political Communication 39, no. 1 (2 January 2022): 39–60.</w:t>
      </w:r>
    </w:p>
    <w:p w14:paraId="5572B221" w14:textId="77777777" w:rsidR="0020113B" w:rsidRDefault="0020113B" w:rsidP="0020113B">
      <w:pPr>
        <w:pStyle w:val="ListParagraph"/>
        <w:numPr>
          <w:ilvl w:val="0"/>
          <w:numId w:val="44"/>
        </w:numPr>
      </w:pPr>
      <w:r>
        <w:t xml:space="preserve">Di </w:t>
      </w:r>
      <w:proofErr w:type="spellStart"/>
      <w:r>
        <w:t>Cocco</w:t>
      </w:r>
      <w:proofErr w:type="spellEnd"/>
      <w:r>
        <w:t xml:space="preserve">, J., &amp; </w:t>
      </w:r>
      <w:proofErr w:type="spellStart"/>
      <w:r>
        <w:t>Monechi</w:t>
      </w:r>
      <w:proofErr w:type="spellEnd"/>
      <w:r>
        <w:t>, B. (2022). How Populist are Parties? Measuring Degrees of Populism in Party Manifestos Using Supervised Machine Learning. Political Analysis, 30(3), 311-327. doi:10.1017/pan.2021.29 </w:t>
      </w:r>
    </w:p>
    <w:p w14:paraId="2C2888DC" w14:textId="77777777" w:rsidR="0020113B" w:rsidRDefault="0020113B" w:rsidP="0020113B">
      <w:pPr>
        <w:pStyle w:val="ListParagraph"/>
        <w:numPr>
          <w:ilvl w:val="0"/>
          <w:numId w:val="44"/>
        </w:numPr>
      </w:pPr>
      <w:proofErr w:type="spellStart"/>
      <w:r>
        <w:t>Røed</w:t>
      </w:r>
      <w:proofErr w:type="spellEnd"/>
      <w:r>
        <w:t xml:space="preserve">, </w:t>
      </w:r>
      <w:proofErr w:type="spellStart"/>
      <w:r>
        <w:t>Maiken</w:t>
      </w:r>
      <w:proofErr w:type="spellEnd"/>
      <w:r>
        <w:t xml:space="preserve">. "When do political parties listen to interest </w:t>
      </w:r>
      <w:proofErr w:type="gramStart"/>
      <w:r>
        <w:t>groups?.</w:t>
      </w:r>
      <w:proofErr w:type="gramEnd"/>
      <w:r>
        <w:t>" Party Politics (2022): 13540688211062832.</w:t>
      </w:r>
    </w:p>
    <w:p w14:paraId="2A1736D7" w14:textId="77777777" w:rsidR="0020113B" w:rsidRDefault="0020113B" w:rsidP="0020113B">
      <w:pPr>
        <w:pStyle w:val="ListParagraph"/>
        <w:numPr>
          <w:ilvl w:val="0"/>
          <w:numId w:val="44"/>
        </w:numPr>
      </w:pPr>
      <w:proofErr w:type="spellStart"/>
      <w:r>
        <w:t>Welbers</w:t>
      </w:r>
      <w:proofErr w:type="spellEnd"/>
      <w:r>
        <w:t xml:space="preserve">, K., van </w:t>
      </w:r>
      <w:proofErr w:type="spellStart"/>
      <w:r>
        <w:t>Atteveldt</w:t>
      </w:r>
      <w:proofErr w:type="spellEnd"/>
      <w:r>
        <w:t xml:space="preserve">, W., </w:t>
      </w:r>
      <w:proofErr w:type="spellStart"/>
      <w:r>
        <w:t>Bajjalieh</w:t>
      </w:r>
      <w:proofErr w:type="spellEnd"/>
      <w:r>
        <w:t xml:space="preserve">, J., </w:t>
      </w:r>
      <w:proofErr w:type="spellStart"/>
      <w:r>
        <w:t>Shalmon</w:t>
      </w:r>
      <w:proofErr w:type="spellEnd"/>
      <w:r>
        <w:t xml:space="preserve">, D., Joshi, P. V., Althaus, S., Chan, C.-., </w:t>
      </w:r>
      <w:proofErr w:type="spellStart"/>
      <w:r>
        <w:t>Wessler</w:t>
      </w:r>
      <w:proofErr w:type="spellEnd"/>
      <w:r>
        <w:t xml:space="preserve">, H. &amp; </w:t>
      </w:r>
      <w:proofErr w:type="spellStart"/>
      <w:r>
        <w:t>Jungblut</w:t>
      </w:r>
      <w:proofErr w:type="spellEnd"/>
      <w:r>
        <w:t>, M. (2022). </w:t>
      </w:r>
      <w:hyperlink r:id="rId29" w:tgtFrame="_blank" w:history="1">
        <w:r>
          <w:rPr>
            <w:rStyle w:val="Hyperlink"/>
          </w:rPr>
          <w:t>Linking event archives to news: A computational method for analyzing the gatekeeping process</w:t>
        </w:r>
      </w:hyperlink>
      <w:r>
        <w:t>. </w:t>
      </w:r>
      <w:r>
        <w:rPr>
          <w:i/>
          <w:iCs/>
        </w:rPr>
        <w:t>Communication Methods and Measures, 16</w:t>
      </w:r>
      <w:r>
        <w:t>(1), 59–78. https://doi.org/10.1080/19312458.2021.1953455 </w:t>
      </w:r>
    </w:p>
    <w:p w14:paraId="579FA48E" w14:textId="77777777" w:rsidR="0020113B" w:rsidRDefault="0020113B" w:rsidP="0020113B">
      <w:pPr>
        <w:rPr>
          <w:lang w:val="en-US"/>
        </w:rPr>
      </w:pPr>
    </w:p>
    <w:p w14:paraId="2278BC3F" w14:textId="05F540F0" w:rsidR="0020113B" w:rsidRDefault="0020113B" w:rsidP="0020113B">
      <w:pPr>
        <w:rPr>
          <w:lang w:val="en-US"/>
        </w:rPr>
      </w:pPr>
      <w:r>
        <w:rPr>
          <w:noProof/>
        </w:rPr>
        <w:drawing>
          <wp:anchor distT="0" distB="0" distL="114300" distR="114300" simplePos="0" relativeHeight="251658241" behindDoc="0" locked="0" layoutInCell="1" allowOverlap="1" wp14:anchorId="65E993A4" wp14:editId="4A6453F2">
            <wp:simplePos x="0" y="0"/>
            <wp:positionH relativeFrom="column">
              <wp:posOffset>396875</wp:posOffset>
            </wp:positionH>
            <wp:positionV relativeFrom="paragraph">
              <wp:posOffset>248920</wp:posOffset>
            </wp:positionV>
            <wp:extent cx="4197985" cy="289623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197985" cy="2896235"/>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40" behindDoc="0" locked="0" layoutInCell="1" allowOverlap="1" wp14:anchorId="4CD1DBD6" wp14:editId="0E8EE2CB">
                <wp:simplePos x="0" y="0"/>
                <wp:positionH relativeFrom="column">
                  <wp:posOffset>777875</wp:posOffset>
                </wp:positionH>
                <wp:positionV relativeFrom="paragraph">
                  <wp:posOffset>3177540</wp:posOffset>
                </wp:positionV>
                <wp:extent cx="4197985" cy="264795"/>
                <wp:effectExtent l="0" t="0" r="0" b="8255"/>
                <wp:wrapTopAndBottom/>
                <wp:docPr id="1" name="Text Box 1"/>
                <wp:cNvGraphicFramePr/>
                <a:graphic xmlns:a="http://schemas.openxmlformats.org/drawingml/2006/main">
                  <a:graphicData uri="http://schemas.microsoft.com/office/word/2010/wordprocessingShape">
                    <wps:wsp>
                      <wps:cNvSpPr txBox="1"/>
                      <wps:spPr>
                        <a:xfrm>
                          <a:off x="0" y="0"/>
                          <a:ext cx="4197985" cy="258445"/>
                        </a:xfrm>
                        <a:prstGeom prst="rect">
                          <a:avLst/>
                        </a:prstGeom>
                        <a:solidFill>
                          <a:prstClr val="white"/>
                        </a:solidFill>
                        <a:ln>
                          <a:noFill/>
                        </a:ln>
                      </wps:spPr>
                      <wps:txbx>
                        <w:txbxContent>
                          <w:p w14:paraId="29EB71BE" w14:textId="77777777" w:rsidR="0020113B" w:rsidRDefault="0020113B" w:rsidP="0020113B">
                            <w:pPr>
                              <w:pStyle w:val="Caption"/>
                              <w:rPr>
                                <w:noProof/>
                                <w:color w:val="auto"/>
                                <w:sz w:val="24"/>
                              </w:rPr>
                            </w:pPr>
                            <w:r>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1</w:t>
                            </w:r>
                            <w:r>
                              <w:rPr>
                                <w:color w:val="auto"/>
                              </w:rPr>
                              <w:fldChar w:fldCharType="end"/>
                            </w:r>
                            <w:r>
                              <w:rPr>
                                <w:color w:val="auto"/>
                              </w:rPr>
                              <w:t>: Own visual depiction of validity concepts</w:t>
                            </w:r>
                          </w:p>
                        </w:txbxContent>
                      </wps:txbx>
                      <wps:bodyPr rot="0" spcFirstLastPara="0" vertOverflow="clip" horzOverflow="clip"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4CD1DBD6" id="_x0000_t202" coordsize="21600,21600" o:spt="202" path="m,l,21600r21600,l21600,xe">
                <v:stroke joinstyle="miter"/>
                <v:path gradientshapeok="t" o:connecttype="rect"/>
              </v:shapetype>
              <v:shape id="Text Box 1" o:spid="_x0000_s1026" type="#_x0000_t202" style="position:absolute;margin-left:61.25pt;margin-top:250.2pt;width:330.55pt;height:20.8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" stroked="f">
                <v:textbox style="mso-fit-shape-to-text:t" inset="0,0,0,0">
                  <w:txbxContent>
                    <w:p w14:paraId="29EB71BE" w14:textId="77777777" w:rsidR="0020113B" w:rsidRDefault="0020113B" w:rsidP="0020113B">
                      <w:pPr>
                        <w:pStyle w:val="Caption"/>
                        <w:rPr>
                          <w:noProof/>
                          <w:color w:val="auto"/>
                          <w:sz w:val="24"/>
                        </w:rPr>
                      </w:pPr>
                      <w:r>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1</w:t>
                      </w:r>
                      <w:r>
                        <w:rPr>
                          <w:color w:val="auto"/>
                        </w:rPr>
                        <w:fldChar w:fldCharType="end"/>
                      </w:r>
                      <w:r>
                        <w:rPr>
                          <w:color w:val="auto"/>
                        </w:rPr>
                        <w:t>: Own visual depiction of validity concepts</w:t>
                      </w:r>
                    </w:p>
                  </w:txbxContent>
                </v:textbox>
                <w10:wrap type="topAndBottom"/>
              </v:shape>
            </w:pict>
          </mc:Fallback>
        </mc:AlternateContent>
      </w:r>
      <w:r>
        <w:rPr>
          <w:lang w:val="en-US"/>
        </w:rPr>
        <w:t>Appendix 3: Overview Validity Concepts</w:t>
      </w:r>
    </w:p>
    <w:p w14:paraId="0CDA7C81" w14:textId="77777777" w:rsidR="0020113B" w:rsidRDefault="0020113B" w:rsidP="0020113B"/>
    <w:p w14:paraId="34E71C82" w14:textId="77777777" w:rsidR="0020113B" w:rsidRDefault="0020113B" w:rsidP="0020113B">
      <w:pPr>
        <w:pStyle w:val="Heading2"/>
        <w:rPr>
          <w:lang w:val="de-DE"/>
        </w:rPr>
      </w:pPr>
      <w:bookmarkStart w:id="21" w:name="_Toc108187425"/>
      <w:r>
        <w:rPr>
          <w:lang w:val="de-DE"/>
        </w:rPr>
        <w:lastRenderedPageBreak/>
        <w:t xml:space="preserve">Appendix 4: </w:t>
      </w:r>
      <w:proofErr w:type="spellStart"/>
      <w:r>
        <w:rPr>
          <w:lang w:val="de-DE"/>
        </w:rPr>
        <w:t>Questionnaire</w:t>
      </w:r>
      <w:bookmarkEnd w:id="21"/>
      <w:proofErr w:type="spellEnd"/>
    </w:p>
    <w:tbl>
      <w:tblPr>
        <w:tblStyle w:val="TableGrid"/>
        <w:tblW w:w="0" w:type="auto"/>
        <w:tblInd w:w="0" w:type="dxa"/>
        <w:tblLook w:val="04A0" w:firstRow="1" w:lastRow="0" w:firstColumn="1" w:lastColumn="0" w:noHBand="0" w:noVBand="1"/>
      </w:tblPr>
      <w:tblGrid>
        <w:gridCol w:w="2830"/>
        <w:gridCol w:w="6566"/>
      </w:tblGrid>
      <w:tr w:rsidR="0020113B" w14:paraId="25C7BF67" w14:textId="77777777" w:rsidTr="0020113B">
        <w:tc>
          <w:tcPr>
            <w:tcW w:w="2830" w:type="dxa"/>
            <w:tcBorders>
              <w:top w:val="single" w:sz="4" w:space="0" w:color="auto"/>
              <w:left w:val="single" w:sz="4" w:space="0" w:color="auto"/>
              <w:bottom w:val="single" w:sz="4" w:space="0" w:color="auto"/>
              <w:right w:val="single" w:sz="4" w:space="0" w:color="auto"/>
            </w:tcBorders>
            <w:hideMark/>
          </w:tcPr>
          <w:p w14:paraId="213D712F" w14:textId="77777777" w:rsidR="0020113B" w:rsidRDefault="0020113B">
            <w:pPr>
              <w:rPr>
                <w:lang w:val="de-DE"/>
              </w:rPr>
            </w:pPr>
            <w:r>
              <w:rPr>
                <w:lang w:val="de-DE"/>
              </w:rPr>
              <w:t>Background Paper</w:t>
            </w:r>
          </w:p>
        </w:tc>
        <w:tc>
          <w:tcPr>
            <w:tcW w:w="6566" w:type="dxa"/>
            <w:tcBorders>
              <w:top w:val="single" w:sz="4" w:space="0" w:color="auto"/>
              <w:left w:val="single" w:sz="4" w:space="0" w:color="auto"/>
              <w:bottom w:val="single" w:sz="4" w:space="0" w:color="auto"/>
              <w:right w:val="single" w:sz="4" w:space="0" w:color="auto"/>
            </w:tcBorders>
          </w:tcPr>
          <w:p w14:paraId="4D2BD644" w14:textId="77777777" w:rsidR="0020113B" w:rsidRDefault="0020113B">
            <w:pPr>
              <w:rPr>
                <w:lang w:val="de-DE"/>
              </w:rPr>
            </w:pPr>
          </w:p>
        </w:tc>
      </w:tr>
      <w:tr w:rsidR="0020113B" w14:paraId="63F385A7" w14:textId="77777777" w:rsidTr="0020113B">
        <w:tc>
          <w:tcPr>
            <w:tcW w:w="2830" w:type="dxa"/>
            <w:tcBorders>
              <w:top w:val="single" w:sz="4" w:space="0" w:color="auto"/>
              <w:left w:val="single" w:sz="4" w:space="0" w:color="auto"/>
              <w:bottom w:val="single" w:sz="4" w:space="0" w:color="auto"/>
              <w:right w:val="single" w:sz="4" w:space="0" w:color="auto"/>
            </w:tcBorders>
          </w:tcPr>
          <w:p w14:paraId="7B069DF1" w14:textId="77777777" w:rsidR="0020113B" w:rsidRDefault="0020113B">
            <w:pPr>
              <w:rPr>
                <w:lang w:val="de-DE"/>
              </w:rPr>
            </w:pPr>
          </w:p>
        </w:tc>
        <w:tc>
          <w:tcPr>
            <w:tcW w:w="6566" w:type="dxa"/>
            <w:tcBorders>
              <w:top w:val="single" w:sz="4" w:space="0" w:color="auto"/>
              <w:left w:val="single" w:sz="4" w:space="0" w:color="auto"/>
              <w:bottom w:val="single" w:sz="4" w:space="0" w:color="auto"/>
              <w:right w:val="single" w:sz="4" w:space="0" w:color="auto"/>
            </w:tcBorders>
          </w:tcPr>
          <w:p w14:paraId="47E62A59" w14:textId="77777777" w:rsidR="0020113B" w:rsidRDefault="0020113B">
            <w:pPr>
              <w:rPr>
                <w:lang w:val="de-DE"/>
              </w:rPr>
            </w:pPr>
          </w:p>
        </w:tc>
      </w:tr>
      <w:tr w:rsidR="0020113B" w14:paraId="63DEF48F" w14:textId="77777777" w:rsidTr="0020113B">
        <w:tc>
          <w:tcPr>
            <w:tcW w:w="2830" w:type="dxa"/>
            <w:tcBorders>
              <w:top w:val="single" w:sz="4" w:space="0" w:color="auto"/>
              <w:left w:val="single" w:sz="4" w:space="0" w:color="auto"/>
              <w:bottom w:val="single" w:sz="4" w:space="0" w:color="auto"/>
              <w:right w:val="single" w:sz="4" w:space="0" w:color="auto"/>
            </w:tcBorders>
            <w:hideMark/>
          </w:tcPr>
          <w:p w14:paraId="105B3209" w14:textId="77777777" w:rsidR="0020113B" w:rsidRDefault="0020113B">
            <w:pPr>
              <w:rPr>
                <w:lang w:val="de-DE"/>
              </w:rPr>
            </w:pPr>
            <w:proofErr w:type="spellStart"/>
            <w:r>
              <w:rPr>
                <w:lang w:val="de-DE"/>
              </w:rPr>
              <w:t>Consent</w:t>
            </w:r>
            <w:proofErr w:type="spellEnd"/>
          </w:p>
        </w:tc>
        <w:tc>
          <w:tcPr>
            <w:tcW w:w="6566" w:type="dxa"/>
            <w:tcBorders>
              <w:top w:val="single" w:sz="4" w:space="0" w:color="auto"/>
              <w:left w:val="single" w:sz="4" w:space="0" w:color="auto"/>
              <w:bottom w:val="single" w:sz="4" w:space="0" w:color="auto"/>
              <w:right w:val="single" w:sz="4" w:space="0" w:color="auto"/>
            </w:tcBorders>
            <w:hideMark/>
          </w:tcPr>
          <w:p w14:paraId="159B38FF" w14:textId="77777777" w:rsidR="0020113B" w:rsidRDefault="0020113B">
            <w:pPr>
              <w:rPr>
                <w:lang w:val="en-US"/>
              </w:rPr>
            </w:pPr>
            <w:r>
              <w:rPr>
                <w:lang w:val="en-US"/>
              </w:rPr>
              <w:t xml:space="preserve">Furthermore, I would like to inform you that I will record the prepared questions and your answers for my bachelor thesis. This recording will be transcribed to be able to analyze the answers. The recorded data is purely for research purposes Your data will only be presented in aggregated form and anonymized. The research paper, including the appendices, can only be viewed by members of the Department of Geography at Heidelberg University, including myself. </w:t>
            </w:r>
          </w:p>
          <w:p w14:paraId="7EE64B2D" w14:textId="77777777" w:rsidR="0020113B" w:rsidRDefault="0020113B">
            <w:pPr>
              <w:rPr>
                <w:lang w:val="en-US"/>
              </w:rPr>
            </w:pPr>
            <w:r>
              <w:rPr>
                <w:lang w:val="en-US"/>
              </w:rPr>
              <w:t xml:space="preserve">Do you agree that I record this interview for research purposes? </w:t>
            </w:r>
          </w:p>
        </w:tc>
      </w:tr>
    </w:tbl>
    <w:p w14:paraId="7B58EB7C" w14:textId="77777777" w:rsidR="0020113B" w:rsidRDefault="0020113B" w:rsidP="0020113B">
      <w:pPr>
        <w:rPr>
          <w:lang w:val="en-US"/>
        </w:rPr>
      </w:pPr>
    </w:p>
    <w:tbl>
      <w:tblPr>
        <w:tblStyle w:val="TableGrid"/>
        <w:tblW w:w="0" w:type="auto"/>
        <w:tblInd w:w="0" w:type="dxa"/>
        <w:tblLook w:val="04A0" w:firstRow="1" w:lastRow="0" w:firstColumn="1" w:lastColumn="0" w:noHBand="0" w:noVBand="1"/>
      </w:tblPr>
      <w:tblGrid>
        <w:gridCol w:w="2830"/>
        <w:gridCol w:w="6232"/>
      </w:tblGrid>
      <w:tr w:rsidR="0020113B" w14:paraId="2B148B12" w14:textId="77777777" w:rsidTr="0020113B">
        <w:trPr>
          <w:trHeight w:val="93"/>
        </w:trPr>
        <w:tc>
          <w:tcPr>
            <w:tcW w:w="2830" w:type="dxa"/>
            <w:vMerge w:val="restart"/>
            <w:tcBorders>
              <w:top w:val="single" w:sz="4" w:space="0" w:color="auto"/>
              <w:left w:val="single" w:sz="4" w:space="0" w:color="auto"/>
              <w:bottom w:val="single" w:sz="4" w:space="0" w:color="auto"/>
              <w:right w:val="single" w:sz="4" w:space="0" w:color="auto"/>
            </w:tcBorders>
          </w:tcPr>
          <w:p w14:paraId="1D4EF693" w14:textId="77777777" w:rsidR="0020113B" w:rsidRDefault="0020113B">
            <w:pPr>
              <w:rPr>
                <w:rFonts w:cs="Times New Roman"/>
                <w:lang w:val="de-DE"/>
              </w:rPr>
            </w:pPr>
            <w:proofErr w:type="spellStart"/>
            <w:r>
              <w:rPr>
                <w:rFonts w:cs="Times New Roman"/>
                <w:lang w:val="de-DE"/>
              </w:rPr>
              <w:t>Introduction</w:t>
            </w:r>
            <w:proofErr w:type="spellEnd"/>
          </w:p>
          <w:p w14:paraId="7956290F" w14:textId="77777777" w:rsidR="0020113B" w:rsidRDefault="0020113B">
            <w:pPr>
              <w:rPr>
                <w:rFonts w:cs="Times New Roman"/>
                <w:i/>
                <w:iCs/>
                <w:lang w:val="en-US"/>
              </w:rPr>
            </w:pPr>
          </w:p>
        </w:tc>
        <w:tc>
          <w:tcPr>
            <w:tcW w:w="6232" w:type="dxa"/>
            <w:tcBorders>
              <w:top w:val="single" w:sz="4" w:space="0" w:color="auto"/>
              <w:left w:val="single" w:sz="4" w:space="0" w:color="auto"/>
              <w:bottom w:val="single" w:sz="4" w:space="0" w:color="auto"/>
              <w:right w:val="single" w:sz="4" w:space="0" w:color="auto"/>
            </w:tcBorders>
            <w:hideMark/>
          </w:tcPr>
          <w:p w14:paraId="79722579" w14:textId="77777777" w:rsidR="0020113B" w:rsidRDefault="0020113B">
            <w:pPr>
              <w:rPr>
                <w:rFonts w:cs="Times New Roman"/>
                <w:lang w:val="en-US"/>
              </w:rPr>
            </w:pPr>
            <w:r>
              <w:rPr>
                <w:rFonts w:cs="Times New Roman"/>
                <w:lang w:val="en-US"/>
              </w:rPr>
              <w:t>What is your professional background?</w:t>
            </w:r>
          </w:p>
        </w:tc>
      </w:tr>
      <w:tr w:rsidR="0020113B" w14:paraId="016BB766" w14:textId="77777777" w:rsidTr="0020113B">
        <w:trPr>
          <w:trHeight w:val="9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E27EB9C" w14:textId="77777777" w:rsidR="0020113B" w:rsidRDefault="0020113B">
            <w:pPr>
              <w:spacing w:line="240" w:lineRule="auto"/>
              <w:rPr>
                <w:rFonts w:cs="Times New Roman"/>
                <w:i/>
                <w:iCs/>
                <w:lang w:val="en-US"/>
              </w:rPr>
            </w:pPr>
          </w:p>
        </w:tc>
        <w:tc>
          <w:tcPr>
            <w:tcW w:w="6232" w:type="dxa"/>
            <w:tcBorders>
              <w:top w:val="single" w:sz="4" w:space="0" w:color="auto"/>
              <w:left w:val="single" w:sz="4" w:space="0" w:color="auto"/>
              <w:bottom w:val="single" w:sz="4" w:space="0" w:color="auto"/>
              <w:right w:val="single" w:sz="4" w:space="0" w:color="auto"/>
            </w:tcBorders>
            <w:hideMark/>
          </w:tcPr>
          <w:p w14:paraId="6C8690BE" w14:textId="77777777" w:rsidR="0020113B" w:rsidRDefault="0020113B">
            <w:pPr>
              <w:rPr>
                <w:rFonts w:cs="Times New Roman"/>
                <w:lang w:val="en-US"/>
              </w:rPr>
            </w:pPr>
            <w:r>
              <w:rPr>
                <w:rFonts w:cs="Times New Roman"/>
                <w:lang w:val="en-US"/>
              </w:rPr>
              <w:t>How is your work related to text analysis and political communication?</w:t>
            </w:r>
          </w:p>
        </w:tc>
      </w:tr>
      <w:tr w:rsidR="0020113B" w14:paraId="37073F9E" w14:textId="77777777" w:rsidTr="0020113B">
        <w:trPr>
          <w:trHeight w:val="70"/>
        </w:trPr>
        <w:tc>
          <w:tcPr>
            <w:tcW w:w="2830" w:type="dxa"/>
            <w:vMerge w:val="restart"/>
            <w:tcBorders>
              <w:top w:val="single" w:sz="4" w:space="0" w:color="auto"/>
              <w:left w:val="single" w:sz="4" w:space="0" w:color="auto"/>
              <w:bottom w:val="single" w:sz="4" w:space="0" w:color="auto"/>
              <w:right w:val="single" w:sz="4" w:space="0" w:color="auto"/>
            </w:tcBorders>
          </w:tcPr>
          <w:p w14:paraId="1C676699" w14:textId="77777777" w:rsidR="0020113B" w:rsidRDefault="0020113B">
            <w:pPr>
              <w:rPr>
                <w:rFonts w:cs="Times New Roman"/>
                <w:i/>
                <w:iCs/>
                <w:lang w:val="de-DE"/>
              </w:rPr>
            </w:pPr>
            <w:r>
              <w:rPr>
                <w:rFonts w:cs="Times New Roman"/>
                <w:lang w:val="de-DE"/>
              </w:rPr>
              <w:t>Measurement Validity</w:t>
            </w:r>
          </w:p>
          <w:p w14:paraId="45D7CB4F" w14:textId="77777777" w:rsidR="0020113B" w:rsidRDefault="0020113B">
            <w:pPr>
              <w:rPr>
                <w:rFonts w:cs="Times New Roman"/>
                <w:lang w:val="de-DE"/>
              </w:rPr>
            </w:pPr>
          </w:p>
        </w:tc>
        <w:tc>
          <w:tcPr>
            <w:tcW w:w="6232" w:type="dxa"/>
            <w:tcBorders>
              <w:top w:val="single" w:sz="4" w:space="0" w:color="auto"/>
              <w:left w:val="single" w:sz="4" w:space="0" w:color="auto"/>
              <w:bottom w:val="single" w:sz="4" w:space="0" w:color="auto"/>
              <w:right w:val="single" w:sz="4" w:space="0" w:color="auto"/>
            </w:tcBorders>
            <w:hideMark/>
          </w:tcPr>
          <w:p w14:paraId="029F5EDF" w14:textId="77777777" w:rsidR="0020113B" w:rsidRDefault="0020113B">
            <w:pPr>
              <w:rPr>
                <w:rFonts w:cs="Times New Roman"/>
              </w:rPr>
            </w:pPr>
            <w:r>
              <w:rPr>
                <w:lang w:val="en-US"/>
              </w:rPr>
              <w:t>How would you</w:t>
            </w:r>
            <w:r>
              <w:rPr>
                <w:b/>
                <w:bCs/>
                <w:lang w:val="en-US"/>
              </w:rPr>
              <w:t xml:space="preserve"> describe validity</w:t>
            </w:r>
            <w:r>
              <w:rPr>
                <w:lang w:val="en-US"/>
              </w:rPr>
              <w:t>?</w:t>
            </w:r>
          </w:p>
        </w:tc>
      </w:tr>
      <w:tr w:rsidR="0020113B" w14:paraId="12EC5529" w14:textId="77777777" w:rsidTr="0020113B">
        <w:trPr>
          <w:trHeight w:val="7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C20697E" w14:textId="77777777" w:rsidR="0020113B" w:rsidRPr="0020113B" w:rsidRDefault="0020113B">
            <w:pPr>
              <w:spacing w:line="240" w:lineRule="auto"/>
              <w:rPr>
                <w:rFonts w:cs="Times New Roman"/>
                <w:lang w:val="en-US"/>
              </w:rPr>
            </w:pPr>
          </w:p>
        </w:tc>
        <w:tc>
          <w:tcPr>
            <w:tcW w:w="6232" w:type="dxa"/>
            <w:tcBorders>
              <w:top w:val="single" w:sz="4" w:space="0" w:color="auto"/>
              <w:left w:val="single" w:sz="4" w:space="0" w:color="auto"/>
              <w:bottom w:val="single" w:sz="4" w:space="0" w:color="auto"/>
              <w:right w:val="single" w:sz="4" w:space="0" w:color="auto"/>
            </w:tcBorders>
            <w:hideMark/>
          </w:tcPr>
          <w:p w14:paraId="727BD020" w14:textId="77777777" w:rsidR="0020113B" w:rsidRDefault="0020113B">
            <w:pPr>
              <w:rPr>
                <w:rFonts w:cs="Times New Roman"/>
              </w:rPr>
            </w:pPr>
            <w:r>
              <w:rPr>
                <w:lang w:val="en-US"/>
              </w:rPr>
              <w:t xml:space="preserve">Have you come across </w:t>
            </w:r>
            <w:r>
              <w:rPr>
                <w:b/>
                <w:bCs/>
                <w:lang w:val="en-US"/>
              </w:rPr>
              <w:t>different validity terms</w:t>
            </w:r>
            <w:r>
              <w:rPr>
                <w:lang w:val="en-US"/>
              </w:rPr>
              <w:t xml:space="preserve"> within different </w:t>
            </w:r>
            <w:r>
              <w:rPr>
                <w:b/>
                <w:bCs/>
                <w:lang w:val="en-US"/>
              </w:rPr>
              <w:t>research fields</w:t>
            </w:r>
            <w:r>
              <w:rPr>
                <w:lang w:val="en-US"/>
              </w:rPr>
              <w:t>?</w:t>
            </w:r>
          </w:p>
        </w:tc>
      </w:tr>
      <w:tr w:rsidR="0020113B" w14:paraId="3349987A" w14:textId="77777777" w:rsidTr="0020113B">
        <w:trPr>
          <w:trHeight w:val="781"/>
        </w:trPr>
        <w:tc>
          <w:tcPr>
            <w:tcW w:w="2830" w:type="dxa"/>
            <w:vMerge w:val="restart"/>
            <w:tcBorders>
              <w:top w:val="single" w:sz="4" w:space="0" w:color="auto"/>
              <w:left w:val="single" w:sz="4" w:space="0" w:color="auto"/>
              <w:bottom w:val="single" w:sz="4" w:space="0" w:color="auto"/>
              <w:right w:val="single" w:sz="4" w:space="0" w:color="auto"/>
            </w:tcBorders>
            <w:hideMark/>
          </w:tcPr>
          <w:p w14:paraId="0F8BD15A" w14:textId="77777777" w:rsidR="0020113B" w:rsidRDefault="0020113B">
            <w:pPr>
              <w:rPr>
                <w:rFonts w:cs="Times New Roman"/>
                <w:lang w:val="en-US"/>
              </w:rPr>
            </w:pPr>
            <w:r>
              <w:t>Measurement validity</w:t>
            </w:r>
            <w:r>
              <w:rPr>
                <w:rFonts w:cs="Times New Roman"/>
                <w:lang w:val="en-US"/>
              </w:rPr>
              <w:t xml:space="preserve"> and </w:t>
            </w:r>
            <w:r>
              <w:rPr>
                <w:lang w:val="en-US"/>
              </w:rPr>
              <w:t>computer-assisted text methods?</w:t>
            </w:r>
          </w:p>
        </w:tc>
        <w:tc>
          <w:tcPr>
            <w:tcW w:w="6232" w:type="dxa"/>
            <w:tcBorders>
              <w:top w:val="single" w:sz="4" w:space="0" w:color="auto"/>
              <w:left w:val="single" w:sz="4" w:space="0" w:color="auto"/>
              <w:bottom w:val="single" w:sz="4" w:space="0" w:color="auto"/>
              <w:right w:val="single" w:sz="4" w:space="0" w:color="auto"/>
            </w:tcBorders>
            <w:hideMark/>
          </w:tcPr>
          <w:p w14:paraId="01EB19CE" w14:textId="77777777" w:rsidR="0020113B" w:rsidRDefault="0020113B">
            <w:pPr>
              <w:rPr>
                <w:lang w:val="en-US"/>
              </w:rPr>
            </w:pPr>
            <w:r>
              <w:rPr>
                <w:lang w:val="en-US"/>
              </w:rPr>
              <w:t xml:space="preserve">Have you come across </w:t>
            </w:r>
            <w:r>
              <w:rPr>
                <w:b/>
                <w:bCs/>
                <w:lang w:val="en-US"/>
              </w:rPr>
              <w:t>different validity terms</w:t>
            </w:r>
            <w:r>
              <w:rPr>
                <w:lang w:val="en-US"/>
              </w:rPr>
              <w:t xml:space="preserve"> in the field of computer-assisted text methods?</w:t>
            </w:r>
          </w:p>
        </w:tc>
      </w:tr>
      <w:tr w:rsidR="0020113B" w14:paraId="7EB0704F" w14:textId="77777777" w:rsidTr="0020113B">
        <w:trPr>
          <w:trHeight w:val="78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96B5358" w14:textId="77777777" w:rsidR="0020113B" w:rsidRDefault="0020113B">
            <w:pPr>
              <w:spacing w:line="240" w:lineRule="auto"/>
              <w:rPr>
                <w:rFonts w:cs="Times New Roman"/>
                <w:lang w:val="en-US"/>
              </w:rPr>
            </w:pPr>
          </w:p>
        </w:tc>
        <w:tc>
          <w:tcPr>
            <w:tcW w:w="6232" w:type="dxa"/>
            <w:tcBorders>
              <w:top w:val="single" w:sz="4" w:space="0" w:color="auto"/>
              <w:left w:val="single" w:sz="4" w:space="0" w:color="auto"/>
              <w:bottom w:val="single" w:sz="4" w:space="0" w:color="auto"/>
              <w:right w:val="single" w:sz="4" w:space="0" w:color="auto"/>
            </w:tcBorders>
            <w:hideMark/>
          </w:tcPr>
          <w:p w14:paraId="15692B57" w14:textId="77777777" w:rsidR="0020113B" w:rsidRDefault="0020113B">
            <w:pPr>
              <w:rPr>
                <w:lang w:val="en-US"/>
              </w:rPr>
            </w:pPr>
            <w:r>
              <w:rPr>
                <w:lang w:val="en-US"/>
              </w:rPr>
              <w:t>How would you describe the process of measurement validation? Which steps are usually reported in the final paper?</w:t>
            </w:r>
          </w:p>
        </w:tc>
      </w:tr>
      <w:tr w:rsidR="0020113B" w14:paraId="735B06C1" w14:textId="77777777" w:rsidTr="0020113B">
        <w:trPr>
          <w:trHeight w:val="7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1D18062" w14:textId="77777777" w:rsidR="0020113B" w:rsidRDefault="0020113B">
            <w:pPr>
              <w:spacing w:line="240" w:lineRule="auto"/>
              <w:rPr>
                <w:rFonts w:cs="Times New Roman"/>
                <w:lang w:val="en-US"/>
              </w:rPr>
            </w:pPr>
          </w:p>
        </w:tc>
        <w:tc>
          <w:tcPr>
            <w:tcW w:w="6232" w:type="dxa"/>
            <w:tcBorders>
              <w:top w:val="single" w:sz="4" w:space="0" w:color="auto"/>
              <w:left w:val="single" w:sz="4" w:space="0" w:color="auto"/>
              <w:bottom w:val="single" w:sz="4" w:space="0" w:color="auto"/>
              <w:right w:val="single" w:sz="4" w:space="0" w:color="auto"/>
            </w:tcBorders>
            <w:hideMark/>
          </w:tcPr>
          <w:p w14:paraId="6D3708D7" w14:textId="77777777" w:rsidR="0020113B" w:rsidRDefault="0020113B">
            <w:pPr>
              <w:rPr>
                <w:lang w:val="en-US"/>
              </w:rPr>
            </w:pPr>
            <w:r>
              <w:rPr>
                <w:b/>
                <w:bCs/>
                <w:lang w:val="en-US"/>
              </w:rPr>
              <w:t>What approaches</w:t>
            </w:r>
            <w:r>
              <w:rPr>
                <w:lang w:val="en-US"/>
              </w:rPr>
              <w:t xml:space="preserve"> do you know to validate a computer-assisted text method?</w:t>
            </w:r>
          </w:p>
        </w:tc>
      </w:tr>
      <w:tr w:rsidR="0020113B" w14:paraId="153873A8" w14:textId="77777777" w:rsidTr="0020113B">
        <w:trPr>
          <w:trHeight w:val="7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61F14A0" w14:textId="77777777" w:rsidR="0020113B" w:rsidRDefault="0020113B">
            <w:pPr>
              <w:spacing w:line="240" w:lineRule="auto"/>
              <w:rPr>
                <w:rFonts w:cs="Times New Roman"/>
                <w:lang w:val="en-US"/>
              </w:rPr>
            </w:pPr>
          </w:p>
        </w:tc>
        <w:tc>
          <w:tcPr>
            <w:tcW w:w="6232" w:type="dxa"/>
            <w:tcBorders>
              <w:top w:val="single" w:sz="4" w:space="0" w:color="auto"/>
              <w:left w:val="single" w:sz="4" w:space="0" w:color="auto"/>
              <w:bottom w:val="single" w:sz="4" w:space="0" w:color="auto"/>
              <w:right w:val="single" w:sz="4" w:space="0" w:color="auto"/>
            </w:tcBorders>
            <w:hideMark/>
          </w:tcPr>
          <w:p w14:paraId="7166F100" w14:textId="77777777" w:rsidR="0020113B" w:rsidRDefault="0020113B">
            <w:pPr>
              <w:rPr>
                <w:lang w:val="en-US"/>
              </w:rPr>
            </w:pPr>
            <w:r>
              <w:rPr>
                <w:lang w:val="en-US"/>
              </w:rPr>
              <w:t xml:space="preserve">How would you </w:t>
            </w:r>
            <w:r>
              <w:rPr>
                <w:b/>
                <w:bCs/>
                <w:lang w:val="en-US"/>
              </w:rPr>
              <w:t>describe</w:t>
            </w:r>
            <w:r>
              <w:rPr>
                <w:lang w:val="en-US"/>
              </w:rPr>
              <w:t xml:space="preserve"> the </w:t>
            </w:r>
            <w:r>
              <w:rPr>
                <w:b/>
                <w:bCs/>
                <w:lang w:val="en-US"/>
              </w:rPr>
              <w:t>current state of knowledge</w:t>
            </w:r>
            <w:r>
              <w:rPr>
                <w:lang w:val="en-US"/>
              </w:rPr>
              <w:t xml:space="preserve"> on validating computer-assisted text method?</w:t>
            </w:r>
          </w:p>
        </w:tc>
      </w:tr>
      <w:tr w:rsidR="0020113B" w14:paraId="385A9C41" w14:textId="77777777" w:rsidTr="0020113B">
        <w:trPr>
          <w:trHeight w:val="70"/>
        </w:trPr>
        <w:tc>
          <w:tcPr>
            <w:tcW w:w="2830" w:type="dxa"/>
            <w:vMerge w:val="restart"/>
            <w:tcBorders>
              <w:top w:val="single" w:sz="4" w:space="0" w:color="auto"/>
              <w:left w:val="single" w:sz="4" w:space="0" w:color="auto"/>
              <w:bottom w:val="single" w:sz="4" w:space="0" w:color="auto"/>
              <w:right w:val="single" w:sz="4" w:space="0" w:color="auto"/>
            </w:tcBorders>
            <w:hideMark/>
          </w:tcPr>
          <w:p w14:paraId="31B9A1D0" w14:textId="77777777" w:rsidR="0020113B" w:rsidRDefault="0020113B">
            <w:pPr>
              <w:rPr>
                <w:rFonts w:cs="Times New Roman"/>
                <w:lang w:val="en-US"/>
              </w:rPr>
            </w:pPr>
            <w:r>
              <w:rPr>
                <w:rFonts w:cs="Times New Roman"/>
                <w:lang w:val="en-US"/>
              </w:rPr>
              <w:t xml:space="preserve">Challenges Measurement Validity and CATM </w:t>
            </w:r>
          </w:p>
        </w:tc>
        <w:tc>
          <w:tcPr>
            <w:tcW w:w="6232" w:type="dxa"/>
            <w:tcBorders>
              <w:top w:val="single" w:sz="4" w:space="0" w:color="auto"/>
              <w:left w:val="single" w:sz="4" w:space="0" w:color="auto"/>
              <w:bottom w:val="single" w:sz="4" w:space="0" w:color="auto"/>
              <w:right w:val="single" w:sz="4" w:space="0" w:color="auto"/>
            </w:tcBorders>
            <w:hideMark/>
          </w:tcPr>
          <w:p w14:paraId="398181BA" w14:textId="77777777" w:rsidR="0020113B" w:rsidRDefault="0020113B">
            <w:pPr>
              <w:rPr>
                <w:lang w:val="en-US"/>
              </w:rPr>
            </w:pPr>
            <w:r>
              <w:rPr>
                <w:lang w:val="en-US"/>
              </w:rPr>
              <w:t xml:space="preserve">What are the barriers that </w:t>
            </w:r>
            <w:r>
              <w:rPr>
                <w:b/>
                <w:bCs/>
                <w:lang w:val="en-US"/>
              </w:rPr>
              <w:t>hamper</w:t>
            </w:r>
            <w:r>
              <w:rPr>
                <w:lang w:val="en-US"/>
              </w:rPr>
              <w:t xml:space="preserve"> the validation of computer-assisted text methods? (</w:t>
            </w:r>
            <w:r>
              <w:rPr>
                <w:i/>
                <w:iCs/>
                <w:lang w:val="en-US"/>
              </w:rPr>
              <w:t>Costs, missing guidelines etc</w:t>
            </w:r>
            <w:r>
              <w:rPr>
                <w:lang w:val="en-US"/>
              </w:rPr>
              <w:t>.)</w:t>
            </w:r>
          </w:p>
        </w:tc>
      </w:tr>
      <w:tr w:rsidR="0020113B" w14:paraId="1B3FA378" w14:textId="77777777" w:rsidTr="0020113B">
        <w:trPr>
          <w:trHeight w:val="7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72941BC" w14:textId="77777777" w:rsidR="0020113B" w:rsidRDefault="0020113B">
            <w:pPr>
              <w:spacing w:line="240" w:lineRule="auto"/>
              <w:rPr>
                <w:rFonts w:cs="Times New Roman"/>
                <w:lang w:val="en-US"/>
              </w:rPr>
            </w:pPr>
          </w:p>
        </w:tc>
        <w:tc>
          <w:tcPr>
            <w:tcW w:w="6232" w:type="dxa"/>
            <w:tcBorders>
              <w:top w:val="single" w:sz="4" w:space="0" w:color="auto"/>
              <w:left w:val="single" w:sz="4" w:space="0" w:color="auto"/>
              <w:bottom w:val="single" w:sz="4" w:space="0" w:color="auto"/>
              <w:right w:val="single" w:sz="4" w:space="0" w:color="auto"/>
            </w:tcBorders>
            <w:hideMark/>
          </w:tcPr>
          <w:p w14:paraId="54CB6DC9" w14:textId="77777777" w:rsidR="0020113B" w:rsidRDefault="0020113B">
            <w:pPr>
              <w:rPr>
                <w:lang w:val="en-US"/>
              </w:rPr>
            </w:pPr>
            <w:r>
              <w:rPr>
                <w:lang w:val="en-US"/>
              </w:rPr>
              <w:t xml:space="preserve">Do you have any ideas on </w:t>
            </w:r>
            <w:r>
              <w:rPr>
                <w:b/>
                <w:bCs/>
                <w:lang w:val="en-US"/>
              </w:rPr>
              <w:t>how to improve</w:t>
            </w:r>
            <w:r>
              <w:rPr>
                <w:lang w:val="en-US"/>
              </w:rPr>
              <w:t xml:space="preserve"> the validation of computer-assisted text methods?</w:t>
            </w:r>
          </w:p>
        </w:tc>
      </w:tr>
      <w:tr w:rsidR="0020113B" w14:paraId="17C0948D" w14:textId="77777777" w:rsidTr="0020113B">
        <w:trPr>
          <w:trHeight w:val="70"/>
        </w:trPr>
        <w:tc>
          <w:tcPr>
            <w:tcW w:w="2830" w:type="dxa"/>
            <w:tcBorders>
              <w:top w:val="single" w:sz="4" w:space="0" w:color="auto"/>
              <w:left w:val="single" w:sz="4" w:space="0" w:color="auto"/>
              <w:bottom w:val="single" w:sz="4" w:space="0" w:color="auto"/>
              <w:right w:val="single" w:sz="4" w:space="0" w:color="auto"/>
            </w:tcBorders>
            <w:hideMark/>
          </w:tcPr>
          <w:p w14:paraId="736EF833" w14:textId="77777777" w:rsidR="0020113B" w:rsidRDefault="0020113B">
            <w:pPr>
              <w:rPr>
                <w:rFonts w:cs="Times New Roman"/>
                <w:lang w:val="en-US"/>
              </w:rPr>
            </w:pPr>
            <w:r>
              <w:rPr>
                <w:rFonts w:cs="Times New Roman"/>
                <w:lang w:val="en-US"/>
              </w:rPr>
              <w:t>Conclusion</w:t>
            </w:r>
          </w:p>
        </w:tc>
        <w:tc>
          <w:tcPr>
            <w:tcW w:w="6232" w:type="dxa"/>
            <w:tcBorders>
              <w:top w:val="single" w:sz="4" w:space="0" w:color="auto"/>
              <w:left w:val="single" w:sz="4" w:space="0" w:color="auto"/>
              <w:bottom w:val="single" w:sz="4" w:space="0" w:color="auto"/>
              <w:right w:val="single" w:sz="4" w:space="0" w:color="auto"/>
            </w:tcBorders>
            <w:hideMark/>
          </w:tcPr>
          <w:p w14:paraId="0334B2EB" w14:textId="77777777" w:rsidR="0020113B" w:rsidRDefault="0020113B">
            <w:pPr>
              <w:rPr>
                <w:lang w:val="en-US"/>
              </w:rPr>
            </w:pPr>
            <w:r>
              <w:rPr>
                <w:lang w:val="en-US"/>
              </w:rPr>
              <w:t>Is there anything else you would like to tell us?</w:t>
            </w:r>
          </w:p>
        </w:tc>
      </w:tr>
    </w:tbl>
    <w:p w14:paraId="64CB172F" w14:textId="77777777" w:rsidR="0020113B" w:rsidRPr="0020113B" w:rsidRDefault="0020113B" w:rsidP="0020113B">
      <w:pPr>
        <w:rPr>
          <w:lang w:val="en-US"/>
        </w:rPr>
      </w:pPr>
    </w:p>
    <w:p w14:paraId="2B6C520F" w14:textId="43A89512" w:rsidR="00FC038B" w:rsidRPr="00631AF0" w:rsidRDefault="00FC038B" w:rsidP="00FC038B">
      <w:pPr>
        <w:pStyle w:val="Heading1"/>
        <w:rPr>
          <w:b w:val="0"/>
          <w:bCs/>
          <w:sz w:val="23"/>
          <w:szCs w:val="23"/>
          <w:lang w:val="en-US"/>
        </w:rPr>
      </w:pPr>
      <w:bookmarkStart w:id="22" w:name="_Toc108187426"/>
      <w:r w:rsidRPr="00631AF0">
        <w:rPr>
          <w:lang w:val="en-US"/>
        </w:rPr>
        <w:t>TOPIC 0 | Summary</w:t>
      </w:r>
      <w:bookmarkEnd w:id="22"/>
      <w:r w:rsidRPr="00631AF0">
        <w:rPr>
          <w:sz w:val="23"/>
          <w:szCs w:val="23"/>
          <w:lang w:val="en-US"/>
        </w:rPr>
        <w:t xml:space="preserve"> </w:t>
      </w:r>
    </w:p>
    <w:p w14:paraId="7594D1C1" w14:textId="77777777" w:rsidR="00FC038B" w:rsidRPr="004B23C1" w:rsidRDefault="00FC038B" w:rsidP="00FC038B">
      <w:pPr>
        <w:rPr>
          <w:b/>
          <w:bCs/>
          <w:lang w:val="en-US"/>
        </w:rPr>
      </w:pPr>
      <w:r>
        <w:rPr>
          <w:b/>
          <w:bCs/>
          <w:sz w:val="23"/>
          <w:szCs w:val="23"/>
        </w:rPr>
        <w:t>Enhancing</w:t>
      </w:r>
      <w:r w:rsidRPr="00C6181D">
        <w:rPr>
          <w:b/>
          <w:bCs/>
          <w:sz w:val="23"/>
          <w:szCs w:val="23"/>
        </w:rPr>
        <w:t xml:space="preserve"> the </w:t>
      </w:r>
      <w:r>
        <w:rPr>
          <w:b/>
          <w:bCs/>
          <w:sz w:val="23"/>
          <w:szCs w:val="23"/>
        </w:rPr>
        <w:t>M</w:t>
      </w:r>
      <w:r w:rsidRPr="00C6181D">
        <w:rPr>
          <w:b/>
          <w:bCs/>
          <w:sz w:val="23"/>
          <w:szCs w:val="23"/>
        </w:rPr>
        <w:t xml:space="preserve">easurement </w:t>
      </w:r>
      <w:r>
        <w:rPr>
          <w:b/>
          <w:bCs/>
          <w:sz w:val="23"/>
          <w:szCs w:val="23"/>
        </w:rPr>
        <w:t>V</w:t>
      </w:r>
      <w:r w:rsidRPr="00C6181D">
        <w:rPr>
          <w:b/>
          <w:bCs/>
          <w:sz w:val="23"/>
          <w:szCs w:val="23"/>
        </w:rPr>
        <w:t xml:space="preserve">alidity </w:t>
      </w:r>
      <w:r>
        <w:rPr>
          <w:b/>
          <w:bCs/>
          <w:sz w:val="23"/>
          <w:szCs w:val="23"/>
        </w:rPr>
        <w:t>of Digital Behavioural Data</w:t>
      </w:r>
      <w:r w:rsidRPr="00D8323E">
        <w:rPr>
          <w:rStyle w:val="FootnoteReference"/>
        </w:rPr>
        <w:footnoteReference w:id="10"/>
      </w:r>
    </w:p>
    <w:p w14:paraId="693FBDD1" w14:textId="1FFB857E" w:rsidR="00FC038B" w:rsidRPr="008816FB" w:rsidRDefault="00FC038B" w:rsidP="00FC038B">
      <w:pPr>
        <w:spacing w:before="120" w:after="0"/>
        <w:ind w:firstLine="624"/>
        <w:jc w:val="both"/>
      </w:pPr>
      <w:r w:rsidRPr="00B953DE">
        <w:rPr>
          <w:b/>
          <w:bCs/>
        </w:rPr>
        <w:t>Introduction</w:t>
      </w:r>
      <w:r>
        <w:rPr>
          <w:b/>
          <w:bCs/>
        </w:rPr>
        <w:t xml:space="preserve">. </w:t>
      </w:r>
      <w:r w:rsidRPr="00FD5879">
        <w:rPr>
          <w:lang w:val="en-US"/>
        </w:rPr>
        <w:t xml:space="preserve">In the past </w:t>
      </w:r>
      <w:r>
        <w:rPr>
          <w:lang w:val="en-US"/>
        </w:rPr>
        <w:t>20 years</w:t>
      </w:r>
      <w:r w:rsidRPr="00FD5879">
        <w:rPr>
          <w:lang w:val="en-US"/>
        </w:rPr>
        <w:t>,</w:t>
      </w:r>
      <w:r>
        <w:rPr>
          <w:lang w:val="en-US"/>
        </w:rPr>
        <w:t xml:space="preserve"> social science research has experienced a remarkable rise in publications relying on digital behavioral data and computational methods </w:t>
      </w:r>
      <w:r>
        <w:rPr>
          <w:lang w:val="en-US"/>
        </w:rPr>
        <w:fldChar w:fldCharType="begin"/>
      </w:r>
      <w:r w:rsidR="00527492">
        <w:rPr>
          <w:lang w:val="en-US"/>
        </w:rPr>
        <w:instrText xml:space="preserve"> ADDIN ZOTERO_ITEM CSL_CITATION {"citationID":"l9YGEryR","properties":{"formattedCitation":"(Brady, 2019; Edelmann et al., 2020)","plainCitation":"(Brady, 2019; Edelmann et al., 2020)","noteIndex":0},"citationItems":[{"id":42,"uris":["http://zotero.org/users/9069824/items/6BQ6PJ4F"],"itemData":{"id":42,"type":"article-journal","container-title":"Annual Review of Political Science","DOI":"10.1146/annurev-polisci-090216-023229","ISSN":"1094-2939","issue":"1","journalAbbreviation":"Annu. Rev. Polit. Sci.","page":"297-323","title":"The Challenge of Big Data and Data Science","volume":"22","author":[{"family":"Brady","given":"Henry E."}],"issued":{"date-parts":[["2019"]]}}},{"id":1697,"uris":["http://zotero.org/users/9069824/items/R3WFBBNF"],"itemData":{"id":1697,"type":"article-journal","abstract":"The integration of social science with computer science and engineering fields has produced a new area of study: computational social science. This field applies computational methods to novel sources of digital data such as social media, administrative records, and historical archives to develop theories of human behavior. We review the evolution of this field within sociology via bibliometric analysis and in-depth analysis of the following subfields where this new work is appearing most rapidly: (a) social network analysis and group formation; (b) collective behavior and political sociology; (c) the sociology of knowledge; (d) cultural sociology, social psychology, and emotions; (e) the production of culture; (f) economic sociology and organizations; and (g) demography and population studies. Our review reveals that sociologists are not only at the center of cutting-edge research that addresses longstanding questions about human behavior but also developing new lines of inquiry about digital spaces as well. We conclude by discussing challenging new obstacles in the field, calling for increased attention to sociological theory, and identifying new areas where computational social science might be further integrated into mainstream sociology.","container-title":"Annual Review of Sociology","DOI":"10.1146/annurev-soc-121919-054621","issue":"1","note":"_eprint: https://doi.org/10.1146/annurev-soc-121919-054621","page":"61-81","source":"Annual Reviews","title":"Computational Social Science and Sociology","volume":"46","author":[{"family":"Edelmann","given":"Achim"},{"family":"Wolff","given":"Tom"},{"family":"Montagne","given":"Danielle"},{"family":"Bail","given":"Christopher A."}],"issued":{"date-parts":[["2020"]]}}}],"schema":"https://github.com/citation-style-language/schema/raw/master/csl-citation.json"} </w:instrText>
      </w:r>
      <w:r>
        <w:rPr>
          <w:lang w:val="en-US"/>
        </w:rPr>
        <w:fldChar w:fldCharType="separate"/>
      </w:r>
      <w:r>
        <w:rPr>
          <w:lang w:val="en-US"/>
        </w:rPr>
        <w:t xml:space="preserve">(Brady, 2019; </w:t>
      </w:r>
      <w:proofErr w:type="spellStart"/>
      <w:r>
        <w:rPr>
          <w:lang w:val="en-US"/>
        </w:rPr>
        <w:t>Edelmann</w:t>
      </w:r>
      <w:proofErr w:type="spellEnd"/>
      <w:r>
        <w:rPr>
          <w:lang w:val="en-US"/>
        </w:rPr>
        <w:t xml:space="preserve"> et al., 2020)</w:t>
      </w:r>
      <w:r>
        <w:rPr>
          <w:lang w:val="en-US"/>
        </w:rPr>
        <w:fldChar w:fldCharType="end"/>
      </w:r>
      <w:r>
        <w:rPr>
          <w:lang w:val="en-US"/>
        </w:rPr>
        <w:t>. The potential advantages of these developments are impressive. They</w:t>
      </w:r>
      <w:r w:rsidRPr="00626045">
        <w:rPr>
          <w:lang w:val="en-US"/>
        </w:rPr>
        <w:t xml:space="preserve"> </w:t>
      </w:r>
      <w:r>
        <w:rPr>
          <w:lang w:val="en-US"/>
        </w:rPr>
        <w:t>allow</w:t>
      </w:r>
      <w:r w:rsidRPr="00626045">
        <w:rPr>
          <w:lang w:val="en-US"/>
        </w:rPr>
        <w:t xml:space="preserve"> researchers not only </w:t>
      </w:r>
      <w:r>
        <w:rPr>
          <w:lang w:val="en-US"/>
        </w:rPr>
        <w:t>to get</w:t>
      </w:r>
      <w:r w:rsidRPr="00626045">
        <w:rPr>
          <w:lang w:val="en-US"/>
        </w:rPr>
        <w:t xml:space="preserve"> </w:t>
      </w:r>
      <w:r>
        <w:rPr>
          <w:lang w:val="en-US"/>
        </w:rPr>
        <w:t>access</w:t>
      </w:r>
      <w:r w:rsidRPr="00626045">
        <w:rPr>
          <w:lang w:val="en-US"/>
        </w:rPr>
        <w:t xml:space="preserve"> </w:t>
      </w:r>
      <w:r>
        <w:rPr>
          <w:lang w:val="en-US"/>
        </w:rPr>
        <w:t xml:space="preserve">to new kinds of previously unexplored data, but </w:t>
      </w:r>
      <w:r w:rsidRPr="008C1DE6">
        <w:rPr>
          <w:lang w:val="en-US"/>
        </w:rPr>
        <w:t xml:space="preserve">also </w:t>
      </w:r>
      <w:r>
        <w:rPr>
          <w:lang w:val="en-US"/>
        </w:rPr>
        <w:t xml:space="preserve">to study what people think, feel, and do, in near real-time and large scale, by analyzing and combining digital traces of human </w:t>
      </w:r>
      <w:proofErr w:type="spellStart"/>
      <w:r>
        <w:rPr>
          <w:lang w:val="en-US"/>
        </w:rPr>
        <w:t>behaviour</w:t>
      </w:r>
      <w:proofErr w:type="spellEnd"/>
      <w:r>
        <w:rPr>
          <w:lang w:val="en-US"/>
        </w:rPr>
        <w:t xml:space="preserve"> </w:t>
      </w:r>
      <w:r>
        <w:rPr>
          <w:lang w:val="en-US"/>
        </w:rPr>
        <w:fldChar w:fldCharType="begin"/>
      </w:r>
      <w:r w:rsidR="00527492">
        <w:rPr>
          <w:lang w:val="en-US"/>
        </w:rPr>
        <w:instrText xml:space="preserve"> ADDIN ZOTERO_ITEM CSL_CITATION {"citationID":"L2FAQWEz","properties":{"formattedCitation":"(Azucar et al., 2018; Eichstaedt et al., 2021)","plainCitation":"(Azucar et al., 2018; Eichstaedt et al., 2021)","noteIndex":0},"citationItems":[{"id":1601,"uris":["http://zotero.org/users/9069824/items/ZE5CY964"],"itemData":{"id":1601,"type":"article-journal","abstract":"Abstract The growing use of social media among Internet users produces a vast and new source of user generated ecological data, such as textual posts and images, which can be collected for research purposes. The increasing convergence between social and computer sciences has led researchers to develop automated methods to extract and analyze these digital footprints to predict personality traits. These social media-based predictions can then be used for a variety of purposes, including tailoring online services to improve user experience, enhance recommender systems, and as a possible screening and implementation tool for public health. In this paper, we conduct a series of meta-analyses to determine the predictive power of digital footprints collected from social media over Big 5 personality traits. Further, we investigate the impact of different types of digital footprints on prediction accuracy. Results of analyses show that the predictive power of digital footprints over personality traits is in line with the standard “correlational upper-limit” for behavior to predict personality, with correlations ranging from 0.29 (Agreeableness) to 0.40 (Extraversion). Overall, our findings indicate that accuracy of predictions is consistent across Big 5 traits, and that accuracy improves when analyses include demographics and multiple types of digital footprints.","container-title":"Personality and Individual Differences","DOI":"10.1016/J.PAID.2017.12.018","page":"150-159","title":"Predicting the Big 5 personality traits from digital footprints on social media: A meta-analysis","volume":"124","author":[{"family":"Azucar","given":"Danny"},{"family":"Marengo","given":"D."},{"family":"Settanni","given":"M."}],"issued":{"date-parts":[["2018"]]}}},{"id":1940,"uris":["http://zotero.org/users/9069824/items/B43NYURT"],"itemData":{"id":1940,"type":"article-journal","container-title":"Psychological Methods","issue":"4","note":"publisher: American Psychological Association","page":"398","source":"Google Scholar","title":"Closed-and open-vocabulary approaches to text analysis: A review, quantitative comparison, and recommendations.","title-short":"Closed-and open-vocabulary approaches to text analysis","volume":"26","author":[{"family":"Eichstaedt","given":"Johannes C."},{"family":"Kern","given":"Margaret L."},{"family":"Yaden","given":"David B."},{"family":"Schwartz","given":"H. A."},{"family":"Giorgi","given":"Salvatore"},{"family":"Park","given":"Gregory"},{"family":"Hagan","given":"Courtney A."},{"family":"Tobolsky","given":"Victoria A."},{"family":"Smith","given":"Laura K."},{"family":"Buffone","given":"Anneke"}],"issued":{"date-parts":[["2021"]]}}}],"schema":"https://github.com/citation-style-language/schema/raw/master/csl-citation.json"} </w:instrText>
      </w:r>
      <w:r>
        <w:rPr>
          <w:lang w:val="en-US"/>
        </w:rPr>
        <w:fldChar w:fldCharType="separate"/>
      </w:r>
      <w:r>
        <w:rPr>
          <w:noProof/>
          <w:lang w:val="en-US"/>
        </w:rPr>
        <w:t>(Azucar et al., 2018; Eichstaedt et al., 2021)</w:t>
      </w:r>
      <w:r>
        <w:rPr>
          <w:lang w:val="en-US"/>
        </w:rPr>
        <w:fldChar w:fldCharType="end"/>
      </w:r>
      <w:r>
        <w:rPr>
          <w:lang w:val="en-US"/>
        </w:rPr>
        <w:t xml:space="preserve">. However, a growing body of research also highlights profound challenges in the validation of DBD-based methods </w:t>
      </w:r>
      <w:r>
        <w:rPr>
          <w:lang w:val="en-US"/>
        </w:rPr>
        <w:fldChar w:fldCharType="begin"/>
      </w:r>
      <w:r w:rsidR="00527492">
        <w:rPr>
          <w:lang w:val="en-US"/>
        </w:rPr>
        <w:instrText xml:space="preserve"> ADDIN ZOTERO_ITEM CSL_CITATION {"citationID":"qoNODgal","properties":{"formattedCitation":"(Baden et al., 2021; Howison et al., 2011; van Atteveldt et al., 2021)","plainCitation":"(Baden et al., 2021; Howison et al., 2011; van Atteveldt et al., 2021)","noteIndex":0},"citationItems":[{"id":46,"uris":["http://zotero.org/users/9069824/items/T3BCYAU5"],"itemData":{"id":46,"type":"article-journal","abstract":"We identify three gaps that limit the utility and obstruct the progress of computational text analysis methods (CTAM) for social science research. First, we contend that CTAM development has prioritized technological over validity concerns, giving limited attention to the operationalization of social scientific measurements. Second, we identify a mismatch between CTAMs’ focus on extracting specific contents and document-level patterns, and social science researchers’ need for measuring multiple, often complex contents in the text. Third, we argue that the dominance of English language tools depresses comparative research and inclusivity toward scholarly communities examining languages other than English. We substantiate our claims by drawing upon a broad review of methodological work in the computational social sciences, as well as an inventory of leading research publications using quantitative textual analysis. Subsequently, we discuss implications of these three gaps for social scientists’ uneven uptake of CTAM, as well as the field of computational social science text research as a whole. Finally, we propose a research agenda intended to bridge the identified gaps and improve the validity, utility, and inclusiveness of CTAM.","container-title":"Communication Methods and Measures","DOI":"10.1080/19312458.2021.2015574","ISSN":"1931-2458","note":"publisher: Routledge","page":"1-18","title":"Three Gaps in Computational Text Analysis Methods for Social Sciences: A Research Agenda","author":[{"family":"Baden","given":"Christian"},{"family":"Pipal","given":"Christian"},{"family":"Schoonvelde","given":"Martijn"},{"family":"Velden","given":"Mariken A. C. G.","non-dropping-particle":"van der"}],"issued":{"date-parts":[["2021"]]}}},{"id":28,"uris":["http://zotero.org/users/9069824/items/RIUTKZKA"],"itemData":{"id":28,"type":"article-journal","container-title":"Journal of the Association for Information Systems","ISSN":"1536-9323","issue":"12","page":"2","title":"Validity Issues in the Use of Social Network Analysis with Digital Trace Data","volume":"12","author":[{"family":"Howison","given":"James"},{"family":"Wiggins","given":"Andrea"},{"family":"Crowston","given":"Kevin"}],"issued":{"date-parts":[["2011"]]}}},{"id":5,"uris":["http://zotero.org/users/9069824/items/C7FRVEMR"],"itemData":{"id":5,"type":"article-journal","abstract":"Sentiment is central to many studies of communication science, from negativity and polarization in political communication to analyzing product reviews and social media comments in other sub-fields. This study provides an exhaustive comparison of sentiment analysis methods, using a validation set of Dutch economic headlines to compare the performance of manual annotation, crowd coding, numerous dictionaries and machine learning using both traditional and deep learning algorithms. The three main conclusions of this article are that: (1) The best performance is still attained with trained human or crowd coding; (2) None of the used dictionaries come close to acceptable levels of validity; and (3) machine learning, especially deep learning, substantially outperforms dictionary-based methods but falls short of human performance. From these findings, we stress the importance of always validating automatic text analysis methods before usage. Moreover, we provide a recommended step-bystep approach for (automated) text analysis projects to ensure both efficiency and validity.","container-title":"Communication Methods and Measures","ISSN":"1931-2458","issue":"2","page":"121-140","title":"The Validity of Sentiment Analysis: Comparing Manual Annotation, Crowd-Coding, Dictionary Approaches, and Machine Learning Algorithms","volume":"15","author":[{"family":"Atteveldt","given":"Wouter","non-dropping-particle":"van"},{"family":"Velden","given":"Mariken ACG","non-dropping-particle":"van der"},{"family":"Boukes","given":"Mark"}],"issued":{"date-parts":[["2021"]]}}}],"schema":"https://github.com/citation-style-language/schema/raw/master/csl-citation.json"} </w:instrText>
      </w:r>
      <w:r>
        <w:rPr>
          <w:lang w:val="en-US"/>
        </w:rPr>
        <w:fldChar w:fldCharType="separate"/>
      </w:r>
      <w:r>
        <w:rPr>
          <w:rFonts w:cs="Times New Roman"/>
        </w:rPr>
        <w:t xml:space="preserve">(Baden et al., 2021; </w:t>
      </w:r>
      <w:proofErr w:type="spellStart"/>
      <w:r>
        <w:rPr>
          <w:rFonts w:cs="Times New Roman"/>
        </w:rPr>
        <w:t>Howison</w:t>
      </w:r>
      <w:proofErr w:type="spellEnd"/>
      <w:r>
        <w:rPr>
          <w:rFonts w:cs="Times New Roman"/>
        </w:rPr>
        <w:t xml:space="preserve"> et al., 2011; van </w:t>
      </w:r>
      <w:proofErr w:type="spellStart"/>
      <w:r>
        <w:rPr>
          <w:rFonts w:cs="Times New Roman"/>
        </w:rPr>
        <w:t>Atteveldt</w:t>
      </w:r>
      <w:proofErr w:type="spellEnd"/>
      <w:r>
        <w:rPr>
          <w:rFonts w:cs="Times New Roman"/>
        </w:rPr>
        <w:t xml:space="preserve"> et al., 2021)</w:t>
      </w:r>
      <w:r>
        <w:rPr>
          <w:lang w:val="en-US"/>
        </w:rPr>
        <w:fldChar w:fldCharType="end"/>
      </w:r>
      <w:r>
        <w:rPr>
          <w:lang w:val="en-US"/>
        </w:rPr>
        <w:t>. One of the most crucial questions is whether methods relying on DBD can operationalize and validly measure the underlying constructs of interest in social science research. Keeping in mind that focal constructs in social-science research are often unobservable and multidimensional, operationalizations that lack validity could seriously hamper these methods’ ability to</w:t>
      </w:r>
      <w:r w:rsidRPr="0095274F">
        <w:rPr>
          <w:lang w:val="en-US"/>
        </w:rPr>
        <w:t xml:space="preserve"> answer substantive theory-driven </w:t>
      </w:r>
      <w:r>
        <w:rPr>
          <w:lang w:val="en-US"/>
        </w:rPr>
        <w:t xml:space="preserve">research </w:t>
      </w:r>
      <w:r w:rsidRPr="0095274F">
        <w:rPr>
          <w:lang w:val="en-US"/>
        </w:rPr>
        <w:t>questions</w:t>
      </w:r>
      <w:r>
        <w:rPr>
          <w:lang w:val="en-US"/>
        </w:rPr>
        <w:t xml:space="preserve"> </w:t>
      </w:r>
      <w:r w:rsidRPr="00614F26">
        <w:rPr>
          <w:rFonts w:eastAsia="Times New Roman" w:cs="Times New Roman"/>
          <w:szCs w:val="24"/>
          <w:lang w:eastAsia="en-GB"/>
        </w:rPr>
        <w:t>because what exactly is being measured is unknown</w:t>
      </w:r>
      <w:r>
        <w:rPr>
          <w:rFonts w:eastAsia="Times New Roman" w:cs="Times New Roman"/>
          <w:szCs w:val="24"/>
          <w:lang w:eastAsia="en-GB"/>
        </w:rPr>
        <w:t xml:space="preserve"> </w:t>
      </w:r>
      <w:r>
        <w:rPr>
          <w:rFonts w:eastAsia="Times New Roman" w:cs="Times New Roman"/>
          <w:szCs w:val="24"/>
          <w:lang w:eastAsia="en-GB"/>
        </w:rPr>
        <w:fldChar w:fldCharType="begin"/>
      </w:r>
      <w:r w:rsidR="00527492">
        <w:rPr>
          <w:rFonts w:eastAsia="Times New Roman" w:cs="Times New Roman"/>
          <w:szCs w:val="24"/>
          <w:lang w:eastAsia="en-GB"/>
        </w:rPr>
        <w:instrText xml:space="preserve"> ADDIN ZOTERO_ITEM CSL_CITATION {"citationID":"OIDNcXAG","properties":{"formattedCitation":"(Flake et al., 2017)","plainCitation":"(Flake et al., 2017)","noteIndex":0},"citationItems":[{"id":1649,"uris":["http://zotero.org/users/9069824/items/YQZNH3ZQ"],"itemData":{"id":1649,"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α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issue":"4","journalAbbreviation":"Social Psychological and Personality Science","language":"en","note":"publisher: SAGE Publications Inc","page":"370-378","source":"SAGE Journals","title":"Construct Validation in Social and Personality Research: Current Practice and Recommendations","title-short":"Construct Validation in Social and Personality Research","volume":"8","author":[{"family":"Flake","given":"Jessica K."},{"family":"Pek","given":"Jolynn"},{"family":"Hehman","given":"Eric"}],"issued":{"date-parts":[["2017",5,1]]}}}],"schema":"https://github.com/citation-style-language/schema/raw/master/csl-citation.json"} </w:instrText>
      </w:r>
      <w:r>
        <w:rPr>
          <w:rFonts w:eastAsia="Times New Roman" w:cs="Times New Roman"/>
          <w:szCs w:val="24"/>
          <w:lang w:eastAsia="en-GB"/>
        </w:rPr>
        <w:fldChar w:fldCharType="separate"/>
      </w:r>
      <w:r>
        <w:rPr>
          <w:rFonts w:eastAsia="Times New Roman" w:cs="Times New Roman"/>
          <w:noProof/>
          <w:szCs w:val="24"/>
          <w:lang w:eastAsia="en-GB"/>
        </w:rPr>
        <w:t>(Flake et al., 2017)</w:t>
      </w:r>
      <w:r>
        <w:rPr>
          <w:rFonts w:eastAsia="Times New Roman" w:cs="Times New Roman"/>
          <w:szCs w:val="24"/>
          <w:lang w:eastAsia="en-GB"/>
        </w:rPr>
        <w:fldChar w:fldCharType="end"/>
      </w:r>
      <w:r>
        <w:rPr>
          <w:lang w:val="en-US"/>
        </w:rPr>
        <w:t xml:space="preserve">. This is especially relevant in the context of textual data because the high dimensionality and complex structure of texts render it almost impossible to </w:t>
      </w:r>
      <w:r w:rsidRPr="00CA08FC">
        <w:rPr>
          <w:i/>
          <w:iCs/>
          <w:lang w:val="en-US"/>
        </w:rPr>
        <w:t>truly</w:t>
      </w:r>
      <w:r>
        <w:rPr>
          <w:lang w:val="en-US"/>
        </w:rPr>
        <w:t xml:space="preserve"> </w:t>
      </w:r>
      <w:r w:rsidRPr="00CA08FC">
        <w:rPr>
          <w:lang w:val="en-US"/>
        </w:rPr>
        <w:t>understand</w:t>
      </w:r>
      <w:r>
        <w:rPr>
          <w:lang w:val="en-US"/>
        </w:rPr>
        <w:t xml:space="preserve"> the underlying dependencies in written language </w:t>
      </w:r>
      <w:r>
        <w:rPr>
          <w:lang w:val="en-US"/>
        </w:rPr>
        <w:fldChar w:fldCharType="begin"/>
      </w:r>
      <w:r w:rsidR="00527492">
        <w:rPr>
          <w:lang w:val="en-US"/>
        </w:rPr>
        <w:instrText xml:space="preserve"> ADDIN ZOTERO_ITEM CSL_CITATION {"citationID":"XrSfqq73","properties":{"formattedCitation":"(Song et al., 2020; Yeomans, 2021)","plainCitation":"(Song et al., 2020; Yeomans, 2021)","noteIndex":0},"citationItems":[{"id":1691,"uris":["http://zotero.org/users/9069824/items/7FGYNPSL"],"itemData":{"id":1691,"type":"article-journal","abstract":"Political communication has become one of the central arenas of innovation in the application of automated analysis approaches to ever-growing quantities of digitized texts. However, although researchers routinely and conveniently resort to certain forms of human coding to validate the results derived from automated procedures, in practice the actual “quality assurance” of such a “gold standard” often goes unchecked. Contemporary practices of validation via manual annotations are far from being acknowledged as best practices in the literature, and the reporting and interpretation of validation procedures diﬀer greatly. We systematically assess the connection between the quality of human judgment in manual annotations and the relative performance evaluations of automated procedures against true standards by relying on large-scale Monte Carlo simulations. The results from the simulations conﬁrm that there is a substantially greater risk of a researcher reaching an incorrect conclusion regarding the performance of automated procedures when the quality of manual annotations used for validation is not properly ensured. Our contribution should therefore be regarded as a call for the systematic application of high-quality manual validation materials in any political communication study, drawing on automated text analysis procedures.","container-title":"Political Communication","DOI":"10.1080/10584609.2020.1723752","ISSN":"1058-4609, 1091-7675","issue":"4","journalAbbreviation":"Political Communication","language":"en","page":"550-572","source":"DOI.org (Crossref)","title":"In Validations We Trust? The Impact of Imperfect Human Annotations as a Gold Standard on the Quality of Validation of Automated Content Analysis","title-short":"In Validations We Trust?","volume":"37","author":[{"family":"Song","given":"Hyunjin"},{"family":"Tolochko","given":"Petro"},{"family":"Eberl","given":"Jakob-Moritz"},{"family":"Eisele","given":"Olga"},{"family":"Greussing","given":"Esther"},{"family":"Heidenreich","given":"Tobias"},{"family":"Lind","given":"Fabienne"},{"family":"Galyga","given":"Sebastian"},{"family":"Boomgaarden","given":"Hajo G."}],"issued":{"date-parts":[["2020",7,3]]}}},{"id":1506,"uris":["http://zotero.org/users/9069824/items/3QDAKWIB"],"itemData":{"id":1506,"type":"article-journal","abstract":"Concreteness is central to theories of learning in psychology and organizational behavior. However, the literature provides many competing measures of concreteness in natural language. Indeed, researcher degrees of freedom are often large in text analysis. Here, we use concreteness as an example case for how language measures can be systematically evaluated across many studies. We compare many existing measures across datasets from several domains, including written advice, and plan-making (total N = 9,780). We find that many previous measures have surprisingly little measurement validity in our domains of interest. We also show that domain-specific machine learning models consistently outperform domain-general measures. Text analysis is increasingly common, and our work demonstrates how reproducibility and open data can improve measurement validity for high dimensional data. We conclude with robust guidelines for measuring concreteness, along with a corresponding R package, doc2concrete, as an open-source toolkit for future research.","container-title":"Organizational Behavior and Human Decision Processes","DOI":"10.1016/j.obhdp.2020.10.008","ISSN":"0749-5978","journalAbbreviation":"Organ. Behav. Hum. Decis. Process.","language":"English","note":"publisher-place: San Diego\npublisher: Academic Press Inc Elsevier Science\nWOS:000616525300006","page":"81-94","source":"Web of Science Nextgen","title":"A concrete example of construct construction in natural language","volume":"162","author":[{"family":"Yeomans","given":"Michael"}],"issued":{"date-parts":[["2021",1]]}}}],"schema":"https://github.com/citation-style-language/schema/raw/master/csl-citation.json"} </w:instrText>
      </w:r>
      <w:r>
        <w:rPr>
          <w:lang w:val="en-US"/>
        </w:rPr>
        <w:fldChar w:fldCharType="separate"/>
      </w:r>
      <w:r>
        <w:rPr>
          <w:rFonts w:cs="Times New Roman"/>
        </w:rPr>
        <w:t>(Song et al., 2020; Yeomans, 2021)</w:t>
      </w:r>
      <w:r>
        <w:rPr>
          <w:lang w:val="en-US"/>
        </w:rPr>
        <w:fldChar w:fldCharType="end"/>
      </w:r>
      <w:r>
        <w:rPr>
          <w:lang w:val="en-US"/>
        </w:rPr>
        <w:t>.</w:t>
      </w:r>
    </w:p>
    <w:p w14:paraId="4D61D98F" w14:textId="77777777" w:rsidR="00FC038B" w:rsidRDefault="00FC038B" w:rsidP="00FC038B">
      <w:pPr>
        <w:spacing w:before="120" w:after="0"/>
        <w:ind w:firstLine="624"/>
        <w:jc w:val="both"/>
      </w:pPr>
      <w:r>
        <w:rPr>
          <w:b/>
          <w:bCs/>
        </w:rPr>
        <w:t xml:space="preserve">Dissertation Outline. </w:t>
      </w:r>
      <w:r>
        <w:t xml:space="preserve">Emphasizing the challenges associated with validation practices in DBD research, this dissertation will describe, structure, and advance current validation practices in the field of DBD research. In </w:t>
      </w:r>
      <w:r w:rsidRPr="00AA36B4">
        <w:t xml:space="preserve">the </w:t>
      </w:r>
      <w:r w:rsidRPr="005A6575">
        <w:t>first paper</w:t>
      </w:r>
      <w:r>
        <w:t xml:space="preserve">, I will conduct a </w:t>
      </w:r>
      <w:r w:rsidRPr="00AA36B4">
        <w:t>systematic review of validation practices in</w:t>
      </w:r>
      <w:r>
        <w:t xml:space="preserve"> social-scientific studies that rely on</w:t>
      </w:r>
      <w:r w:rsidRPr="00AA36B4">
        <w:t xml:space="preserve"> computer assisted text methods (CATM)</w:t>
      </w:r>
      <w:r>
        <w:t xml:space="preserve">. The aim is to provide an overview over how current studies approach the issue of validity and that, if any, </w:t>
      </w:r>
      <w:r>
        <w:lastRenderedPageBreak/>
        <w:t>evidence for the validity of their measures they present</w:t>
      </w:r>
      <w:proofErr w:type="gramStart"/>
      <w:r>
        <w:t>. ,</w:t>
      </w:r>
      <w:proofErr w:type="gramEnd"/>
      <w:r>
        <w:t xml:space="preserve"> Toward that end, I will identify and structure the most relevant validation practices for a sample of studies that used dictionaries in the domain of political science research.</w:t>
      </w:r>
      <w:r w:rsidRPr="00121370">
        <w:t xml:space="preserve"> </w:t>
      </w:r>
      <w:r>
        <w:t>This study will set the groundwork for approaching the issue of measurement validation.</w:t>
      </w:r>
    </w:p>
    <w:p w14:paraId="3DE42C99" w14:textId="24383D8D" w:rsidR="00FC038B" w:rsidRPr="00AA36B4" w:rsidRDefault="00FC038B" w:rsidP="00FC038B">
      <w:pPr>
        <w:spacing w:before="120" w:after="0"/>
        <w:ind w:firstLine="624"/>
        <w:jc w:val="both"/>
      </w:pPr>
      <w:r>
        <w:t xml:space="preserve"> In the second paper, I will build upon the validation practices identified in this systematic review and develop a validation framework, which will synthesize and combine current approaches in the field of DBD research. Additionally, the framework will benefit from a discussion of best practice validation approaches in other domains, such as psychometrics </w:t>
      </w:r>
      <w:r>
        <w:fldChar w:fldCharType="begin"/>
      </w:r>
      <w:r w:rsidR="00527492">
        <w:instrText xml:space="preserve"> ADDIN ZOTERO_ITEM CSL_CITATION {"citationID":"y6xvihlQ","properties":{"formattedCitation":"(cf. Adcock &amp; Collier, 2001)","plainCitation":"(cf. Adcock &amp; Collier, 2001)","dontUpdate":true,"noteIndex":0},"citationItems":[{"id":1322,"uris":["http://zotero.org/users/9069824/items/HDPB339L"],"itemData":{"id":1322,"type":"article-journal","container-title":"American political science review","issue":"3","note":"publisher: Cambridge University Press","page":"529–546","source":"Google Scholar","title":"Measurement validity: A shared standard for qualitative and quantitative research","title-short":"Measurement validity","volume":"95","author":[{"family":"Adcock","given":"Robert"},{"family":"Collier","given":"David"}],"issued":{"date-parts":[["2001"]]}},"prefix":"cf."}],"schema":"https://github.com/citation-style-language/schema/raw/master/csl-citation.json"} </w:instrText>
      </w:r>
      <w:r>
        <w:fldChar w:fldCharType="separate"/>
      </w:r>
      <w:r>
        <w:rPr>
          <w:noProof/>
        </w:rPr>
        <w:t>Adcock &amp; Collier, 2001)</w:t>
      </w:r>
      <w:r>
        <w:fldChar w:fldCharType="end"/>
      </w:r>
      <w:r>
        <w:fldChar w:fldCharType="begin"/>
      </w:r>
      <w:r>
        <w:instrText xml:space="preserve"> ADDIN ZOTERO_TEMP </w:instrText>
      </w:r>
      <w:r w:rsidR="00000000">
        <w:fldChar w:fldCharType="separate"/>
      </w:r>
      <w:r>
        <w:fldChar w:fldCharType="end"/>
      </w:r>
      <w:r>
        <w:t>. The third and fourth paper will then conduct empirical research in the field of DBD that showcase measurement validation practices while also addressing substantive questions. In the third paper, I will explore determinants of political polarization and partisan language using textual data. Even though the exact research question is still open for discussion, the paper will include a thorough validation of the measurement using the validation framework developed in paper 1 and 2. In the fourth paper, I want to extent the scope of analysis by assessing the validity of methods using other forms of DBD. Among others, this might include sensor, image, or video data to answer substantive research questions.</w:t>
      </w:r>
    </w:p>
    <w:p w14:paraId="758FC7C4" w14:textId="77777777" w:rsidR="00FC038B" w:rsidRDefault="00FC038B" w:rsidP="00FC038B">
      <w:pPr>
        <w:spacing w:before="120" w:after="0"/>
        <w:ind w:firstLine="624"/>
        <w:jc w:val="both"/>
      </w:pPr>
      <w:r w:rsidRPr="001E5B5E">
        <w:rPr>
          <w:b/>
          <w:bCs/>
        </w:rPr>
        <w:t>Expected findings</w:t>
      </w:r>
      <w:r>
        <w:rPr>
          <w:b/>
          <w:bCs/>
        </w:rPr>
        <w:t xml:space="preserve">. </w:t>
      </w:r>
      <w:r>
        <w:t>Results from my dissertation w</w:t>
      </w:r>
      <w:r>
        <w:rPr>
          <w:lang w:val="en-US"/>
        </w:rPr>
        <w:t xml:space="preserve">ill not only contribute to a better understanding of current validation practices for DBD methods but also help advance the </w:t>
      </w:r>
      <w:proofErr w:type="spellStart"/>
      <w:r>
        <w:rPr>
          <w:lang w:val="en-US"/>
        </w:rPr>
        <w:t>standars</w:t>
      </w:r>
      <w:proofErr w:type="spellEnd"/>
      <w:r>
        <w:rPr>
          <w:lang w:val="en-US"/>
        </w:rPr>
        <w:t xml:space="preserve"> of validity and validation practices in the field. Starting from a discussion of validation practices and their associated methodological and theoretical challenges (</w:t>
      </w:r>
      <w:r w:rsidRPr="00D71D70">
        <w:rPr>
          <w:i/>
          <w:lang w:val="en-US"/>
        </w:rPr>
        <w:t>descriptive part</w:t>
      </w:r>
      <w:r>
        <w:rPr>
          <w:lang w:val="en-US"/>
        </w:rPr>
        <w:t xml:space="preserve">), the dissertation will then provide a general validation </w:t>
      </w:r>
      <w:r w:rsidRPr="00464ED6">
        <w:t xml:space="preserve">framework and hands-on guidance on how to convincingly validate </w:t>
      </w:r>
      <w:r>
        <w:t>DBD based</w:t>
      </w:r>
      <w:r w:rsidRPr="00464ED6">
        <w:t xml:space="preserve"> measures in applied research projects</w:t>
      </w:r>
      <w:r>
        <w:t xml:space="preserve"> (</w:t>
      </w:r>
      <w:r w:rsidRPr="00D71D70">
        <w:rPr>
          <w:i/>
        </w:rPr>
        <w:t>normative part)</w:t>
      </w:r>
      <w:r>
        <w:t>.</w:t>
      </w:r>
    </w:p>
    <w:p w14:paraId="27EF9068" w14:textId="77777777" w:rsidR="00FC038B" w:rsidRPr="00FA621E" w:rsidRDefault="00FC038B" w:rsidP="00FC038B">
      <w:pPr>
        <w:spacing w:before="120" w:after="0"/>
        <w:ind w:firstLine="624"/>
        <w:jc w:val="both"/>
        <w:rPr>
          <w:b/>
          <w:bCs/>
        </w:rPr>
      </w:pPr>
    </w:p>
    <w:p w14:paraId="3FD454F6" w14:textId="67D48548" w:rsidR="004C741F" w:rsidRDefault="00291AC5" w:rsidP="004C741F">
      <w:pPr>
        <w:rPr>
          <w:lang w:val="en-US"/>
        </w:rPr>
      </w:pPr>
      <w:r>
        <w:rPr>
          <w:lang w:val="en-US"/>
        </w:rPr>
        <w:t>Literature</w:t>
      </w:r>
    </w:p>
    <w:p w14:paraId="588A98BA" w14:textId="77777777" w:rsidR="00F73E29" w:rsidRPr="00F73E29" w:rsidRDefault="00291AC5" w:rsidP="00F73E29">
      <w:pPr>
        <w:pStyle w:val="Bibliography"/>
        <w:rPr>
          <w:rFonts w:cs="Times New Roman"/>
        </w:rPr>
      </w:pPr>
      <w:r>
        <w:rPr>
          <w:lang w:val="en-US"/>
        </w:rPr>
        <w:fldChar w:fldCharType="begin"/>
      </w:r>
      <w:r>
        <w:rPr>
          <w:lang w:val="en-US"/>
        </w:rPr>
        <w:instrText xml:space="preserve"> ADDIN ZOTERO_BIBL {"uncited":[],"omitted":[],"custom":[]} CSL_BIBLIOGRAPHY </w:instrText>
      </w:r>
      <w:r>
        <w:rPr>
          <w:lang w:val="en-US"/>
        </w:rPr>
        <w:fldChar w:fldCharType="separate"/>
      </w:r>
      <w:r w:rsidR="00F73E29" w:rsidRPr="00F73E29">
        <w:rPr>
          <w:rFonts w:cs="Times New Roman"/>
        </w:rPr>
        <w:t xml:space="preserve">Adcock, R., &amp; Collier, D. (2001). Measurement validity: A shared standard for qualitative and quantitative research. </w:t>
      </w:r>
      <w:r w:rsidR="00F73E29" w:rsidRPr="00F73E29">
        <w:rPr>
          <w:rFonts w:cs="Times New Roman"/>
          <w:i/>
          <w:iCs/>
        </w:rPr>
        <w:t>American Political Science Review</w:t>
      </w:r>
      <w:r w:rsidR="00F73E29" w:rsidRPr="00F73E29">
        <w:rPr>
          <w:rFonts w:cs="Times New Roman"/>
        </w:rPr>
        <w:t xml:space="preserve">, </w:t>
      </w:r>
      <w:r w:rsidR="00F73E29" w:rsidRPr="00F73E29">
        <w:rPr>
          <w:rFonts w:cs="Times New Roman"/>
          <w:i/>
          <w:iCs/>
        </w:rPr>
        <w:t>95</w:t>
      </w:r>
      <w:r w:rsidR="00F73E29" w:rsidRPr="00F73E29">
        <w:rPr>
          <w:rFonts w:cs="Times New Roman"/>
        </w:rPr>
        <w:t>(3), 529–546.</w:t>
      </w:r>
    </w:p>
    <w:p w14:paraId="581200B2" w14:textId="77777777" w:rsidR="00F73E29" w:rsidRPr="00F73E29" w:rsidRDefault="00F73E29" w:rsidP="00F73E29">
      <w:pPr>
        <w:pStyle w:val="Bibliography"/>
        <w:rPr>
          <w:rFonts w:cs="Times New Roman"/>
        </w:rPr>
      </w:pPr>
      <w:proofErr w:type="spellStart"/>
      <w:r w:rsidRPr="00F73E29">
        <w:rPr>
          <w:rFonts w:cs="Times New Roman"/>
        </w:rPr>
        <w:t>Azucar</w:t>
      </w:r>
      <w:proofErr w:type="spellEnd"/>
      <w:r w:rsidRPr="00F73E29">
        <w:rPr>
          <w:rFonts w:cs="Times New Roman"/>
        </w:rPr>
        <w:t xml:space="preserve">, D., Marengo, D., &amp; </w:t>
      </w:r>
      <w:proofErr w:type="spellStart"/>
      <w:r w:rsidRPr="00F73E29">
        <w:rPr>
          <w:rFonts w:cs="Times New Roman"/>
        </w:rPr>
        <w:t>Settanni</w:t>
      </w:r>
      <w:proofErr w:type="spellEnd"/>
      <w:r w:rsidRPr="00F73E29">
        <w:rPr>
          <w:rFonts w:cs="Times New Roman"/>
        </w:rPr>
        <w:t xml:space="preserve">, M. (2018). Predicting the Big 5 personality traits from digital footprints on social media: A meta-analysis. </w:t>
      </w:r>
      <w:r w:rsidRPr="00F73E29">
        <w:rPr>
          <w:rFonts w:cs="Times New Roman"/>
          <w:i/>
          <w:iCs/>
        </w:rPr>
        <w:t>Personality and Individual Differences</w:t>
      </w:r>
      <w:r w:rsidRPr="00F73E29">
        <w:rPr>
          <w:rFonts w:cs="Times New Roman"/>
        </w:rPr>
        <w:t xml:space="preserve">, </w:t>
      </w:r>
      <w:r w:rsidRPr="00F73E29">
        <w:rPr>
          <w:rFonts w:cs="Times New Roman"/>
          <w:i/>
          <w:iCs/>
        </w:rPr>
        <w:t>124</w:t>
      </w:r>
      <w:r w:rsidRPr="00F73E29">
        <w:rPr>
          <w:rFonts w:cs="Times New Roman"/>
        </w:rPr>
        <w:t>, 150–159. https://doi.org/10.1016/J.PAID.2017.12.018</w:t>
      </w:r>
    </w:p>
    <w:p w14:paraId="45B1806F" w14:textId="77777777" w:rsidR="00F73E29" w:rsidRPr="00F73E29" w:rsidRDefault="00F73E29" w:rsidP="00F73E29">
      <w:pPr>
        <w:pStyle w:val="Bibliography"/>
        <w:rPr>
          <w:rFonts w:cs="Times New Roman"/>
        </w:rPr>
      </w:pPr>
      <w:r w:rsidRPr="00F73E29">
        <w:rPr>
          <w:rFonts w:cs="Times New Roman"/>
        </w:rPr>
        <w:lastRenderedPageBreak/>
        <w:t xml:space="preserve">Bach, R. L., Kern, C., Amaya, A., </w:t>
      </w:r>
      <w:proofErr w:type="spellStart"/>
      <w:r w:rsidRPr="00F73E29">
        <w:rPr>
          <w:rFonts w:cs="Times New Roman"/>
        </w:rPr>
        <w:t>Keusch</w:t>
      </w:r>
      <w:proofErr w:type="spellEnd"/>
      <w:r w:rsidRPr="00F73E29">
        <w:rPr>
          <w:rFonts w:cs="Times New Roman"/>
        </w:rPr>
        <w:t xml:space="preserve">, F., </w:t>
      </w:r>
      <w:proofErr w:type="spellStart"/>
      <w:r w:rsidRPr="00F73E29">
        <w:rPr>
          <w:rFonts w:cs="Times New Roman"/>
        </w:rPr>
        <w:t>Kreuter</w:t>
      </w:r>
      <w:proofErr w:type="spellEnd"/>
      <w:r w:rsidRPr="00F73E29">
        <w:rPr>
          <w:rFonts w:cs="Times New Roman"/>
        </w:rPr>
        <w:t xml:space="preserve">, F., Hecht, J., &amp; Heinemann, J. (2021). Predicting voting </w:t>
      </w:r>
      <w:proofErr w:type="spellStart"/>
      <w:r w:rsidRPr="00F73E29">
        <w:rPr>
          <w:rFonts w:cs="Times New Roman"/>
        </w:rPr>
        <w:t>behavior</w:t>
      </w:r>
      <w:proofErr w:type="spellEnd"/>
      <w:r w:rsidRPr="00F73E29">
        <w:rPr>
          <w:rFonts w:cs="Times New Roman"/>
        </w:rPr>
        <w:t xml:space="preserve"> using digital trace data. </w:t>
      </w:r>
      <w:r w:rsidRPr="00F73E29">
        <w:rPr>
          <w:rFonts w:cs="Times New Roman"/>
          <w:i/>
          <w:iCs/>
        </w:rPr>
        <w:t>Social Science Computer Review</w:t>
      </w:r>
      <w:r w:rsidRPr="00F73E29">
        <w:rPr>
          <w:rFonts w:cs="Times New Roman"/>
        </w:rPr>
        <w:t xml:space="preserve">, </w:t>
      </w:r>
      <w:r w:rsidRPr="00F73E29">
        <w:rPr>
          <w:rFonts w:cs="Times New Roman"/>
          <w:i/>
          <w:iCs/>
        </w:rPr>
        <w:t>39</w:t>
      </w:r>
      <w:r w:rsidRPr="00F73E29">
        <w:rPr>
          <w:rFonts w:cs="Times New Roman"/>
        </w:rPr>
        <w:t>(5), 862–883.</w:t>
      </w:r>
    </w:p>
    <w:p w14:paraId="4598FF03" w14:textId="77777777" w:rsidR="00F73E29" w:rsidRPr="00F73E29" w:rsidRDefault="00F73E29" w:rsidP="00F73E29">
      <w:pPr>
        <w:pStyle w:val="Bibliography"/>
        <w:rPr>
          <w:rFonts w:cs="Times New Roman"/>
        </w:rPr>
      </w:pPr>
      <w:r w:rsidRPr="00F73E29">
        <w:rPr>
          <w:rFonts w:cs="Times New Roman"/>
          <w:lang w:val="de-DE"/>
        </w:rPr>
        <w:t xml:space="preserve">Baden, C., </w:t>
      </w:r>
      <w:proofErr w:type="spellStart"/>
      <w:r w:rsidRPr="00F73E29">
        <w:rPr>
          <w:rFonts w:cs="Times New Roman"/>
          <w:lang w:val="de-DE"/>
        </w:rPr>
        <w:t>Pipal</w:t>
      </w:r>
      <w:proofErr w:type="spellEnd"/>
      <w:r w:rsidRPr="00F73E29">
        <w:rPr>
          <w:rFonts w:cs="Times New Roman"/>
          <w:lang w:val="de-DE"/>
        </w:rPr>
        <w:t xml:space="preserve">, C., </w:t>
      </w:r>
      <w:proofErr w:type="spellStart"/>
      <w:r w:rsidRPr="00F73E29">
        <w:rPr>
          <w:rFonts w:cs="Times New Roman"/>
          <w:lang w:val="de-DE"/>
        </w:rPr>
        <w:t>Schoonvelde</w:t>
      </w:r>
      <w:proofErr w:type="spellEnd"/>
      <w:r w:rsidRPr="00F73E29">
        <w:rPr>
          <w:rFonts w:cs="Times New Roman"/>
          <w:lang w:val="de-DE"/>
        </w:rPr>
        <w:t xml:space="preserve">, M., &amp; van der </w:t>
      </w:r>
      <w:proofErr w:type="spellStart"/>
      <w:r w:rsidRPr="00F73E29">
        <w:rPr>
          <w:rFonts w:cs="Times New Roman"/>
          <w:lang w:val="de-DE"/>
        </w:rPr>
        <w:t>Velden</w:t>
      </w:r>
      <w:proofErr w:type="spellEnd"/>
      <w:r w:rsidRPr="00F73E29">
        <w:rPr>
          <w:rFonts w:cs="Times New Roman"/>
          <w:lang w:val="de-DE"/>
        </w:rPr>
        <w:t xml:space="preserve">, M. A. C. G. (2021). </w:t>
      </w:r>
      <w:r w:rsidRPr="00F73E29">
        <w:rPr>
          <w:rFonts w:cs="Times New Roman"/>
        </w:rPr>
        <w:t xml:space="preserve">Three Gaps in Computational Text Analysis Methods for Social Sciences: A Research Agenda. </w:t>
      </w:r>
      <w:r w:rsidRPr="00F73E29">
        <w:rPr>
          <w:rFonts w:cs="Times New Roman"/>
          <w:i/>
          <w:iCs/>
        </w:rPr>
        <w:t>Communication Methods and Measures</w:t>
      </w:r>
      <w:r w:rsidRPr="00F73E29">
        <w:rPr>
          <w:rFonts w:cs="Times New Roman"/>
        </w:rPr>
        <w:t>, 1–18. https://doi.org/10.1080/19312458.2021.2015574</w:t>
      </w:r>
    </w:p>
    <w:p w14:paraId="197BE405" w14:textId="77777777" w:rsidR="00F73E29" w:rsidRPr="00F73E29" w:rsidRDefault="00F73E29" w:rsidP="00F73E29">
      <w:pPr>
        <w:pStyle w:val="Bibliography"/>
        <w:rPr>
          <w:rFonts w:cs="Times New Roman"/>
        </w:rPr>
      </w:pPr>
      <w:proofErr w:type="spellStart"/>
      <w:r w:rsidRPr="00F73E29">
        <w:rPr>
          <w:rFonts w:cs="Times New Roman"/>
        </w:rPr>
        <w:t>Belur</w:t>
      </w:r>
      <w:proofErr w:type="spellEnd"/>
      <w:r w:rsidRPr="00F73E29">
        <w:rPr>
          <w:rFonts w:cs="Times New Roman"/>
        </w:rPr>
        <w:t xml:space="preserve">, J., </w:t>
      </w:r>
      <w:proofErr w:type="spellStart"/>
      <w:r w:rsidRPr="00F73E29">
        <w:rPr>
          <w:rFonts w:cs="Times New Roman"/>
        </w:rPr>
        <w:t>Tompson</w:t>
      </w:r>
      <w:proofErr w:type="spellEnd"/>
      <w:r w:rsidRPr="00F73E29">
        <w:rPr>
          <w:rFonts w:cs="Times New Roman"/>
        </w:rPr>
        <w:t xml:space="preserve">, L., Thornton, A., &amp; Simon, M. (2021). Interrater Reliability in Systematic Review Methodology: Exploring Variation in Coder Decision-Making. </w:t>
      </w:r>
      <w:r w:rsidRPr="00F73E29">
        <w:rPr>
          <w:rFonts w:cs="Times New Roman"/>
          <w:i/>
          <w:iCs/>
        </w:rPr>
        <w:t>Sociological Methods &amp; Research</w:t>
      </w:r>
      <w:r w:rsidRPr="00F73E29">
        <w:rPr>
          <w:rFonts w:cs="Times New Roman"/>
        </w:rPr>
        <w:t xml:space="preserve">, </w:t>
      </w:r>
      <w:r w:rsidRPr="00F73E29">
        <w:rPr>
          <w:rFonts w:cs="Times New Roman"/>
          <w:i/>
          <w:iCs/>
        </w:rPr>
        <w:t>50</w:t>
      </w:r>
      <w:r w:rsidRPr="00F73E29">
        <w:rPr>
          <w:rFonts w:cs="Times New Roman"/>
        </w:rPr>
        <w:t>(2), 837–865. https://doi.org/10.1177/0049124118799372</w:t>
      </w:r>
    </w:p>
    <w:p w14:paraId="40E743B2" w14:textId="77777777" w:rsidR="00F73E29" w:rsidRPr="00F73E29" w:rsidRDefault="00F73E29" w:rsidP="00F73E29">
      <w:pPr>
        <w:pStyle w:val="Bibliography"/>
        <w:rPr>
          <w:rFonts w:cs="Times New Roman"/>
        </w:rPr>
      </w:pPr>
      <w:r w:rsidRPr="00F73E29">
        <w:rPr>
          <w:rFonts w:cs="Times New Roman"/>
        </w:rPr>
        <w:t xml:space="preserve">Brady, H. E. (2019). The Challenge of Big Data and Data Science. </w:t>
      </w:r>
      <w:r w:rsidRPr="00F73E29">
        <w:rPr>
          <w:rFonts w:cs="Times New Roman"/>
          <w:i/>
          <w:iCs/>
        </w:rPr>
        <w:t>Annual Review of Political Science</w:t>
      </w:r>
      <w:r w:rsidRPr="00F73E29">
        <w:rPr>
          <w:rFonts w:cs="Times New Roman"/>
        </w:rPr>
        <w:t xml:space="preserve">, </w:t>
      </w:r>
      <w:r w:rsidRPr="00F73E29">
        <w:rPr>
          <w:rFonts w:cs="Times New Roman"/>
          <w:i/>
          <w:iCs/>
        </w:rPr>
        <w:t>22</w:t>
      </w:r>
      <w:r w:rsidRPr="00F73E29">
        <w:rPr>
          <w:rFonts w:cs="Times New Roman"/>
        </w:rPr>
        <w:t>(1), 297–323. https://doi.org/10.1146/annurev-polisci-090216-023229</w:t>
      </w:r>
    </w:p>
    <w:p w14:paraId="031CE021" w14:textId="77777777" w:rsidR="00F73E29" w:rsidRPr="00F73E29" w:rsidRDefault="00F73E29" w:rsidP="00F73E29">
      <w:pPr>
        <w:pStyle w:val="Bibliography"/>
        <w:rPr>
          <w:rFonts w:cs="Times New Roman"/>
        </w:rPr>
      </w:pPr>
      <w:r w:rsidRPr="00F73E29">
        <w:rPr>
          <w:rFonts w:cs="Times New Roman"/>
          <w:lang w:val="de-DE"/>
        </w:rPr>
        <w:t xml:space="preserve">Chan, C., </w:t>
      </w:r>
      <w:proofErr w:type="spellStart"/>
      <w:r w:rsidRPr="00F73E29">
        <w:rPr>
          <w:rFonts w:cs="Times New Roman"/>
          <w:lang w:val="de-DE"/>
        </w:rPr>
        <w:t>Bajjalieh</w:t>
      </w:r>
      <w:proofErr w:type="spellEnd"/>
      <w:r w:rsidRPr="00F73E29">
        <w:rPr>
          <w:rFonts w:cs="Times New Roman"/>
          <w:lang w:val="de-DE"/>
        </w:rPr>
        <w:t xml:space="preserve">, J., </w:t>
      </w:r>
      <w:proofErr w:type="spellStart"/>
      <w:r w:rsidRPr="00F73E29">
        <w:rPr>
          <w:rFonts w:cs="Times New Roman"/>
          <w:lang w:val="de-DE"/>
        </w:rPr>
        <w:t>Auvil</w:t>
      </w:r>
      <w:proofErr w:type="spellEnd"/>
      <w:r w:rsidRPr="00F73E29">
        <w:rPr>
          <w:rFonts w:cs="Times New Roman"/>
          <w:lang w:val="de-DE"/>
        </w:rPr>
        <w:t xml:space="preserve">, L., Wessler, H., Althaus, S., </w:t>
      </w:r>
      <w:proofErr w:type="spellStart"/>
      <w:r w:rsidRPr="00F73E29">
        <w:rPr>
          <w:rFonts w:cs="Times New Roman"/>
          <w:lang w:val="de-DE"/>
        </w:rPr>
        <w:t>Welbers</w:t>
      </w:r>
      <w:proofErr w:type="spellEnd"/>
      <w:r w:rsidRPr="00F73E29">
        <w:rPr>
          <w:rFonts w:cs="Times New Roman"/>
          <w:lang w:val="de-DE"/>
        </w:rPr>
        <w:t xml:space="preserve">, K., </w:t>
      </w:r>
      <w:proofErr w:type="spellStart"/>
      <w:r w:rsidRPr="00F73E29">
        <w:rPr>
          <w:rFonts w:cs="Times New Roman"/>
          <w:lang w:val="de-DE"/>
        </w:rPr>
        <w:t>Atteveldt</w:t>
      </w:r>
      <w:proofErr w:type="spellEnd"/>
      <w:r w:rsidRPr="00F73E29">
        <w:rPr>
          <w:rFonts w:cs="Times New Roman"/>
          <w:lang w:val="de-DE"/>
        </w:rPr>
        <w:t xml:space="preserve">, W. van, &amp; Jungblut, M. (2021). </w:t>
      </w:r>
      <w:r w:rsidRPr="00F73E29">
        <w:rPr>
          <w:rFonts w:cs="Times New Roman"/>
        </w:rPr>
        <w:t xml:space="preserve">Four best practices for measuring news sentiment using ‘off-the-shelf’ dictionaries: A large-scale p-hacking experiment. </w:t>
      </w:r>
      <w:r w:rsidRPr="00F73E29">
        <w:rPr>
          <w:rFonts w:cs="Times New Roman"/>
          <w:i/>
          <w:iCs/>
        </w:rPr>
        <w:t>Computational Communication Research</w:t>
      </w:r>
      <w:r w:rsidRPr="00F73E29">
        <w:rPr>
          <w:rFonts w:cs="Times New Roman"/>
        </w:rPr>
        <w:t xml:space="preserve">, </w:t>
      </w:r>
      <w:r w:rsidRPr="00F73E29">
        <w:rPr>
          <w:rFonts w:cs="Times New Roman"/>
          <w:i/>
          <w:iCs/>
        </w:rPr>
        <w:t>3</w:t>
      </w:r>
      <w:r w:rsidRPr="00F73E29">
        <w:rPr>
          <w:rFonts w:cs="Times New Roman"/>
        </w:rPr>
        <w:t>(1), 1–27.</w:t>
      </w:r>
    </w:p>
    <w:p w14:paraId="05CF0B03" w14:textId="77777777" w:rsidR="00F73E29" w:rsidRPr="00F73E29" w:rsidRDefault="00F73E29" w:rsidP="00F73E29">
      <w:pPr>
        <w:pStyle w:val="Bibliography"/>
        <w:rPr>
          <w:rFonts w:cs="Times New Roman"/>
        </w:rPr>
      </w:pPr>
      <w:r w:rsidRPr="00F73E29">
        <w:rPr>
          <w:rFonts w:cs="Times New Roman"/>
        </w:rPr>
        <w:t xml:space="preserve">Devlin, J., Chang, M.-W., Lee, K., &amp; Toutanova, K. (2019). BERT: Pre-training of Deep Bidirectional Transformers for Language Understanding. </w:t>
      </w:r>
      <w:r w:rsidRPr="00F73E29">
        <w:rPr>
          <w:rFonts w:cs="Times New Roman"/>
          <w:i/>
          <w:iCs/>
        </w:rPr>
        <w:t>ArXiv:1810.04805 [Cs]</w:t>
      </w:r>
      <w:r w:rsidRPr="00F73E29">
        <w:rPr>
          <w:rFonts w:cs="Times New Roman"/>
        </w:rPr>
        <w:t>. http://arxiv.org/abs/1810.04805</w:t>
      </w:r>
    </w:p>
    <w:p w14:paraId="72E62E55" w14:textId="77777777" w:rsidR="00F73E29" w:rsidRPr="00F73E29" w:rsidRDefault="00F73E29" w:rsidP="00F73E29">
      <w:pPr>
        <w:pStyle w:val="Bibliography"/>
        <w:rPr>
          <w:rFonts w:cs="Times New Roman"/>
        </w:rPr>
      </w:pPr>
      <w:proofErr w:type="spellStart"/>
      <w:r w:rsidRPr="00F73E29">
        <w:rPr>
          <w:rFonts w:cs="Times New Roman"/>
        </w:rPr>
        <w:t>Durlak</w:t>
      </w:r>
      <w:proofErr w:type="spellEnd"/>
      <w:r w:rsidRPr="00F73E29">
        <w:rPr>
          <w:rFonts w:cs="Times New Roman"/>
        </w:rPr>
        <w:t xml:space="preserve">, J. A., &amp; Lipsey, M. W. (1991). A practitioner’s guide to meta-analysis. </w:t>
      </w:r>
      <w:r w:rsidRPr="00F73E29">
        <w:rPr>
          <w:rFonts w:cs="Times New Roman"/>
          <w:i/>
          <w:iCs/>
        </w:rPr>
        <w:t>American Journal of Community Psychology</w:t>
      </w:r>
      <w:r w:rsidRPr="00F73E29">
        <w:rPr>
          <w:rFonts w:cs="Times New Roman"/>
        </w:rPr>
        <w:t xml:space="preserve">, </w:t>
      </w:r>
      <w:r w:rsidRPr="00F73E29">
        <w:rPr>
          <w:rFonts w:cs="Times New Roman"/>
          <w:i/>
          <w:iCs/>
        </w:rPr>
        <w:t>19</w:t>
      </w:r>
      <w:r w:rsidRPr="00F73E29">
        <w:rPr>
          <w:rFonts w:cs="Times New Roman"/>
        </w:rPr>
        <w:t>(3), 291–332.</w:t>
      </w:r>
    </w:p>
    <w:p w14:paraId="038C6537" w14:textId="77777777" w:rsidR="00F73E29" w:rsidRPr="00F73E29" w:rsidRDefault="00F73E29" w:rsidP="00F73E29">
      <w:pPr>
        <w:pStyle w:val="Bibliography"/>
        <w:rPr>
          <w:rFonts w:cs="Times New Roman"/>
        </w:rPr>
      </w:pPr>
      <w:proofErr w:type="spellStart"/>
      <w:r w:rsidRPr="00F73E29">
        <w:rPr>
          <w:rFonts w:cs="Times New Roman"/>
        </w:rPr>
        <w:t>Edelmann</w:t>
      </w:r>
      <w:proofErr w:type="spellEnd"/>
      <w:r w:rsidRPr="00F73E29">
        <w:rPr>
          <w:rFonts w:cs="Times New Roman"/>
        </w:rPr>
        <w:t xml:space="preserve">, A., Wolff, T., Montagne, D., &amp; Bail, C. A. (2020). Computational Social Science and Sociology. </w:t>
      </w:r>
      <w:r w:rsidRPr="00F73E29">
        <w:rPr>
          <w:rFonts w:cs="Times New Roman"/>
          <w:i/>
          <w:iCs/>
        </w:rPr>
        <w:t>Annual Review of Sociology</w:t>
      </w:r>
      <w:r w:rsidRPr="00F73E29">
        <w:rPr>
          <w:rFonts w:cs="Times New Roman"/>
        </w:rPr>
        <w:t xml:space="preserve">, </w:t>
      </w:r>
      <w:r w:rsidRPr="00F73E29">
        <w:rPr>
          <w:rFonts w:cs="Times New Roman"/>
          <w:i/>
          <w:iCs/>
        </w:rPr>
        <w:t>46</w:t>
      </w:r>
      <w:r w:rsidRPr="00F73E29">
        <w:rPr>
          <w:rFonts w:cs="Times New Roman"/>
        </w:rPr>
        <w:t>(1), 61–81. https://doi.org/10.1146/annurev-soc-121919-054621</w:t>
      </w:r>
    </w:p>
    <w:p w14:paraId="3C139A5D" w14:textId="77777777" w:rsidR="00F73E29" w:rsidRPr="00F73E29" w:rsidRDefault="00F73E29" w:rsidP="00F73E29">
      <w:pPr>
        <w:pStyle w:val="Bibliography"/>
        <w:rPr>
          <w:rFonts w:cs="Times New Roman"/>
        </w:rPr>
      </w:pPr>
      <w:r w:rsidRPr="00F73E29">
        <w:rPr>
          <w:rFonts w:cs="Times New Roman"/>
        </w:rPr>
        <w:lastRenderedPageBreak/>
        <w:t xml:space="preserve">Eichstaedt, J. C., Kern, M. L., </w:t>
      </w:r>
      <w:proofErr w:type="spellStart"/>
      <w:r w:rsidRPr="00F73E29">
        <w:rPr>
          <w:rFonts w:cs="Times New Roman"/>
        </w:rPr>
        <w:t>Yaden</w:t>
      </w:r>
      <w:proofErr w:type="spellEnd"/>
      <w:r w:rsidRPr="00F73E29">
        <w:rPr>
          <w:rFonts w:cs="Times New Roman"/>
        </w:rPr>
        <w:t xml:space="preserve">, D. B., Schwartz, H. A., Giorgi, S., Park, G., Hagan, C. A., </w:t>
      </w:r>
      <w:proofErr w:type="spellStart"/>
      <w:r w:rsidRPr="00F73E29">
        <w:rPr>
          <w:rFonts w:cs="Times New Roman"/>
        </w:rPr>
        <w:t>Tobolsky</w:t>
      </w:r>
      <w:proofErr w:type="spellEnd"/>
      <w:r w:rsidRPr="00F73E29">
        <w:rPr>
          <w:rFonts w:cs="Times New Roman"/>
        </w:rPr>
        <w:t xml:space="preserve">, V. A., Smith, L. K., &amp; </w:t>
      </w:r>
      <w:proofErr w:type="spellStart"/>
      <w:r w:rsidRPr="00F73E29">
        <w:rPr>
          <w:rFonts w:cs="Times New Roman"/>
        </w:rPr>
        <w:t>Buffone</w:t>
      </w:r>
      <w:proofErr w:type="spellEnd"/>
      <w:r w:rsidRPr="00F73E29">
        <w:rPr>
          <w:rFonts w:cs="Times New Roman"/>
        </w:rPr>
        <w:t xml:space="preserve">, A. (2021). Closed-and open-vocabulary approaches to text analysis: A review, quantitative comparison, and recommendations. </w:t>
      </w:r>
      <w:r w:rsidRPr="00F73E29">
        <w:rPr>
          <w:rFonts w:cs="Times New Roman"/>
          <w:i/>
          <w:iCs/>
        </w:rPr>
        <w:t>Psychological Methods</w:t>
      </w:r>
      <w:r w:rsidRPr="00F73E29">
        <w:rPr>
          <w:rFonts w:cs="Times New Roman"/>
        </w:rPr>
        <w:t xml:space="preserve">, </w:t>
      </w:r>
      <w:r w:rsidRPr="00F73E29">
        <w:rPr>
          <w:rFonts w:cs="Times New Roman"/>
          <w:i/>
          <w:iCs/>
        </w:rPr>
        <w:t>26</w:t>
      </w:r>
      <w:r w:rsidRPr="00F73E29">
        <w:rPr>
          <w:rFonts w:cs="Times New Roman"/>
        </w:rPr>
        <w:t>(4), 398.</w:t>
      </w:r>
    </w:p>
    <w:p w14:paraId="5715C224" w14:textId="77777777" w:rsidR="00F73E29" w:rsidRPr="00F73E29" w:rsidRDefault="00F73E29" w:rsidP="00F73E29">
      <w:pPr>
        <w:pStyle w:val="Bibliography"/>
        <w:rPr>
          <w:rFonts w:cs="Times New Roman"/>
        </w:rPr>
      </w:pPr>
      <w:r w:rsidRPr="00F73E29">
        <w:rPr>
          <w:rFonts w:cs="Times New Roman"/>
        </w:rPr>
        <w:t xml:space="preserve">Flake, J. K., Pek, J., &amp; </w:t>
      </w:r>
      <w:proofErr w:type="spellStart"/>
      <w:r w:rsidRPr="00F73E29">
        <w:rPr>
          <w:rFonts w:cs="Times New Roman"/>
        </w:rPr>
        <w:t>Hehman</w:t>
      </w:r>
      <w:proofErr w:type="spellEnd"/>
      <w:r w:rsidRPr="00F73E29">
        <w:rPr>
          <w:rFonts w:cs="Times New Roman"/>
        </w:rPr>
        <w:t xml:space="preserve">, E. (2017). Construct Validation in Social and Personality Research: Current Practice and Recommendations. </w:t>
      </w:r>
      <w:r w:rsidRPr="00F73E29">
        <w:rPr>
          <w:rFonts w:cs="Times New Roman"/>
          <w:i/>
          <w:iCs/>
        </w:rPr>
        <w:t>Social Psychological and Personality Science</w:t>
      </w:r>
      <w:r w:rsidRPr="00F73E29">
        <w:rPr>
          <w:rFonts w:cs="Times New Roman"/>
        </w:rPr>
        <w:t xml:space="preserve">, </w:t>
      </w:r>
      <w:r w:rsidRPr="00F73E29">
        <w:rPr>
          <w:rFonts w:cs="Times New Roman"/>
          <w:i/>
          <w:iCs/>
        </w:rPr>
        <w:t>8</w:t>
      </w:r>
      <w:r w:rsidRPr="00F73E29">
        <w:rPr>
          <w:rFonts w:cs="Times New Roman"/>
        </w:rPr>
        <w:t>(4), 370–378. https://doi.org/10.1177/1948550617693063</w:t>
      </w:r>
    </w:p>
    <w:p w14:paraId="78C5CF8B" w14:textId="77777777" w:rsidR="00F73E29" w:rsidRPr="00F73E29" w:rsidRDefault="00F73E29" w:rsidP="00F73E29">
      <w:pPr>
        <w:pStyle w:val="Bibliography"/>
        <w:rPr>
          <w:rFonts w:cs="Times New Roman"/>
        </w:rPr>
      </w:pPr>
      <w:proofErr w:type="spellStart"/>
      <w:r w:rsidRPr="00F73E29">
        <w:rPr>
          <w:rFonts w:cs="Times New Roman"/>
        </w:rPr>
        <w:t>Gisev</w:t>
      </w:r>
      <w:proofErr w:type="spellEnd"/>
      <w:r w:rsidRPr="00F73E29">
        <w:rPr>
          <w:rFonts w:cs="Times New Roman"/>
        </w:rPr>
        <w:t xml:space="preserve">, N., Bell, J. S., &amp; Chen, T. F. (2013). Interrater agreement and interrater reliability: Key concepts, approaches, and applications. </w:t>
      </w:r>
      <w:r w:rsidRPr="00F73E29">
        <w:rPr>
          <w:rFonts w:cs="Times New Roman"/>
          <w:i/>
          <w:iCs/>
        </w:rPr>
        <w:t>Research in Social and Administrative Pharmacy</w:t>
      </w:r>
      <w:r w:rsidRPr="00F73E29">
        <w:rPr>
          <w:rFonts w:cs="Times New Roman"/>
        </w:rPr>
        <w:t xml:space="preserve">, </w:t>
      </w:r>
      <w:r w:rsidRPr="00F73E29">
        <w:rPr>
          <w:rFonts w:cs="Times New Roman"/>
          <w:i/>
          <w:iCs/>
        </w:rPr>
        <w:t>9</w:t>
      </w:r>
      <w:r w:rsidRPr="00F73E29">
        <w:rPr>
          <w:rFonts w:cs="Times New Roman"/>
        </w:rPr>
        <w:t>(3), 330–338.</w:t>
      </w:r>
    </w:p>
    <w:p w14:paraId="57B7F9FC" w14:textId="77777777" w:rsidR="00F73E29" w:rsidRPr="00F73E29" w:rsidRDefault="00F73E29" w:rsidP="00F73E29">
      <w:pPr>
        <w:pStyle w:val="Bibliography"/>
        <w:rPr>
          <w:rFonts w:cs="Times New Roman"/>
        </w:rPr>
      </w:pPr>
      <w:proofErr w:type="spellStart"/>
      <w:r w:rsidRPr="00F73E29">
        <w:rPr>
          <w:rFonts w:cs="Times New Roman"/>
        </w:rPr>
        <w:t>Goet</w:t>
      </w:r>
      <w:proofErr w:type="spellEnd"/>
      <w:r w:rsidRPr="00F73E29">
        <w:rPr>
          <w:rFonts w:cs="Times New Roman"/>
        </w:rPr>
        <w:t xml:space="preserve">, N. D. (2019). Measuring polarization with text analysis: Evidence from the UK House of Commons, 1811–2015. </w:t>
      </w:r>
      <w:r w:rsidRPr="00F73E29">
        <w:rPr>
          <w:rFonts w:cs="Times New Roman"/>
          <w:i/>
          <w:iCs/>
        </w:rPr>
        <w:t>Political Analysis</w:t>
      </w:r>
      <w:r w:rsidRPr="00F73E29">
        <w:rPr>
          <w:rFonts w:cs="Times New Roman"/>
        </w:rPr>
        <w:t xml:space="preserve">, </w:t>
      </w:r>
      <w:r w:rsidRPr="00F73E29">
        <w:rPr>
          <w:rFonts w:cs="Times New Roman"/>
          <w:i/>
          <w:iCs/>
        </w:rPr>
        <w:t>27</w:t>
      </w:r>
      <w:r w:rsidRPr="00F73E29">
        <w:rPr>
          <w:rFonts w:cs="Times New Roman"/>
        </w:rPr>
        <w:t>(4), 518–539.</w:t>
      </w:r>
    </w:p>
    <w:p w14:paraId="47FE275E" w14:textId="77777777" w:rsidR="00F73E29" w:rsidRPr="00F73E29" w:rsidRDefault="00F73E29" w:rsidP="00F73E29">
      <w:pPr>
        <w:pStyle w:val="Bibliography"/>
        <w:rPr>
          <w:rFonts w:cs="Times New Roman"/>
        </w:rPr>
      </w:pPr>
      <w:r w:rsidRPr="00F73E29">
        <w:rPr>
          <w:rFonts w:cs="Times New Roman"/>
        </w:rPr>
        <w:t xml:space="preserve">Grimmer, J., &amp; Stewart, B. M. (2013). Text as Data: The Promise and Pitfalls of Automatic Content Analysis Methods for Political Texts. </w:t>
      </w:r>
      <w:r w:rsidRPr="00F73E29">
        <w:rPr>
          <w:rFonts w:cs="Times New Roman"/>
          <w:i/>
          <w:iCs/>
        </w:rPr>
        <w:t>Political Analysis</w:t>
      </w:r>
      <w:r w:rsidRPr="00F73E29">
        <w:rPr>
          <w:rFonts w:cs="Times New Roman"/>
        </w:rPr>
        <w:t xml:space="preserve">, </w:t>
      </w:r>
      <w:r w:rsidRPr="00F73E29">
        <w:rPr>
          <w:rFonts w:cs="Times New Roman"/>
          <w:i/>
          <w:iCs/>
        </w:rPr>
        <w:t>21</w:t>
      </w:r>
      <w:r w:rsidRPr="00F73E29">
        <w:rPr>
          <w:rFonts w:cs="Times New Roman"/>
        </w:rPr>
        <w:t>(3), 267–297. https://doi.org/10.1093/pan/mps028</w:t>
      </w:r>
    </w:p>
    <w:p w14:paraId="7C390D6C" w14:textId="77777777" w:rsidR="00F73E29" w:rsidRPr="00F73E29" w:rsidRDefault="00F73E29" w:rsidP="00F73E29">
      <w:pPr>
        <w:pStyle w:val="Bibliography"/>
        <w:rPr>
          <w:rFonts w:cs="Times New Roman"/>
        </w:rPr>
      </w:pPr>
      <w:proofErr w:type="spellStart"/>
      <w:r w:rsidRPr="00F73E29">
        <w:rPr>
          <w:rFonts w:cs="Times New Roman"/>
        </w:rPr>
        <w:t>Howison</w:t>
      </w:r>
      <w:proofErr w:type="spellEnd"/>
      <w:r w:rsidRPr="00F73E29">
        <w:rPr>
          <w:rFonts w:cs="Times New Roman"/>
        </w:rPr>
        <w:t xml:space="preserve">, J., Wiggins, A., &amp; </w:t>
      </w:r>
      <w:proofErr w:type="spellStart"/>
      <w:r w:rsidRPr="00F73E29">
        <w:rPr>
          <w:rFonts w:cs="Times New Roman"/>
        </w:rPr>
        <w:t>Crowston</w:t>
      </w:r>
      <w:proofErr w:type="spellEnd"/>
      <w:r w:rsidRPr="00F73E29">
        <w:rPr>
          <w:rFonts w:cs="Times New Roman"/>
        </w:rPr>
        <w:t xml:space="preserve">, K. (2011). Validity Issues in the Use of Social Network Analysis with Digital Trace Data. </w:t>
      </w:r>
      <w:r w:rsidRPr="00F73E29">
        <w:rPr>
          <w:rFonts w:cs="Times New Roman"/>
          <w:i/>
          <w:iCs/>
        </w:rPr>
        <w:t>Journal of the Association for Information Systems</w:t>
      </w:r>
      <w:r w:rsidRPr="00F73E29">
        <w:rPr>
          <w:rFonts w:cs="Times New Roman"/>
        </w:rPr>
        <w:t xml:space="preserve">, </w:t>
      </w:r>
      <w:r w:rsidRPr="00F73E29">
        <w:rPr>
          <w:rFonts w:cs="Times New Roman"/>
          <w:i/>
          <w:iCs/>
        </w:rPr>
        <w:t>12</w:t>
      </w:r>
      <w:r w:rsidRPr="00F73E29">
        <w:rPr>
          <w:rFonts w:cs="Times New Roman"/>
        </w:rPr>
        <w:t>(12), 2.</w:t>
      </w:r>
    </w:p>
    <w:p w14:paraId="33C4E4FE" w14:textId="77777777" w:rsidR="00F73E29" w:rsidRPr="00F73E29" w:rsidRDefault="00F73E29" w:rsidP="00F73E29">
      <w:pPr>
        <w:pStyle w:val="Bibliography"/>
        <w:rPr>
          <w:rFonts w:cs="Times New Roman"/>
        </w:rPr>
      </w:pPr>
      <w:r w:rsidRPr="00F73E29">
        <w:rPr>
          <w:rFonts w:cs="Times New Roman"/>
        </w:rPr>
        <w:t xml:space="preserve">Jankowski, M., &amp; Huber, R. A. (2022). </w:t>
      </w:r>
      <w:r w:rsidRPr="00F73E29">
        <w:rPr>
          <w:rFonts w:cs="Times New Roman"/>
          <w:i/>
          <w:iCs/>
        </w:rPr>
        <w:t>When Correlation is Not Enough: Validating Populism Scores from Supervised Machine-Learning Models</w:t>
      </w:r>
      <w:r w:rsidRPr="00F73E29">
        <w:rPr>
          <w:rFonts w:cs="Times New Roman"/>
        </w:rPr>
        <w:t>. OSF Preprints. https://doi.org/10.31219/osf.io/uynhb</w:t>
      </w:r>
    </w:p>
    <w:p w14:paraId="2391A863" w14:textId="77777777" w:rsidR="00F73E29" w:rsidRPr="00F73E29" w:rsidRDefault="00F73E29" w:rsidP="00F73E29">
      <w:pPr>
        <w:pStyle w:val="Bibliography"/>
        <w:rPr>
          <w:rFonts w:cs="Times New Roman"/>
        </w:rPr>
      </w:pPr>
      <w:proofErr w:type="spellStart"/>
      <w:r w:rsidRPr="00F73E29">
        <w:rPr>
          <w:rFonts w:cs="Times New Roman"/>
        </w:rPr>
        <w:t>Kmetty</w:t>
      </w:r>
      <w:proofErr w:type="spellEnd"/>
      <w:r w:rsidRPr="00F73E29">
        <w:rPr>
          <w:rFonts w:cs="Times New Roman"/>
        </w:rPr>
        <w:t xml:space="preserve">, Z., &amp; </w:t>
      </w:r>
      <w:proofErr w:type="spellStart"/>
      <w:r w:rsidRPr="00F73E29">
        <w:rPr>
          <w:rFonts w:cs="Times New Roman"/>
        </w:rPr>
        <w:t>Németh</w:t>
      </w:r>
      <w:proofErr w:type="spellEnd"/>
      <w:r w:rsidRPr="00F73E29">
        <w:rPr>
          <w:rFonts w:cs="Times New Roman"/>
        </w:rPr>
        <w:t xml:space="preserve">, R. (2022). Which is your </w:t>
      </w:r>
      <w:proofErr w:type="spellStart"/>
      <w:r w:rsidRPr="00F73E29">
        <w:rPr>
          <w:rFonts w:cs="Times New Roman"/>
        </w:rPr>
        <w:t>favorite</w:t>
      </w:r>
      <w:proofErr w:type="spellEnd"/>
      <w:r w:rsidRPr="00F73E29">
        <w:rPr>
          <w:rFonts w:cs="Times New Roman"/>
        </w:rPr>
        <w:t xml:space="preserve"> music genre? A validity comparison of Facebook data and survey data. </w:t>
      </w:r>
      <w:r w:rsidRPr="00F73E29">
        <w:rPr>
          <w:rFonts w:cs="Times New Roman"/>
          <w:i/>
          <w:iCs/>
        </w:rPr>
        <w:t xml:space="preserve">Bulletin of Sociological Methodology/Bulletin de </w:t>
      </w:r>
      <w:proofErr w:type="spellStart"/>
      <w:r w:rsidRPr="00F73E29">
        <w:rPr>
          <w:rFonts w:cs="Times New Roman"/>
          <w:i/>
          <w:iCs/>
        </w:rPr>
        <w:lastRenderedPageBreak/>
        <w:t>Méthodologie</w:t>
      </w:r>
      <w:proofErr w:type="spellEnd"/>
      <w:r w:rsidRPr="00F73E29">
        <w:rPr>
          <w:rFonts w:cs="Times New Roman"/>
          <w:i/>
          <w:iCs/>
        </w:rPr>
        <w:t xml:space="preserve"> </w:t>
      </w:r>
      <w:proofErr w:type="spellStart"/>
      <w:r w:rsidRPr="00F73E29">
        <w:rPr>
          <w:rFonts w:cs="Times New Roman"/>
          <w:i/>
          <w:iCs/>
        </w:rPr>
        <w:t>Sociologique</w:t>
      </w:r>
      <w:proofErr w:type="spellEnd"/>
      <w:r w:rsidRPr="00F73E29">
        <w:rPr>
          <w:rFonts w:cs="Times New Roman"/>
        </w:rPr>
        <w:t>, 07591063211061754. https://doi.org/10.1177/07591063211061754</w:t>
      </w:r>
    </w:p>
    <w:p w14:paraId="25F595B7" w14:textId="77777777" w:rsidR="00F73E29" w:rsidRPr="00F73E29" w:rsidRDefault="00F73E29" w:rsidP="00F73E29">
      <w:pPr>
        <w:pStyle w:val="Bibliography"/>
        <w:rPr>
          <w:rFonts w:cs="Times New Roman"/>
        </w:rPr>
      </w:pPr>
      <w:proofErr w:type="spellStart"/>
      <w:r w:rsidRPr="00F73E29">
        <w:rPr>
          <w:rFonts w:cs="Times New Roman"/>
        </w:rPr>
        <w:t>Krippendorff</w:t>
      </w:r>
      <w:proofErr w:type="spellEnd"/>
      <w:r w:rsidRPr="00F73E29">
        <w:rPr>
          <w:rFonts w:cs="Times New Roman"/>
        </w:rPr>
        <w:t xml:space="preserve">, K. (2018). </w:t>
      </w:r>
      <w:r w:rsidRPr="00F73E29">
        <w:rPr>
          <w:rFonts w:cs="Times New Roman"/>
          <w:i/>
          <w:iCs/>
        </w:rPr>
        <w:t>Content analysis: An introduction to its methodology</w:t>
      </w:r>
      <w:r w:rsidRPr="00F73E29">
        <w:rPr>
          <w:rFonts w:cs="Times New Roman"/>
        </w:rPr>
        <w:t>. Sage publications.</w:t>
      </w:r>
    </w:p>
    <w:p w14:paraId="597D465A" w14:textId="77777777" w:rsidR="00F73E29" w:rsidRPr="00F73E29" w:rsidRDefault="00F73E29" w:rsidP="00F73E29">
      <w:pPr>
        <w:pStyle w:val="Bibliography"/>
        <w:rPr>
          <w:rFonts w:cs="Times New Roman"/>
        </w:rPr>
      </w:pPr>
      <w:r w:rsidRPr="00F73E29">
        <w:rPr>
          <w:rFonts w:cs="Times New Roman"/>
        </w:rPr>
        <w:t xml:space="preserve">Landis, J. R., &amp; Koch, G. G. (1977). The measurement of observer agreement for categorical data. </w:t>
      </w:r>
      <w:r w:rsidRPr="00F73E29">
        <w:rPr>
          <w:rFonts w:cs="Times New Roman"/>
          <w:i/>
          <w:iCs/>
        </w:rPr>
        <w:t>Biometrics</w:t>
      </w:r>
      <w:r w:rsidRPr="00F73E29">
        <w:rPr>
          <w:rFonts w:cs="Times New Roman"/>
        </w:rPr>
        <w:t>, 159–174.</w:t>
      </w:r>
    </w:p>
    <w:p w14:paraId="3600BF5D" w14:textId="77777777" w:rsidR="00F73E29" w:rsidRPr="00F73E29" w:rsidRDefault="00F73E29" w:rsidP="00F73E29">
      <w:pPr>
        <w:pStyle w:val="Bibliography"/>
        <w:rPr>
          <w:rFonts w:cs="Times New Roman"/>
        </w:rPr>
      </w:pPr>
      <w:proofErr w:type="spellStart"/>
      <w:r w:rsidRPr="00F73E29">
        <w:rPr>
          <w:rFonts w:cs="Times New Roman"/>
        </w:rPr>
        <w:t>Lazer</w:t>
      </w:r>
      <w:proofErr w:type="spellEnd"/>
      <w:r w:rsidRPr="00F73E29">
        <w:rPr>
          <w:rFonts w:cs="Times New Roman"/>
        </w:rPr>
        <w:t xml:space="preserve">, D., Pentland, A., Adamic, L., Aral, S., </w:t>
      </w:r>
      <w:proofErr w:type="spellStart"/>
      <w:r w:rsidRPr="00F73E29">
        <w:rPr>
          <w:rFonts w:cs="Times New Roman"/>
        </w:rPr>
        <w:t>Barabási</w:t>
      </w:r>
      <w:proofErr w:type="spellEnd"/>
      <w:r w:rsidRPr="00F73E29">
        <w:rPr>
          <w:rFonts w:cs="Times New Roman"/>
        </w:rPr>
        <w:t xml:space="preserve">, A.-L., Brewer, D., Christakis, N., Contractor, N., Fowler, J., &amp; Gutmann, M. (2009). Computational social science. </w:t>
      </w:r>
      <w:r w:rsidRPr="00F73E29">
        <w:rPr>
          <w:rFonts w:cs="Times New Roman"/>
          <w:i/>
          <w:iCs/>
        </w:rPr>
        <w:t>Science</w:t>
      </w:r>
      <w:r w:rsidRPr="00F73E29">
        <w:rPr>
          <w:rFonts w:cs="Times New Roman"/>
        </w:rPr>
        <w:t xml:space="preserve">, </w:t>
      </w:r>
      <w:r w:rsidRPr="00F73E29">
        <w:rPr>
          <w:rFonts w:cs="Times New Roman"/>
          <w:i/>
          <w:iCs/>
        </w:rPr>
        <w:t>323</w:t>
      </w:r>
      <w:r w:rsidRPr="00F73E29">
        <w:rPr>
          <w:rFonts w:cs="Times New Roman"/>
        </w:rPr>
        <w:t>(5915), 721–723.</w:t>
      </w:r>
    </w:p>
    <w:p w14:paraId="55BA365D" w14:textId="77777777" w:rsidR="00F73E29" w:rsidRPr="00F73E29" w:rsidRDefault="00F73E29" w:rsidP="00F73E29">
      <w:pPr>
        <w:pStyle w:val="Bibliography"/>
        <w:rPr>
          <w:rFonts w:cs="Times New Roman"/>
        </w:rPr>
      </w:pPr>
      <w:proofErr w:type="spellStart"/>
      <w:r w:rsidRPr="00F73E29">
        <w:rPr>
          <w:rFonts w:cs="Times New Roman"/>
        </w:rPr>
        <w:t>Liberati</w:t>
      </w:r>
      <w:proofErr w:type="spellEnd"/>
      <w:r w:rsidRPr="00F73E29">
        <w:rPr>
          <w:rFonts w:cs="Times New Roman"/>
        </w:rPr>
        <w:t xml:space="preserve">, A., Altman, D. G., </w:t>
      </w:r>
      <w:proofErr w:type="spellStart"/>
      <w:r w:rsidRPr="00F73E29">
        <w:rPr>
          <w:rFonts w:cs="Times New Roman"/>
        </w:rPr>
        <w:t>Tetzlaff</w:t>
      </w:r>
      <w:proofErr w:type="spellEnd"/>
      <w:r w:rsidRPr="00F73E29">
        <w:rPr>
          <w:rFonts w:cs="Times New Roman"/>
        </w:rPr>
        <w:t xml:space="preserve">, J., Mulrow, C., </w:t>
      </w:r>
      <w:proofErr w:type="spellStart"/>
      <w:r w:rsidRPr="00F73E29">
        <w:rPr>
          <w:rFonts w:cs="Times New Roman"/>
        </w:rPr>
        <w:t>Gøtzsche</w:t>
      </w:r>
      <w:proofErr w:type="spellEnd"/>
      <w:r w:rsidRPr="00F73E29">
        <w:rPr>
          <w:rFonts w:cs="Times New Roman"/>
        </w:rPr>
        <w:t xml:space="preserve">, P. C., Ioannidis, J. P. A., Clarke, M., Devereaux, P. J., </w:t>
      </w:r>
      <w:proofErr w:type="spellStart"/>
      <w:r w:rsidRPr="00F73E29">
        <w:rPr>
          <w:rFonts w:cs="Times New Roman"/>
        </w:rPr>
        <w:t>Kleijnen</w:t>
      </w:r>
      <w:proofErr w:type="spellEnd"/>
      <w:r w:rsidRPr="00F73E29">
        <w:rPr>
          <w:rFonts w:cs="Times New Roman"/>
        </w:rPr>
        <w:t xml:space="preserve">, J., &amp; Moher, D. (2009). The PRISMA Statement for Reporting Systematic Reviews and Meta-Analyses of Studies That Evaluate Health Care Interventions: Explanation and Elaboration. </w:t>
      </w:r>
      <w:proofErr w:type="spellStart"/>
      <w:r w:rsidRPr="00F73E29">
        <w:rPr>
          <w:rFonts w:cs="Times New Roman"/>
          <w:i/>
          <w:iCs/>
        </w:rPr>
        <w:t>PLoS</w:t>
      </w:r>
      <w:proofErr w:type="spellEnd"/>
      <w:r w:rsidRPr="00F73E29">
        <w:rPr>
          <w:rFonts w:cs="Times New Roman"/>
          <w:i/>
          <w:iCs/>
        </w:rPr>
        <w:t xml:space="preserve"> Medicine</w:t>
      </w:r>
      <w:r w:rsidRPr="00F73E29">
        <w:rPr>
          <w:rFonts w:cs="Times New Roman"/>
        </w:rPr>
        <w:t xml:space="preserve">, </w:t>
      </w:r>
      <w:r w:rsidRPr="00F73E29">
        <w:rPr>
          <w:rFonts w:cs="Times New Roman"/>
          <w:i/>
          <w:iCs/>
        </w:rPr>
        <w:t>6</w:t>
      </w:r>
      <w:r w:rsidRPr="00F73E29">
        <w:rPr>
          <w:rFonts w:cs="Times New Roman"/>
        </w:rPr>
        <w:t>(7), e1000100. https://doi.org/10.1371/journal.pmed.1000100</w:t>
      </w:r>
    </w:p>
    <w:p w14:paraId="63C476FC" w14:textId="77777777" w:rsidR="00F73E29" w:rsidRPr="00F73E29" w:rsidRDefault="00F73E29" w:rsidP="00F73E29">
      <w:pPr>
        <w:pStyle w:val="Bibliography"/>
        <w:rPr>
          <w:rFonts w:cs="Times New Roman"/>
        </w:rPr>
      </w:pPr>
      <w:r w:rsidRPr="00F73E29">
        <w:rPr>
          <w:rFonts w:cs="Times New Roman"/>
        </w:rPr>
        <w:t xml:space="preserve">Lowe, W., &amp; Benoit, K. (2013). Validating estimates of latent traits from textual data using human judgment as a benchmark. </w:t>
      </w:r>
      <w:r w:rsidRPr="00F73E29">
        <w:rPr>
          <w:rFonts w:cs="Times New Roman"/>
          <w:i/>
          <w:iCs/>
        </w:rPr>
        <w:t>Political Analysis</w:t>
      </w:r>
      <w:r w:rsidRPr="00F73E29">
        <w:rPr>
          <w:rFonts w:cs="Times New Roman"/>
        </w:rPr>
        <w:t xml:space="preserve">, </w:t>
      </w:r>
      <w:r w:rsidRPr="00F73E29">
        <w:rPr>
          <w:rFonts w:cs="Times New Roman"/>
          <w:i/>
          <w:iCs/>
        </w:rPr>
        <w:t>21</w:t>
      </w:r>
      <w:r w:rsidRPr="00F73E29">
        <w:rPr>
          <w:rFonts w:cs="Times New Roman"/>
        </w:rPr>
        <w:t>(3), 298–313.</w:t>
      </w:r>
    </w:p>
    <w:p w14:paraId="03157C4A" w14:textId="77777777" w:rsidR="00F73E29" w:rsidRPr="00F73E29" w:rsidRDefault="00F73E29" w:rsidP="00F73E29">
      <w:pPr>
        <w:pStyle w:val="Bibliography"/>
        <w:rPr>
          <w:rFonts w:cs="Times New Roman"/>
        </w:rPr>
      </w:pPr>
      <w:proofErr w:type="spellStart"/>
      <w:r w:rsidRPr="00F73E29">
        <w:rPr>
          <w:rFonts w:cs="Times New Roman"/>
        </w:rPr>
        <w:t>Röttger</w:t>
      </w:r>
      <w:proofErr w:type="spellEnd"/>
      <w:r w:rsidRPr="00F73E29">
        <w:rPr>
          <w:rFonts w:cs="Times New Roman"/>
        </w:rPr>
        <w:t xml:space="preserve">, P., </w:t>
      </w:r>
      <w:proofErr w:type="spellStart"/>
      <w:r w:rsidRPr="00F73E29">
        <w:rPr>
          <w:rFonts w:cs="Times New Roman"/>
        </w:rPr>
        <w:t>Vidgen</w:t>
      </w:r>
      <w:proofErr w:type="spellEnd"/>
      <w:r w:rsidRPr="00F73E29">
        <w:rPr>
          <w:rFonts w:cs="Times New Roman"/>
        </w:rPr>
        <w:t xml:space="preserve">, B., Nguyen, D., Waseem, Z., Margetts, H., &amp; </w:t>
      </w:r>
      <w:proofErr w:type="spellStart"/>
      <w:r w:rsidRPr="00F73E29">
        <w:rPr>
          <w:rFonts w:cs="Times New Roman"/>
        </w:rPr>
        <w:t>Pierrehumbert</w:t>
      </w:r>
      <w:proofErr w:type="spellEnd"/>
      <w:r w:rsidRPr="00F73E29">
        <w:rPr>
          <w:rFonts w:cs="Times New Roman"/>
        </w:rPr>
        <w:t xml:space="preserve">, J. (2021). </w:t>
      </w:r>
      <w:proofErr w:type="spellStart"/>
      <w:r w:rsidRPr="00F73E29">
        <w:rPr>
          <w:rFonts w:cs="Times New Roman"/>
        </w:rPr>
        <w:t>HateCheck</w:t>
      </w:r>
      <w:proofErr w:type="spellEnd"/>
      <w:r w:rsidRPr="00F73E29">
        <w:rPr>
          <w:rFonts w:cs="Times New Roman"/>
        </w:rPr>
        <w:t xml:space="preserve">: Functional Tests for Hate Speech Detection Models. </w:t>
      </w:r>
      <w:r w:rsidRPr="00F73E29">
        <w:rPr>
          <w:rFonts w:cs="Times New Roman"/>
          <w:i/>
          <w:iCs/>
        </w:rPr>
        <w:t>Proceedings of the 59th Annual Meeting of the Association for Computational Linguistics and the 11th International Joint Conference on Natural Language Processing (Volume 1: Long Papers)</w:t>
      </w:r>
      <w:r w:rsidRPr="00F73E29">
        <w:rPr>
          <w:rFonts w:cs="Times New Roman"/>
        </w:rPr>
        <w:t>, 41–58. https://doi.org/10.18653/v1/2021.acl-long.4</w:t>
      </w:r>
    </w:p>
    <w:p w14:paraId="6A4DD515" w14:textId="77777777" w:rsidR="00F73E29" w:rsidRPr="00F73E29" w:rsidRDefault="00F73E29" w:rsidP="00F73E29">
      <w:pPr>
        <w:pStyle w:val="Bibliography"/>
        <w:rPr>
          <w:rFonts w:cs="Times New Roman"/>
        </w:rPr>
      </w:pPr>
      <w:proofErr w:type="spellStart"/>
      <w:r w:rsidRPr="00F73E29">
        <w:rPr>
          <w:rFonts w:cs="Times New Roman"/>
        </w:rPr>
        <w:t>Slapin</w:t>
      </w:r>
      <w:proofErr w:type="spellEnd"/>
      <w:r w:rsidRPr="00F73E29">
        <w:rPr>
          <w:rFonts w:cs="Times New Roman"/>
        </w:rPr>
        <w:t xml:space="preserve">, J. B., &amp; </w:t>
      </w:r>
      <w:proofErr w:type="spellStart"/>
      <w:r w:rsidRPr="00F73E29">
        <w:rPr>
          <w:rFonts w:cs="Times New Roman"/>
        </w:rPr>
        <w:t>Proksch</w:t>
      </w:r>
      <w:proofErr w:type="spellEnd"/>
      <w:r w:rsidRPr="00F73E29">
        <w:rPr>
          <w:rFonts w:cs="Times New Roman"/>
        </w:rPr>
        <w:t xml:space="preserve">, S.-O. (2008). A Scaling Model for Estimating Time-Series Party Positions from Texts. </w:t>
      </w:r>
      <w:r w:rsidRPr="00F73E29">
        <w:rPr>
          <w:rFonts w:cs="Times New Roman"/>
          <w:i/>
          <w:iCs/>
        </w:rPr>
        <w:t>American Journal of Political Science</w:t>
      </w:r>
      <w:r w:rsidRPr="00F73E29">
        <w:rPr>
          <w:rFonts w:cs="Times New Roman"/>
        </w:rPr>
        <w:t xml:space="preserve">, </w:t>
      </w:r>
      <w:r w:rsidRPr="00F73E29">
        <w:rPr>
          <w:rFonts w:cs="Times New Roman"/>
          <w:i/>
          <w:iCs/>
        </w:rPr>
        <w:t>52</w:t>
      </w:r>
      <w:r w:rsidRPr="00F73E29">
        <w:rPr>
          <w:rFonts w:cs="Times New Roman"/>
        </w:rPr>
        <w:t>(3), 705–722. https://doi.org/10.1111/j.1540-5907.2008.00338.x</w:t>
      </w:r>
    </w:p>
    <w:p w14:paraId="46F47B4B" w14:textId="77777777" w:rsidR="00F73E29" w:rsidRPr="00F73E29" w:rsidRDefault="00F73E29" w:rsidP="00F73E29">
      <w:pPr>
        <w:pStyle w:val="Bibliography"/>
        <w:rPr>
          <w:rFonts w:cs="Times New Roman"/>
        </w:rPr>
      </w:pPr>
      <w:r w:rsidRPr="00F73E29">
        <w:rPr>
          <w:rFonts w:cs="Times New Roman"/>
        </w:rPr>
        <w:lastRenderedPageBreak/>
        <w:t xml:space="preserve">Song, H., </w:t>
      </w:r>
      <w:proofErr w:type="spellStart"/>
      <w:r w:rsidRPr="00F73E29">
        <w:rPr>
          <w:rFonts w:cs="Times New Roman"/>
        </w:rPr>
        <w:t>Tolochko</w:t>
      </w:r>
      <w:proofErr w:type="spellEnd"/>
      <w:r w:rsidRPr="00F73E29">
        <w:rPr>
          <w:rFonts w:cs="Times New Roman"/>
        </w:rPr>
        <w:t xml:space="preserve">, P., </w:t>
      </w:r>
      <w:proofErr w:type="spellStart"/>
      <w:r w:rsidRPr="00F73E29">
        <w:rPr>
          <w:rFonts w:cs="Times New Roman"/>
        </w:rPr>
        <w:t>Eberl</w:t>
      </w:r>
      <w:proofErr w:type="spellEnd"/>
      <w:r w:rsidRPr="00F73E29">
        <w:rPr>
          <w:rFonts w:cs="Times New Roman"/>
        </w:rPr>
        <w:t xml:space="preserve">, J.-M., Eisele, O., </w:t>
      </w:r>
      <w:proofErr w:type="spellStart"/>
      <w:r w:rsidRPr="00F73E29">
        <w:rPr>
          <w:rFonts w:cs="Times New Roman"/>
        </w:rPr>
        <w:t>Greussing</w:t>
      </w:r>
      <w:proofErr w:type="spellEnd"/>
      <w:r w:rsidRPr="00F73E29">
        <w:rPr>
          <w:rFonts w:cs="Times New Roman"/>
        </w:rPr>
        <w:t xml:space="preserve">, E., Heidenreich, T., Lind, F., </w:t>
      </w:r>
      <w:proofErr w:type="spellStart"/>
      <w:r w:rsidRPr="00F73E29">
        <w:rPr>
          <w:rFonts w:cs="Times New Roman"/>
        </w:rPr>
        <w:t>Galyga</w:t>
      </w:r>
      <w:proofErr w:type="spellEnd"/>
      <w:r w:rsidRPr="00F73E29">
        <w:rPr>
          <w:rFonts w:cs="Times New Roman"/>
        </w:rPr>
        <w:t xml:space="preserve">, S., &amp; </w:t>
      </w:r>
      <w:proofErr w:type="spellStart"/>
      <w:r w:rsidRPr="00F73E29">
        <w:rPr>
          <w:rFonts w:cs="Times New Roman"/>
        </w:rPr>
        <w:t>Boomgaarden</w:t>
      </w:r>
      <w:proofErr w:type="spellEnd"/>
      <w:r w:rsidRPr="00F73E29">
        <w:rPr>
          <w:rFonts w:cs="Times New Roman"/>
        </w:rPr>
        <w:t xml:space="preserve">, H. G. (2020). In Validations We Trust? The Impact of Imperfect Human Annotations as a Gold Standard on the Quality of Validation of Automated Content Analysis. </w:t>
      </w:r>
      <w:r w:rsidRPr="00F73E29">
        <w:rPr>
          <w:rFonts w:cs="Times New Roman"/>
          <w:i/>
          <w:iCs/>
        </w:rPr>
        <w:t>Political Communication</w:t>
      </w:r>
      <w:r w:rsidRPr="00F73E29">
        <w:rPr>
          <w:rFonts w:cs="Times New Roman"/>
        </w:rPr>
        <w:t xml:space="preserve">, </w:t>
      </w:r>
      <w:r w:rsidRPr="00F73E29">
        <w:rPr>
          <w:rFonts w:cs="Times New Roman"/>
          <w:i/>
          <w:iCs/>
        </w:rPr>
        <w:t>37</w:t>
      </w:r>
      <w:r w:rsidRPr="00F73E29">
        <w:rPr>
          <w:rFonts w:cs="Times New Roman"/>
        </w:rPr>
        <w:t>(4), 550–572. https://doi.org/10.1080/10584609.2020.1723752</w:t>
      </w:r>
    </w:p>
    <w:p w14:paraId="2C2AD5F9" w14:textId="77777777" w:rsidR="00F73E29" w:rsidRPr="00F73E29" w:rsidRDefault="00F73E29" w:rsidP="00F73E29">
      <w:pPr>
        <w:pStyle w:val="Bibliography"/>
        <w:rPr>
          <w:rFonts w:cs="Times New Roman"/>
        </w:rPr>
      </w:pPr>
      <w:proofErr w:type="spellStart"/>
      <w:r w:rsidRPr="00F73E29">
        <w:rPr>
          <w:rFonts w:cs="Times New Roman"/>
        </w:rPr>
        <w:t>Tausczik</w:t>
      </w:r>
      <w:proofErr w:type="spellEnd"/>
      <w:r w:rsidRPr="00F73E29">
        <w:rPr>
          <w:rFonts w:cs="Times New Roman"/>
        </w:rPr>
        <w:t xml:space="preserve">, Y. R., &amp; Pennebaker, J. W. (2010). The Psychological Meaning of Words: LIWC and Computerized Text Analysis Methods. </w:t>
      </w:r>
      <w:r w:rsidRPr="00F73E29">
        <w:rPr>
          <w:rFonts w:cs="Times New Roman"/>
          <w:i/>
          <w:iCs/>
        </w:rPr>
        <w:t>Journal of Language and Social Psychology</w:t>
      </w:r>
      <w:r w:rsidRPr="00F73E29">
        <w:rPr>
          <w:rFonts w:cs="Times New Roman"/>
        </w:rPr>
        <w:t xml:space="preserve">, </w:t>
      </w:r>
      <w:r w:rsidRPr="00F73E29">
        <w:rPr>
          <w:rFonts w:cs="Times New Roman"/>
          <w:i/>
          <w:iCs/>
        </w:rPr>
        <w:t>29</w:t>
      </w:r>
      <w:r w:rsidRPr="00F73E29">
        <w:rPr>
          <w:rFonts w:cs="Times New Roman"/>
        </w:rPr>
        <w:t>(1), 24–54. https://doi.org/10.1177/0261927X09351676</w:t>
      </w:r>
    </w:p>
    <w:p w14:paraId="025F7040" w14:textId="77777777" w:rsidR="00F73E29" w:rsidRPr="00F73E29" w:rsidRDefault="00F73E29" w:rsidP="00F73E29">
      <w:pPr>
        <w:pStyle w:val="Bibliography"/>
        <w:rPr>
          <w:rFonts w:cs="Times New Roman"/>
        </w:rPr>
      </w:pPr>
      <w:r w:rsidRPr="00F73E29">
        <w:rPr>
          <w:rFonts w:cs="Times New Roman"/>
        </w:rPr>
        <w:t xml:space="preserve">van </w:t>
      </w:r>
      <w:proofErr w:type="spellStart"/>
      <w:r w:rsidRPr="00F73E29">
        <w:rPr>
          <w:rFonts w:cs="Times New Roman"/>
        </w:rPr>
        <w:t>Atteveldt</w:t>
      </w:r>
      <w:proofErr w:type="spellEnd"/>
      <w:r w:rsidRPr="00F73E29">
        <w:rPr>
          <w:rFonts w:cs="Times New Roman"/>
        </w:rPr>
        <w:t xml:space="preserve">, W., van der Velden, M. A., &amp; </w:t>
      </w:r>
      <w:proofErr w:type="spellStart"/>
      <w:r w:rsidRPr="00F73E29">
        <w:rPr>
          <w:rFonts w:cs="Times New Roman"/>
        </w:rPr>
        <w:t>Boukes</w:t>
      </w:r>
      <w:proofErr w:type="spellEnd"/>
      <w:r w:rsidRPr="00F73E29">
        <w:rPr>
          <w:rFonts w:cs="Times New Roman"/>
        </w:rPr>
        <w:t xml:space="preserve">, M. (2021). The Validity of Sentiment Analysis: Comparing Manual Annotation, Crowd-Coding, Dictionary Approaches, and Machine Learning Algorithms. </w:t>
      </w:r>
      <w:r w:rsidRPr="00F73E29">
        <w:rPr>
          <w:rFonts w:cs="Times New Roman"/>
          <w:i/>
          <w:iCs/>
        </w:rPr>
        <w:t>Communication Methods and Measures</w:t>
      </w:r>
      <w:r w:rsidRPr="00F73E29">
        <w:rPr>
          <w:rFonts w:cs="Times New Roman"/>
        </w:rPr>
        <w:t xml:space="preserve">, </w:t>
      </w:r>
      <w:r w:rsidRPr="00F73E29">
        <w:rPr>
          <w:rFonts w:cs="Times New Roman"/>
          <w:i/>
          <w:iCs/>
        </w:rPr>
        <w:t>15</w:t>
      </w:r>
      <w:r w:rsidRPr="00F73E29">
        <w:rPr>
          <w:rFonts w:cs="Times New Roman"/>
        </w:rPr>
        <w:t>(2), 121–140.</w:t>
      </w:r>
    </w:p>
    <w:p w14:paraId="226202F8" w14:textId="77777777" w:rsidR="00F73E29" w:rsidRPr="00F73E29" w:rsidRDefault="00F73E29" w:rsidP="00F73E29">
      <w:pPr>
        <w:pStyle w:val="Bibliography"/>
        <w:rPr>
          <w:rFonts w:cs="Times New Roman"/>
        </w:rPr>
      </w:pPr>
      <w:r w:rsidRPr="00F73E29">
        <w:rPr>
          <w:rFonts w:cs="Times New Roman"/>
        </w:rPr>
        <w:t xml:space="preserve">Wallace, B. C., Small, K., </w:t>
      </w:r>
      <w:proofErr w:type="spellStart"/>
      <w:r w:rsidRPr="00F73E29">
        <w:rPr>
          <w:rFonts w:cs="Times New Roman"/>
        </w:rPr>
        <w:t>Brodley</w:t>
      </w:r>
      <w:proofErr w:type="spellEnd"/>
      <w:r w:rsidRPr="00F73E29">
        <w:rPr>
          <w:rFonts w:cs="Times New Roman"/>
        </w:rPr>
        <w:t xml:space="preserve">, C. E., Lau, J., &amp; </w:t>
      </w:r>
      <w:proofErr w:type="spellStart"/>
      <w:r w:rsidRPr="00F73E29">
        <w:rPr>
          <w:rFonts w:cs="Times New Roman"/>
        </w:rPr>
        <w:t>Trikalinos</w:t>
      </w:r>
      <w:proofErr w:type="spellEnd"/>
      <w:r w:rsidRPr="00F73E29">
        <w:rPr>
          <w:rFonts w:cs="Times New Roman"/>
        </w:rPr>
        <w:t xml:space="preserve">, T. A. (2012). Deploying an interactive machine learning system in an evidence-based practice </w:t>
      </w:r>
      <w:proofErr w:type="spellStart"/>
      <w:r w:rsidRPr="00F73E29">
        <w:rPr>
          <w:rFonts w:cs="Times New Roman"/>
        </w:rPr>
        <w:t>center</w:t>
      </w:r>
      <w:proofErr w:type="spellEnd"/>
      <w:r w:rsidRPr="00F73E29">
        <w:rPr>
          <w:rFonts w:cs="Times New Roman"/>
        </w:rPr>
        <w:t xml:space="preserve">: </w:t>
      </w:r>
      <w:proofErr w:type="spellStart"/>
      <w:r w:rsidRPr="00F73E29">
        <w:rPr>
          <w:rFonts w:cs="Times New Roman"/>
        </w:rPr>
        <w:t>Abstrackr</w:t>
      </w:r>
      <w:proofErr w:type="spellEnd"/>
      <w:r w:rsidRPr="00F73E29">
        <w:rPr>
          <w:rFonts w:cs="Times New Roman"/>
        </w:rPr>
        <w:t xml:space="preserve">. </w:t>
      </w:r>
      <w:r w:rsidRPr="00F73E29">
        <w:rPr>
          <w:rFonts w:cs="Times New Roman"/>
          <w:i/>
          <w:iCs/>
        </w:rPr>
        <w:t>Proceedings of the 2nd ACM SIGHIT International Health Informatics Symposium</w:t>
      </w:r>
      <w:r w:rsidRPr="00F73E29">
        <w:rPr>
          <w:rFonts w:cs="Times New Roman"/>
        </w:rPr>
        <w:t>, 819–824.</w:t>
      </w:r>
    </w:p>
    <w:p w14:paraId="2518B505" w14:textId="77777777" w:rsidR="00F73E29" w:rsidRPr="00F73E29" w:rsidRDefault="00F73E29" w:rsidP="00F73E29">
      <w:pPr>
        <w:pStyle w:val="Bibliography"/>
        <w:rPr>
          <w:rFonts w:cs="Times New Roman"/>
        </w:rPr>
      </w:pPr>
      <w:r w:rsidRPr="00F73E29">
        <w:rPr>
          <w:rFonts w:cs="Times New Roman"/>
        </w:rPr>
        <w:t xml:space="preserve">Yeomans, M. (2021). A concrete example of construct construction in natural language. </w:t>
      </w:r>
      <w:r w:rsidRPr="00F73E29">
        <w:rPr>
          <w:rFonts w:cs="Times New Roman"/>
          <w:i/>
          <w:iCs/>
        </w:rPr>
        <w:t xml:space="preserve">Organizational </w:t>
      </w:r>
      <w:proofErr w:type="spellStart"/>
      <w:r w:rsidRPr="00F73E29">
        <w:rPr>
          <w:rFonts w:cs="Times New Roman"/>
          <w:i/>
          <w:iCs/>
        </w:rPr>
        <w:t>Behavior</w:t>
      </w:r>
      <w:proofErr w:type="spellEnd"/>
      <w:r w:rsidRPr="00F73E29">
        <w:rPr>
          <w:rFonts w:cs="Times New Roman"/>
          <w:i/>
          <w:iCs/>
        </w:rPr>
        <w:t xml:space="preserve"> and Human Decision Processes</w:t>
      </w:r>
      <w:r w:rsidRPr="00F73E29">
        <w:rPr>
          <w:rFonts w:cs="Times New Roman"/>
        </w:rPr>
        <w:t xml:space="preserve">, </w:t>
      </w:r>
      <w:r w:rsidRPr="00F73E29">
        <w:rPr>
          <w:rFonts w:cs="Times New Roman"/>
          <w:i/>
          <w:iCs/>
        </w:rPr>
        <w:t>162</w:t>
      </w:r>
      <w:r w:rsidRPr="00F73E29">
        <w:rPr>
          <w:rFonts w:cs="Times New Roman"/>
        </w:rPr>
        <w:t>, 81–94. https://doi.org/10.1016/j.obhdp.2020.10.008</w:t>
      </w:r>
    </w:p>
    <w:p w14:paraId="3FBDFBBC" w14:textId="10191945" w:rsidR="00291AC5" w:rsidRPr="004C741F" w:rsidRDefault="00291AC5" w:rsidP="004C741F">
      <w:pPr>
        <w:rPr>
          <w:lang w:val="en-US"/>
        </w:rPr>
      </w:pPr>
      <w:r>
        <w:rPr>
          <w:lang w:val="en-US"/>
        </w:rPr>
        <w:fldChar w:fldCharType="end"/>
      </w:r>
    </w:p>
    <w:sectPr w:rsidR="00291AC5" w:rsidRPr="004C741F" w:rsidSect="006F2690">
      <w:headerReference w:type="even" r:id="rId31"/>
      <w:headerReference w:type="default" r:id="rId32"/>
      <w:footerReference w:type="even" r:id="rId33"/>
      <w:footerReference w:type="default" r:id="rId34"/>
      <w:headerReference w:type="first" r:id="rId35"/>
      <w:footerReference w:type="first" r:id="rId36"/>
      <w:pgSz w:w="12240" w:h="1584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Birkenmaier, Lukas" w:date="2022-06-29T15:10:00Z" w:initials="BL">
    <w:p w14:paraId="55E141F2" w14:textId="77777777" w:rsidR="007A3E3A" w:rsidRPr="007A3E3A" w:rsidRDefault="007A3E3A" w:rsidP="007A3E3A">
      <w:pPr>
        <w:rPr>
          <w:lang w:val="de-DE"/>
        </w:rPr>
      </w:pPr>
      <w:r>
        <w:rPr>
          <w:rStyle w:val="CommentReference"/>
        </w:rPr>
        <w:annotationRef/>
      </w:r>
      <w:r>
        <w:rPr>
          <w:b/>
          <w:bCs/>
        </w:rPr>
        <w:t xml:space="preserve">Research Area. </w:t>
      </w:r>
      <w:r>
        <w:t xml:space="preserve">Starting from the goal of evaluating common validation practices, the research field of the systematic review should be characterized by an adequate professionalization and popularity of CATM usage. Therefore, the review will include publications in the field of political communication. Generally, the field of political communication has experienced remarkable methodological advancements in the last decade, with scholars “[deploying] sophisticated analytical methods that are rigorously validated and made transparent through openly accessible replication repositories” </w:t>
      </w:r>
      <w:r>
        <w:fldChar w:fldCharType="begin"/>
      </w:r>
      <w:r>
        <w:instrText xml:space="preserve"> ADDIN ZOTERO_ITEM CSL_CITATION {"citationID":"xXVGoWwq","properties":{"formattedCitation":"(Theocharis &amp; Jungherr, 2021, p. 2)","plainCitation":"(Theocharis &amp; Jungherr, 2021, p. 2)","noteIndex":0},"citationItems":[{"id":1234,"uris":["http://zotero.org/users/9069824/items/M3K3ECYZ"],"itemData":{"id":1234,"type":"article-journal","abstract":"ABSTRACTThe challenge of disentangling political communication processes and their effects has grown with the complexity of the new political information environment. But so have scientists? toolsets and capacities to better study and understand them. We map the challenges and opportunities of developing, synthesizing, and applying data collection and analysis techniques relying primarily on computational methods and tools to answer substantive theory-driven questions in the field of political communication. We foreground the theoretical, empirical, and institutional opportunities and challenges of Computational Communication Science (CCS) that are relevant to the political communication community. We also assess understandings of CCS and highlight challenges associated with data and resource requirements, as well as those connected with the theory and semantics of digital signals. With an eye to existing practices, we elaborate on the key role of infrastructures, academic institutions, ethics, and training in computational methods. Finally, we present the six full articles and two forum contributions of this special issue illustrating methodological innovation, as well as the theoretical, practical, and institutional relevance and challenges for realizing the potential of computational methods in political communication.","container-title":"Political Communication","DOI":"10.1080/10584609.2020.1833121","ISSN":"1058-4609","issue":"1-2","note":"publisher: Routledge","page":"1-22","title":"Computational Social Science and the Study of Political Communication","volume":"38","author":[{"family":"Theocharis","given":"Yannis"},{"family":"Jungherr","given":"Andreas"}],"issued":{"date-parts":[["2021"]]}},"locator":"2"}],"schema":"https://github.com/citation-style-language/schema/raw/master/csl-citation.json"} </w:instrText>
      </w:r>
      <w:r>
        <w:fldChar w:fldCharType="separate"/>
      </w:r>
      <w:r>
        <w:rPr>
          <w:rFonts w:cs="Times New Roman"/>
        </w:rPr>
        <w:t>(Theocharis &amp; Jungherr, 2021, p. 2)</w:t>
      </w:r>
      <w:r>
        <w:fldChar w:fldCharType="end"/>
      </w:r>
      <w:r>
        <w:t xml:space="preserve">. Likewise, the field of political communication promises to gain further relevance in the future, because it deals with some of the most pressing challenges facing digital societies today, such as digitization, fake news, or political polarization </w:t>
      </w:r>
      <w:r>
        <w:fldChar w:fldCharType="begin"/>
      </w:r>
      <w:r>
        <w:instrText xml:space="preserve"> ADDIN ZOTERO_ITEM CSL_CITATION {"citationID":"AqK9BX95","properties":{"formattedCitation":"(Dufva &amp; Dufva, 2019)","plainCitation":"(Dufva &amp; Dufva, 2019)","noteIndex":0},"citationItems":[{"id":2367,"uris":["http://zotero.org/users/9069824/items/QP5X4FQ3"],"itemData":{"id":2367,"type":"article-journal","abstract":"Society is increasingly digitalised and connected, with computers and algorithms mediating much of people’s daily activity in one way or another. The degree of digitalisation and its consequences are challenging to understand because most people lack first-hand experience of what digitalisation actually feels like. Digitalisation is abstract and difficult to grasp, which leads to a detached sense of the digital surroundings. In this paper, we argue that in order to grasp the nature and future of a digitalised society, an embodied understanding of digitalisation is needed. Such an understanding should utilise ways</w:instrText>
      </w:r>
      <w:r w:rsidRPr="00D8323E">
        <w:rPr>
          <w:lang w:val="de-DE"/>
        </w:rPr>
        <w:instrText xml:space="preserve"> of knowing other than rational thinking, challenge existing narratives and move from preparing for the future to exploring novelty. We focus on the importance of a broader understanding of digitalisation within the field of education and discuss how a more diverse view is essential to empower people to take part in</w:instrText>
      </w:r>
      <w:r w:rsidRPr="007A3E3A">
        <w:rPr>
          <w:lang w:val="de-DE"/>
        </w:rPr>
        <w:instrText xml:space="preserve"> a digitalised society. We use the concept of ‘digi-grasping’ to analyse awareness and involvement in the digital world. By digi-grasping we mean active sense-making and existing in a world that consists of both a digital and a physical world. We argue that through ‘grasping’ the digital world it is possible to create an ethical and aesthetic attachment to society. Digi-grasping can empower people to understand and question the choices and motivations behind current digital structures and create new structures. It is thus an important approach to shaping the futures of digital society. We illustrate the concept with examples representing different modes of being and doing at the interface of the digital and physical.","container-title":"Futures","DOI":"10.1016/j.futures.2018.11.001","ISSN":"0016-3287","journalAbbreviation":"Futures","language":"en","page":"17-28","source":"ScienceDirect","title":"Grasping the future of the digital society","volume":"107","author":[{"family":"Dufva","given":"Tomi"},{"family":"Dufva","given":"Mikko"}],"issued":{"date-parts":[["2019",3,1]]}}}],"schema":"https://github.com/citation-style-language/schema/raw/master/csl-citation.json"} </w:instrText>
      </w:r>
      <w:r>
        <w:fldChar w:fldCharType="separate"/>
      </w:r>
      <w:r w:rsidRPr="007A3E3A">
        <w:rPr>
          <w:rFonts w:cs="Times New Roman"/>
          <w:lang w:val="de-DE"/>
        </w:rPr>
        <w:t>(Dufva &amp; Dufva, 2019)</w:t>
      </w:r>
      <w:r>
        <w:fldChar w:fldCharType="end"/>
      </w:r>
      <w:r w:rsidRPr="007A3E3A">
        <w:rPr>
          <w:lang w:val="de-DE"/>
        </w:rPr>
        <w:t>.</w:t>
      </w:r>
    </w:p>
    <w:p w14:paraId="79348B94" w14:textId="3DABC4F2" w:rsidR="007A3E3A" w:rsidRPr="007A3E3A" w:rsidRDefault="007A3E3A">
      <w:pPr>
        <w:pStyle w:val="CommentText"/>
        <w:rPr>
          <w:lang w:val="de-DE"/>
        </w:rPr>
      </w:pPr>
    </w:p>
  </w:comment>
  <w:comment w:id="8" w:author="Birkenmaier, Lukas" w:date="2022-06-07T11:38:00Z" w:initials="BL">
    <w:p w14:paraId="5227BD93" w14:textId="77777777" w:rsidR="00FC038B" w:rsidRDefault="00FC038B" w:rsidP="00FC038B">
      <w:pPr>
        <w:pStyle w:val="CommentText"/>
        <w:rPr>
          <w:lang w:val="de-DE"/>
        </w:rPr>
      </w:pPr>
      <w:r>
        <w:rPr>
          <w:rStyle w:val="CommentReference"/>
        </w:rPr>
        <w:annotationRef/>
      </w:r>
      <w:r>
        <w:rPr>
          <w:lang w:val="de-DE"/>
        </w:rPr>
        <w:t xml:space="preserve">Ziel: </w:t>
      </w:r>
      <w:r>
        <w:rPr>
          <w:u w:val="single"/>
          <w:lang w:val="de-DE"/>
        </w:rPr>
        <w:t>Aktuelle</w:t>
      </w:r>
      <w:r>
        <w:rPr>
          <w:lang w:val="de-DE"/>
        </w:rPr>
        <w:t xml:space="preserve"> Validierungspraktiken aufnehmen und Anzahl der Publikationen beschränken; Schwellenjahr ist aber noch flexibel anpassbar!</w:t>
      </w:r>
    </w:p>
  </w:comment>
  <w:comment w:id="11" w:author="Birkenmaier, Lukas" w:date="2022-06-01T10:31:00Z" w:initials="BL">
    <w:p w14:paraId="3AF3285D" w14:textId="77777777" w:rsidR="00FC038B" w:rsidRDefault="00FC038B" w:rsidP="00FC038B">
      <w:pPr>
        <w:pStyle w:val="CommentText"/>
        <w:rPr>
          <w:lang w:val="en-US"/>
        </w:rPr>
      </w:pPr>
      <w:r>
        <w:rPr>
          <w:rStyle w:val="CommentReference"/>
        </w:rPr>
        <w:annotationRef/>
      </w:r>
      <w:r>
        <w:rPr>
          <w:lang w:val="en-US"/>
        </w:rPr>
        <w:t xml:space="preserve">Possible Conferences: </w:t>
      </w:r>
    </w:p>
    <w:p w14:paraId="1D605752" w14:textId="77777777" w:rsidR="00FC038B" w:rsidRDefault="00FC038B" w:rsidP="00FC038B">
      <w:pPr>
        <w:pStyle w:val="CommentText"/>
        <w:numPr>
          <w:ilvl w:val="0"/>
          <w:numId w:val="43"/>
        </w:numPr>
      </w:pPr>
      <w:r>
        <w:t xml:space="preserve"> ICA (international communication association</w:t>
      </w:r>
    </w:p>
    <w:p w14:paraId="1402AEF9" w14:textId="77777777" w:rsidR="00FC038B" w:rsidRDefault="00FC038B" w:rsidP="00FC038B">
      <w:pPr>
        <w:pStyle w:val="CommentText"/>
        <w:numPr>
          <w:ilvl w:val="1"/>
          <w:numId w:val="43"/>
        </w:numPr>
      </w:pPr>
      <w:r>
        <w:t xml:space="preserve"> Unfortunately, the next conference will only be in May 2023.</w:t>
      </w:r>
    </w:p>
    <w:p w14:paraId="45FF3330" w14:textId="77777777" w:rsidR="00FC038B" w:rsidRDefault="00FC038B" w:rsidP="00FC038B">
      <w:pPr>
        <w:pStyle w:val="CommentText"/>
        <w:numPr>
          <w:ilvl w:val="1"/>
          <w:numId w:val="43"/>
        </w:numPr>
      </w:pPr>
      <w:r>
        <w:t>Alternatively, one could also think about interviewing experts from ICA22 in Paris (</w:t>
      </w:r>
      <w:hyperlink r:id="rId1" w:history="1">
        <w:r>
          <w:rPr>
            <w:rStyle w:val="Hyperlink"/>
          </w:rPr>
          <w:t>link</w:t>
        </w:r>
      </w:hyperlink>
      <w:r>
        <w:t xml:space="preserve"> to program) </w:t>
      </w:r>
    </w:p>
    <w:p w14:paraId="6A5BA322" w14:textId="77777777" w:rsidR="00FC038B" w:rsidRDefault="00FC038B" w:rsidP="00FC038B">
      <w:pPr>
        <w:pStyle w:val="CommentText"/>
        <w:numPr>
          <w:ilvl w:val="0"/>
          <w:numId w:val="43"/>
        </w:numPr>
      </w:pPr>
      <w:r>
        <w:t xml:space="preserve">IC2S2 </w:t>
      </w:r>
    </w:p>
    <w:p w14:paraId="588E425E" w14:textId="77777777" w:rsidR="00FC038B" w:rsidRDefault="00FC038B" w:rsidP="00FC038B">
      <w:pPr>
        <w:pStyle w:val="CommentText"/>
        <w:numPr>
          <w:ilvl w:val="0"/>
          <w:numId w:val="43"/>
        </w:numPr>
      </w:pPr>
      <w:r>
        <w:t>Comptex</w:t>
      </w:r>
    </w:p>
    <w:p w14:paraId="6494E304" w14:textId="77777777" w:rsidR="00FC038B" w:rsidRDefault="00FC038B" w:rsidP="00FC038B">
      <w:pPr>
        <w:pStyle w:val="CommentText"/>
        <w:numPr>
          <w:ilvl w:val="0"/>
          <w:numId w:val="43"/>
        </w:numPr>
      </w:pPr>
      <w:r>
        <w:t>IPSA</w:t>
      </w:r>
    </w:p>
  </w:comment>
  <w:comment w:id="19" w:author="Birkenmaier, Lukas" w:date="2022-06-09T11:15:00Z" w:initials="BL">
    <w:p w14:paraId="520F9B06" w14:textId="77777777" w:rsidR="0020113B" w:rsidRDefault="0020113B" w:rsidP="0020113B">
      <w:pPr>
        <w:pStyle w:val="CommentText"/>
      </w:pPr>
      <w:r>
        <w:rPr>
          <w:rStyle w:val="CommentReference"/>
        </w:rPr>
        <w:annotationRef/>
      </w:r>
      <w:r>
        <w:t>Other collection of papers: Sentiment (or tone) of communication is a central topic for scholars of communication (</w:t>
      </w:r>
      <w:r>
        <w:t>Lengauer et al., 2012). Sentiment has been studied in news coverage of politicians (Dunaway et al., 2015; Hopmann et al., 2011; Vargo et al., 2014), news coverage of political elections (Kleinnijenhuis et al., 2007, 2019; McCombes et al., 2000), political campaigns (Cho, 2013; Haselmayer, 2019; Nai &amp; Martínez i Coma, 2019; Ridout &amp; Searles, 2011; Shah et al., 2007), political referendums (Elenbaas &amp; De Vreese, 2008), political debates (Connaughton &amp; Jarvis, 2004; Hopmann et al., 2011; Nagel et al., 2012), and to analyze the rhetoric of political elites in parliament and manifesto’s (Kosmidis et al., 2019; Rheault et al., 2016; Rhodes &amp; Vayo, 2019) – to name a few topics in the last two decades. Beyond the domain of politics, a wide variety of communication scholars used sentiment to study objects, such as the quality of mediated inter-group contact (Wojcieszak &amp; Azrout, 2016), the hostile media effect (Shin &amp; Thorson, 2017), news coverage of wars (Aday, 2010), news coverage of Asia in Asian and Western TV stations (Natarajan &amp; Xiaoming, 2003), coverage about companies (Jonkman et al., 2020), media violence and aggression (Martins et al., 2013), health news coverage (Kim, 2015), the content of news websites (Valenzuela et al., 2017) and the user-comments under their articles (Muddiman &amp; Stroud, 2017), gender differences in news reporting</w:t>
      </w:r>
    </w:p>
  </w:comment>
  <w:comment w:id="20" w:author="Birkenmaier, Lukas" w:date="2022-06-13T17:28:00Z" w:initials="BL">
    <w:p w14:paraId="3BBB0FB2" w14:textId="77777777" w:rsidR="0020113B" w:rsidRDefault="0020113B" w:rsidP="0020113B">
      <w:pPr>
        <w:pStyle w:val="CommentText"/>
      </w:pPr>
      <w:r>
        <w:rPr>
          <w:rStyle w:val="CommentReference"/>
        </w:rPr>
        <w:annotationRef/>
      </w:r>
      <w:r>
        <w:t xml:space="preserve">Right now, the selection of benchmark articles is </w:t>
      </w:r>
      <w:r>
        <w:t>quiet “random”. Could you think about a systematic strategy for that? Maybe top articles of top cited scholars in the fiel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348B94" w15:done="0"/>
  <w15:commentEx w15:paraId="5227BD93" w15:done="0"/>
  <w15:commentEx w15:paraId="6494E304" w15:done="0"/>
  <w15:commentEx w15:paraId="520F9B06" w15:done="0"/>
  <w15:commentEx w15:paraId="3BBB0F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66EA01" w16cex:dateUtc="2022-06-29T13:10:00Z"/>
  <w16cex:commentExtensible w16cex:durableId="2663FC1D" w16cex:dateUtc="2022-06-27T07:51:00Z"/>
  <w16cex:commentExtensible w16cex:durableId="2663FC2B" w16cex:dateUtc="2022-06-27T07:51:00Z"/>
  <w16cex:commentExtensible w16cex:durableId="2663FC6D" w16cex:dateUtc="2022-06-27T07:52:00Z"/>
  <w16cex:commentExtensible w16cex:durableId="2663FC6E" w16cex:dateUtc="2022-06-27T07: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348B94" w16cid:durableId="2666EA01"/>
  <w16cid:commentId w16cid:paraId="5227BD93" w16cid:durableId="2663FC1D"/>
  <w16cid:commentId w16cid:paraId="6494E304" w16cid:durableId="2663FC2B"/>
  <w16cid:commentId w16cid:paraId="520F9B06" w16cid:durableId="2663FC6D"/>
  <w16cid:commentId w16cid:paraId="3BBB0FB2" w16cid:durableId="2663FC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C8A986" w14:textId="77777777" w:rsidR="00C2711F" w:rsidRDefault="00C2711F" w:rsidP="004C741F">
      <w:pPr>
        <w:spacing w:after="0" w:line="240" w:lineRule="auto"/>
      </w:pPr>
      <w:r>
        <w:separator/>
      </w:r>
    </w:p>
  </w:endnote>
  <w:endnote w:type="continuationSeparator" w:id="0">
    <w:p w14:paraId="5284179D" w14:textId="77777777" w:rsidR="00C2711F" w:rsidRDefault="00C2711F" w:rsidP="004C741F">
      <w:pPr>
        <w:spacing w:after="0" w:line="240" w:lineRule="auto"/>
      </w:pPr>
      <w:r>
        <w:continuationSeparator/>
      </w:r>
    </w:p>
  </w:endnote>
  <w:endnote w:type="continuationNotice" w:id="1">
    <w:p w14:paraId="5783F8F5" w14:textId="77777777" w:rsidR="00C2711F" w:rsidRDefault="00C2711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C401F" w14:textId="77777777" w:rsidR="00FC038B" w:rsidRDefault="00FC03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8748419"/>
      <w:docPartObj>
        <w:docPartGallery w:val="Page Numbers (Bottom of Page)"/>
        <w:docPartUnique/>
      </w:docPartObj>
    </w:sdtPr>
    <w:sdtEndPr>
      <w:rPr>
        <w:noProof/>
      </w:rPr>
    </w:sdtEndPr>
    <w:sdtContent>
      <w:p w14:paraId="65764E44" w14:textId="133BB1BD" w:rsidR="00281358" w:rsidRDefault="0028135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0A8451A" w14:textId="77777777" w:rsidR="004C741F" w:rsidRDefault="004C741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75D37" w14:textId="77777777" w:rsidR="00FC038B" w:rsidRDefault="00FC03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07D048" w14:textId="77777777" w:rsidR="00C2711F" w:rsidRDefault="00C2711F" w:rsidP="004C741F">
      <w:pPr>
        <w:spacing w:after="0" w:line="240" w:lineRule="auto"/>
      </w:pPr>
      <w:r>
        <w:separator/>
      </w:r>
    </w:p>
  </w:footnote>
  <w:footnote w:type="continuationSeparator" w:id="0">
    <w:p w14:paraId="6236DB22" w14:textId="77777777" w:rsidR="00C2711F" w:rsidRDefault="00C2711F" w:rsidP="004C741F">
      <w:pPr>
        <w:spacing w:after="0" w:line="240" w:lineRule="auto"/>
      </w:pPr>
      <w:r>
        <w:continuationSeparator/>
      </w:r>
    </w:p>
  </w:footnote>
  <w:footnote w:type="continuationNotice" w:id="1">
    <w:p w14:paraId="20B57364" w14:textId="77777777" w:rsidR="00C2711F" w:rsidRDefault="00C2711F">
      <w:pPr>
        <w:spacing w:after="0" w:line="240" w:lineRule="auto"/>
      </w:pPr>
    </w:p>
  </w:footnote>
  <w:footnote w:id="2">
    <w:p w14:paraId="0325B3C7" w14:textId="03B34AAD" w:rsidR="00FC038B" w:rsidRDefault="00FC038B" w:rsidP="00FC038B">
      <w:pPr>
        <w:pStyle w:val="FootnoteText"/>
        <w:rPr>
          <w:lang w:val="en-US"/>
        </w:rPr>
      </w:pPr>
      <w:r w:rsidRPr="00D8323E">
        <w:rPr>
          <w:rStyle w:val="FootnoteReference"/>
        </w:rPr>
        <w:footnoteRef/>
      </w:r>
      <w:r>
        <w:t xml:space="preserve"> This has been described as the first principle of textual  data analysis by Grimmer and Stewart </w:t>
      </w:r>
      <w:r>
        <w:fldChar w:fldCharType="begin"/>
      </w:r>
      <w:r w:rsidR="00527492">
        <w:instrText xml:space="preserve"> ADDIN ZOTERO_ITEM CSL_CITATION {"citationID":"QXiEAlwG","properties":{"formattedCitation":"(2013)","plainCitation":"(2013)","noteIndex":1},"citationItems":[{"id":"g6K8DEGM/1pbhsSAm","uris":["http://zotero.org/groups/2240102/items/SLSZJBIV"],"itemData":{"id":417,"type":"article-journal","container-title":"Political Analysis","DOI":"10.1093/pan/mps028","ISSN":"1047-1987, 1476-4989","issue":"3","language":"en","page":"267-297","source":"Crossref","title":"Text as Data: The Promise and Pitfalls of Automatic Content Analysis Methods for Political Texts","title-short":"Text as Data","volume":"21","author":[{"family":"Grimmer","given":"Justin"},{"family":"Stewart","given":"Brandon M."}],"issued":{"date-parts":[["2013"]]}},"suppress-author":true}],"schema":"https://github.com/citation-style-language/schema/raw/master/csl-citation.json"} </w:instrText>
      </w:r>
      <w:r>
        <w:fldChar w:fldCharType="separate"/>
      </w:r>
      <w:r>
        <w:rPr>
          <w:rFonts w:cs="Times New Roman"/>
        </w:rPr>
        <w:t>(2013)</w:t>
      </w:r>
      <w:r>
        <w:fldChar w:fldCharType="end"/>
      </w:r>
      <w:r>
        <w:t>, namely “all quantitative models of language are wrong -but some are useful). Thus, “</w:t>
      </w:r>
      <w:r>
        <w:rPr>
          <w:lang w:val="en-US"/>
        </w:rPr>
        <w:t>the complexity of language implies that all methods necessarily fail to provide an accurate account of the data-generating process used to produce texts” (p. 270)</w:t>
      </w:r>
    </w:p>
  </w:footnote>
  <w:footnote w:id="3">
    <w:p w14:paraId="586E8E6A" w14:textId="77777777" w:rsidR="00FC038B" w:rsidRDefault="00FC038B" w:rsidP="00FC038B">
      <w:pPr>
        <w:pStyle w:val="FootnoteText"/>
        <w:rPr>
          <w:lang w:val="en-US"/>
        </w:rPr>
      </w:pPr>
      <w:r w:rsidRPr="00D8323E">
        <w:rPr>
          <w:rStyle w:val="FootnoteReference"/>
        </w:rPr>
        <w:footnoteRef/>
      </w:r>
      <w:r>
        <w:t xml:space="preserve"> </w:t>
      </w:r>
      <w:r>
        <w:rPr>
          <w:lang w:val="en-US"/>
        </w:rPr>
        <w:t>“The quantities we seek to estimate from text [...] are fundamentally unobservable” (Lowe &amp; Benoit, 2013, p. 299),</w:t>
      </w:r>
    </w:p>
  </w:footnote>
  <w:footnote w:id="4">
    <w:p w14:paraId="3ED60C9C" w14:textId="09D1B69E" w:rsidR="00FC038B" w:rsidRDefault="00FC038B" w:rsidP="00FC038B">
      <w:pPr>
        <w:spacing w:after="0" w:line="240" w:lineRule="auto"/>
        <w:textAlignment w:val="center"/>
        <w:rPr>
          <w:sz w:val="20"/>
          <w:szCs w:val="20"/>
        </w:rPr>
      </w:pPr>
      <w:r w:rsidRPr="00D8323E">
        <w:rPr>
          <w:rStyle w:val="FootnoteReference"/>
        </w:rPr>
        <w:footnoteRef/>
      </w:r>
      <w:r>
        <w:t xml:space="preserve"> </w:t>
      </w:r>
      <w:r>
        <w:rPr>
          <w:sz w:val="20"/>
          <w:szCs w:val="20"/>
        </w:rPr>
        <w:t xml:space="preserve">"Yet only the development of rule-based approaches is sometimes accompanied by similar efforts at concept-driven operationalization and the development of substantive validity criteria (e.g., in the construction of dictionaries, word banks and rule sets). For supervised applications, validation efforts remain largely limited to the manual creation of training data sets, and are rarely reported </w:t>
      </w:r>
      <w:r>
        <w:rPr>
          <w:sz w:val="20"/>
          <w:szCs w:val="20"/>
        </w:rPr>
        <w:fldChar w:fldCharType="begin"/>
      </w:r>
      <w:r w:rsidR="00527492">
        <w:rPr>
          <w:sz w:val="20"/>
          <w:szCs w:val="20"/>
        </w:rPr>
        <w:instrText xml:space="preserve"> ADDIN ZOTERO_ITEM CSL_CITATION {"citationID":"phzUaS2M","properties":{"formattedCitation":"(Baden et al., 2021)","plainCitation":"(Baden et al., 2021)","noteIndex":3},"citationItems":[{"id":46,"uris":["http://zotero.org/users/9069824/items/T3BCYAU5"],"itemData":{"id":46,"type":"article-journal","abstract":"We identify three gaps that limit the utility and obstruct the progress of computational text analysis methods (CTAM) for social science research. First, we contend that CTAM development has prioritized technological over validity concerns, giving limited attention to the operationalization of social scientific measurements. Second, we identify a mismatch between CTAMs’ focus on extracting specific contents and document-level patterns, and social science researchers’ need for measuring multiple, often complex contents in the text. Third, we argue that the dominance of English language tools depresses comparative research and inclusivity toward scholarly communities examining languages other than English. We substantiate our claims by drawing upon a broad review of methodological work in the computational social sciences, as well as an inventory of leading research publications using quantitative textual analysis. Subsequently, we discuss implications of these three gaps for social scientists’ uneven uptake of CTAM, as well as the field of computational social science text research as a whole. Finally, we propose a research agenda intended to bridge the identified gaps and improve the validity, utility, and inclusiveness of CTAM.","container-title":"Communication Methods and Measures","DOI":"10.1080/19312458.2021.2015574","ISSN":"1931-2458","note":"publisher: Routledge","page":"1-18","title":"Three Gaps in Computational Text Analysis Methods for Social Sciences: A Research Agenda","author":[{"family":"Baden","given":"Christian"},{"family":"Pipal","given":"Christian"},{"family":"Schoonvelde","given":"Martijn"},{"family":"Velden","given":"Mariken A. C. G.","non-dropping-particle":"van der"}],"issued":{"date-parts":[["2021"]]}}}],"schema":"https://github.com/citation-style-language/schema/raw/master/csl-citation.json"} </w:instrText>
      </w:r>
      <w:r>
        <w:rPr>
          <w:sz w:val="20"/>
          <w:szCs w:val="20"/>
        </w:rPr>
        <w:fldChar w:fldCharType="separate"/>
      </w:r>
      <w:r>
        <w:rPr>
          <w:rFonts w:cs="Times New Roman"/>
          <w:sz w:val="20"/>
        </w:rPr>
        <w:t>(Baden et al., 2021)</w:t>
      </w:r>
      <w:r>
        <w:rPr>
          <w:sz w:val="20"/>
          <w:szCs w:val="20"/>
        </w:rPr>
        <w:fldChar w:fldCharType="end"/>
      </w:r>
      <w:r>
        <w:rPr>
          <w:sz w:val="20"/>
          <w:szCs w:val="20"/>
        </w:rPr>
        <w:t>"</w:t>
      </w:r>
    </w:p>
  </w:footnote>
  <w:footnote w:id="5">
    <w:p w14:paraId="34AE95B0" w14:textId="77777777" w:rsidR="00FC038B" w:rsidRDefault="00FC038B" w:rsidP="00FC038B">
      <w:pPr>
        <w:pStyle w:val="FootnoteText"/>
      </w:pPr>
      <w:r w:rsidRPr="00D8323E">
        <w:rPr>
          <w:rStyle w:val="FootnoteReference"/>
        </w:rPr>
        <w:footnoteRef/>
      </w:r>
      <w:r>
        <w:t xml:space="preserve"> </w:t>
      </w:r>
      <w:hyperlink r:id="rId1" w:history="1">
        <w:r>
          <w:rPr>
            <w:rStyle w:val="Hyperlink"/>
          </w:rPr>
          <w:t>https://www.scimagojr.com/</w:t>
        </w:r>
      </w:hyperlink>
    </w:p>
  </w:footnote>
  <w:footnote w:id="6">
    <w:p w14:paraId="517D94BA" w14:textId="7ED65A16" w:rsidR="00CA0B07" w:rsidRPr="00DC1EB8" w:rsidRDefault="00DC1EB8">
      <w:pPr>
        <w:pStyle w:val="FootnoteText"/>
        <w:rPr>
          <w:lang w:val="en-US"/>
        </w:rPr>
      </w:pPr>
      <w:r w:rsidRPr="00D8323E">
        <w:rPr>
          <w:rStyle w:val="FootnoteReference"/>
        </w:rPr>
        <w:footnoteRef/>
      </w:r>
      <w:r>
        <w:t xml:space="preserve"> This has been described </w:t>
      </w:r>
      <w:r w:rsidR="004C3F97">
        <w:t>as</w:t>
      </w:r>
      <w:r>
        <w:t xml:space="preserve"> the </w:t>
      </w:r>
      <w:r w:rsidR="00634190">
        <w:t>first principle of</w:t>
      </w:r>
      <w:r w:rsidR="004C3F97">
        <w:t xml:space="preserve"> textual </w:t>
      </w:r>
      <w:r w:rsidR="00634190">
        <w:t xml:space="preserve"> data analysis by Grimmer and Ste</w:t>
      </w:r>
      <w:r w:rsidR="00807644">
        <w:t xml:space="preserve">wart </w:t>
      </w:r>
      <w:r w:rsidR="00807644">
        <w:fldChar w:fldCharType="begin"/>
      </w:r>
      <w:r w:rsidR="00527492">
        <w:instrText xml:space="preserve"> ADDIN ZOTERO_ITEM CSL_CITATION {"citationID":"W9pMpV88","properties":{"formattedCitation":"(2013)","plainCitation":"(2013)","noteIndex":5},"citationItems":[{"id":"g6K8DEGM/1pbhsSAm","uris":["http://zotero.org/groups/2240102/items/SLSZJBIV"],"itemData":{"id":417,"type":"article-journal","container-title":"Political Analysis","DOI":"10.1093/pan/mps028","ISSN":"1047-1987, 1476-4989","issue":"3","language":"en","page":"267-297","source":"Crossref","title":"Text as Data: The Promise and Pitfalls of Automatic Content Analysis Methods for Political Texts","title-short":"Text as Data","volume":"21","author":[{"family":"Grimmer","given":"Justin"},{"family":"Stewart","given":"Brandon M."}],"issued":{"date-parts":[["2013"]]}},"suppress-author":true}],"schema":"https://github.com/citation-style-language/schema/raw/master/csl-citation.json"} </w:instrText>
      </w:r>
      <w:r w:rsidR="00807644">
        <w:fldChar w:fldCharType="separate"/>
      </w:r>
      <w:r w:rsidR="00BC663B">
        <w:rPr>
          <w:rFonts w:cs="Times New Roman"/>
        </w:rPr>
        <w:t>(2013)</w:t>
      </w:r>
      <w:r w:rsidR="00807644">
        <w:fldChar w:fldCharType="end"/>
      </w:r>
      <w:r w:rsidR="00A5168C">
        <w:t>, namely</w:t>
      </w:r>
      <w:r w:rsidR="00807644">
        <w:t xml:space="preserve"> </w:t>
      </w:r>
      <w:r w:rsidR="00634190">
        <w:t>“</w:t>
      </w:r>
      <w:r w:rsidR="00B43CD4">
        <w:t>a</w:t>
      </w:r>
      <w:r w:rsidR="00302F2A" w:rsidRPr="00302F2A">
        <w:t xml:space="preserve">ll </w:t>
      </w:r>
      <w:r w:rsidR="00B43CD4" w:rsidRPr="00302F2A">
        <w:t>quantitat</w:t>
      </w:r>
      <w:r w:rsidR="00B43CD4">
        <w:t>ive</w:t>
      </w:r>
      <w:r w:rsidR="00302F2A">
        <w:t xml:space="preserve"> models of language are wrong -but some are useful)</w:t>
      </w:r>
      <w:r w:rsidR="00A5168C">
        <w:t>. Thus, “</w:t>
      </w:r>
      <w:r w:rsidR="00A5168C">
        <w:rPr>
          <w:lang w:val="en-US"/>
        </w:rPr>
        <w:t>t</w:t>
      </w:r>
      <w:r w:rsidR="00A5168C" w:rsidRPr="00B43CD4">
        <w:rPr>
          <w:lang w:val="en-US"/>
        </w:rPr>
        <w:t>he complexity of language implies that all methods necessarily fail to provide an accurate account of the data-generating p</w:t>
      </w:r>
      <w:r w:rsidR="00A5168C">
        <w:rPr>
          <w:lang w:val="en-US"/>
        </w:rPr>
        <w:t>rocess used to produce texts” (p. 270)</w:t>
      </w:r>
    </w:p>
  </w:footnote>
  <w:footnote w:id="7">
    <w:p w14:paraId="3CE06E5A" w14:textId="0B082C6C" w:rsidR="00BE746C" w:rsidRPr="00BE746C" w:rsidRDefault="00BE746C">
      <w:pPr>
        <w:pStyle w:val="FootnoteText"/>
        <w:rPr>
          <w:lang w:val="en-US"/>
        </w:rPr>
      </w:pPr>
      <w:r w:rsidRPr="00D8323E">
        <w:rPr>
          <w:rStyle w:val="FootnoteReference"/>
        </w:rPr>
        <w:footnoteRef/>
      </w:r>
      <w:r>
        <w:t xml:space="preserve"> </w:t>
      </w:r>
      <w:r w:rsidRPr="00CA0B07">
        <w:rPr>
          <w:lang w:val="en-US"/>
        </w:rPr>
        <w:t>“</w:t>
      </w:r>
      <w:r w:rsidR="003148EC">
        <w:rPr>
          <w:lang w:val="en-US"/>
        </w:rPr>
        <w:t>T</w:t>
      </w:r>
      <w:r w:rsidRPr="00CA0B07">
        <w:rPr>
          <w:lang w:val="en-US"/>
        </w:rPr>
        <w:t>he</w:t>
      </w:r>
      <w:r>
        <w:rPr>
          <w:lang w:val="en-US"/>
        </w:rPr>
        <w:t xml:space="preserve"> </w:t>
      </w:r>
      <w:r w:rsidRPr="00CA0B07">
        <w:rPr>
          <w:lang w:val="en-US"/>
        </w:rPr>
        <w:t>quantities</w:t>
      </w:r>
      <w:r>
        <w:rPr>
          <w:lang w:val="en-US"/>
        </w:rPr>
        <w:t xml:space="preserve"> </w:t>
      </w:r>
      <w:r w:rsidRPr="00CA0B07">
        <w:rPr>
          <w:lang w:val="en-US"/>
        </w:rPr>
        <w:t>we</w:t>
      </w:r>
      <w:r>
        <w:rPr>
          <w:lang w:val="en-US"/>
        </w:rPr>
        <w:t xml:space="preserve"> </w:t>
      </w:r>
      <w:r w:rsidRPr="00CA0B07">
        <w:rPr>
          <w:lang w:val="en-US"/>
        </w:rPr>
        <w:t>seek</w:t>
      </w:r>
      <w:r>
        <w:rPr>
          <w:lang w:val="en-US"/>
        </w:rPr>
        <w:t xml:space="preserve"> </w:t>
      </w:r>
      <w:r w:rsidRPr="00CA0B07">
        <w:rPr>
          <w:lang w:val="en-US"/>
        </w:rPr>
        <w:t>to</w:t>
      </w:r>
      <w:r>
        <w:rPr>
          <w:lang w:val="en-US"/>
        </w:rPr>
        <w:t xml:space="preserve"> </w:t>
      </w:r>
      <w:r w:rsidRPr="00CA0B07">
        <w:rPr>
          <w:lang w:val="en-US"/>
        </w:rPr>
        <w:t>estimate</w:t>
      </w:r>
      <w:r>
        <w:rPr>
          <w:lang w:val="en-US"/>
        </w:rPr>
        <w:t xml:space="preserve"> </w:t>
      </w:r>
      <w:r w:rsidRPr="00CA0B07">
        <w:rPr>
          <w:lang w:val="en-US"/>
        </w:rPr>
        <w:t>from</w:t>
      </w:r>
      <w:r>
        <w:rPr>
          <w:lang w:val="en-US"/>
        </w:rPr>
        <w:t xml:space="preserve"> </w:t>
      </w:r>
      <w:r w:rsidRPr="00CA0B07">
        <w:rPr>
          <w:lang w:val="en-US"/>
        </w:rPr>
        <w:t>text</w:t>
      </w:r>
      <w:r>
        <w:rPr>
          <w:lang w:val="en-US"/>
        </w:rPr>
        <w:t xml:space="preserve"> </w:t>
      </w:r>
      <w:r w:rsidRPr="00CA0B07">
        <w:rPr>
          <w:lang w:val="en-US"/>
        </w:rPr>
        <w:t>[...] are fundamentally unobservable” (Lowe &amp; Benoit, 2013, p. 299),</w:t>
      </w:r>
    </w:p>
  </w:footnote>
  <w:footnote w:id="8">
    <w:p w14:paraId="0D375F3D" w14:textId="7083F060" w:rsidR="00E36BEE" w:rsidRPr="00E36BEE" w:rsidRDefault="00E36BEE">
      <w:pPr>
        <w:pStyle w:val="FootnoteText"/>
        <w:rPr>
          <w:lang w:val="en-US"/>
        </w:rPr>
      </w:pPr>
      <w:r w:rsidRPr="00D8323E">
        <w:rPr>
          <w:rStyle w:val="FootnoteReference"/>
        </w:rPr>
        <w:footnoteRef/>
      </w:r>
      <w:r>
        <w:t xml:space="preserve"> </w:t>
      </w:r>
      <w:r w:rsidRPr="00E36BEE">
        <w:rPr>
          <w:lang w:val="en-US"/>
        </w:rPr>
        <w:t xml:space="preserve">Additionally, the restriction to dictionaries might help to </w:t>
      </w:r>
      <w:r w:rsidR="007B3F15">
        <w:rPr>
          <w:lang w:val="en-US"/>
        </w:rPr>
        <w:t xml:space="preserve">focus on the different ideas and approaches to validate on the measures, instead of being distracted by a variety of different </w:t>
      </w:r>
      <w:r w:rsidR="001075B3">
        <w:rPr>
          <w:lang w:val="en-US"/>
        </w:rPr>
        <w:t xml:space="preserve">model specifications, such as for machine learning methods (e.g., SMV, BERT etc.) </w:t>
      </w:r>
      <w:r w:rsidRPr="00E36BEE">
        <w:rPr>
          <w:lang w:val="en-US"/>
        </w:rPr>
        <w:t xml:space="preserve"> </w:t>
      </w:r>
    </w:p>
  </w:footnote>
  <w:footnote w:id="9">
    <w:p w14:paraId="34D5FBB1" w14:textId="6C827122" w:rsidR="000F6D2D" w:rsidRDefault="000F6D2D">
      <w:pPr>
        <w:pStyle w:val="FootnoteText"/>
      </w:pPr>
      <w:r w:rsidRPr="00D8323E">
        <w:rPr>
          <w:rStyle w:val="FootnoteReference"/>
        </w:rPr>
        <w:footnoteRef/>
      </w:r>
      <w:r>
        <w:t xml:space="preserve"> </w:t>
      </w:r>
      <w:r w:rsidR="00831E18">
        <w:t xml:space="preserve">Cf. Appendix 1 </w:t>
      </w:r>
      <w:r w:rsidR="00830DA6">
        <w:t xml:space="preserve">and 2 </w:t>
      </w:r>
      <w:r w:rsidR="00831E18">
        <w:t xml:space="preserve">for </w:t>
      </w:r>
      <w:proofErr w:type="gramStart"/>
      <w:r w:rsidR="00DF03A7">
        <w:t>an</w:t>
      </w:r>
      <w:proofErr w:type="gramEnd"/>
      <w:r w:rsidR="00DF03A7">
        <w:t xml:space="preserve"> preliminary</w:t>
      </w:r>
      <w:r w:rsidR="00E12AE6">
        <w:t xml:space="preserve"> naïve and advanced </w:t>
      </w:r>
      <w:r w:rsidR="00831E18">
        <w:t>search string</w:t>
      </w:r>
      <w:r w:rsidR="00830DA6">
        <w:t xml:space="preserve">. </w:t>
      </w:r>
      <w:r w:rsidR="00364A94">
        <w:t xml:space="preserve">The R-package </w:t>
      </w:r>
      <w:proofErr w:type="spellStart"/>
      <w:r w:rsidR="00364A94" w:rsidRPr="00187FA6">
        <w:rPr>
          <w:i/>
          <w:iCs/>
        </w:rPr>
        <w:t>litsearchr</w:t>
      </w:r>
      <w:proofErr w:type="spellEnd"/>
      <w:r w:rsidR="00364A94">
        <w:t xml:space="preserve"> is used to </w:t>
      </w:r>
      <w:r w:rsidR="00187FA6">
        <w:t xml:space="preserve">optimise the search strategy. </w:t>
      </w:r>
      <w:r w:rsidR="00830DA6">
        <w:t xml:space="preserve">The </w:t>
      </w:r>
      <w:r w:rsidR="00364A94">
        <w:t xml:space="preserve">R-Code </w:t>
      </w:r>
      <w:r w:rsidR="00187FA6">
        <w:t xml:space="preserve">for the analysis </w:t>
      </w:r>
      <w:r w:rsidR="00364A94">
        <w:t xml:space="preserve">is available </w:t>
      </w:r>
      <w:r w:rsidR="00187FA6">
        <w:t xml:space="preserve">under </w:t>
      </w:r>
      <w:r w:rsidR="00187FA6" w:rsidRPr="00187FA6">
        <w:t>https://github.com/lukasbirki/Review_Validity</w:t>
      </w:r>
    </w:p>
  </w:footnote>
  <w:footnote w:id="10">
    <w:p w14:paraId="2C83B655" w14:textId="77777777" w:rsidR="00FC038B" w:rsidRDefault="00FC038B" w:rsidP="00FC038B">
      <w:pPr>
        <w:pStyle w:val="FootnoteText"/>
      </w:pPr>
      <w:r w:rsidRPr="00D8323E">
        <w:rPr>
          <w:rStyle w:val="FootnoteReference"/>
        </w:rPr>
        <w:footnoteRef/>
      </w:r>
      <w:r>
        <w:t xml:space="preserve"> Note: In a future version of the expose, I am planning to link the title to a specific area of (political) social science research, such as party contestation or polarisation in political discourse. However, I have not yet decided on a specific subfield ye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817B6" w14:textId="77777777" w:rsidR="00FC038B" w:rsidRDefault="00FC038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2C668" w14:textId="2870677B" w:rsidR="004C741F" w:rsidRPr="00FC038B" w:rsidRDefault="004C741F" w:rsidP="00FC038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3CD7F" w14:textId="77777777" w:rsidR="00FC038B" w:rsidRDefault="00FC038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95E7E"/>
    <w:multiLevelType w:val="hybridMultilevel"/>
    <w:tmpl w:val="9F786C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21C118B"/>
    <w:multiLevelType w:val="hybridMultilevel"/>
    <w:tmpl w:val="5524B95A"/>
    <w:lvl w:ilvl="0" w:tplc="AA109DD4">
      <w:start w:val="5495"/>
      <w:numFmt w:val="decimal"/>
      <w:lvlText w:val="%1"/>
      <w:lvlJc w:val="left"/>
      <w:pPr>
        <w:ind w:left="840" w:hanging="4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AB7F41"/>
    <w:multiLevelType w:val="hybridMultilevel"/>
    <w:tmpl w:val="465A5D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06D4325A"/>
    <w:multiLevelType w:val="hybridMultilevel"/>
    <w:tmpl w:val="C7209E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07950DE3"/>
    <w:multiLevelType w:val="hybridMultilevel"/>
    <w:tmpl w:val="0DE675EC"/>
    <w:lvl w:ilvl="0" w:tplc="61382D3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63191F"/>
    <w:multiLevelType w:val="hybridMultilevel"/>
    <w:tmpl w:val="A6AEFC38"/>
    <w:lvl w:ilvl="0" w:tplc="61382D3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184D1F"/>
    <w:multiLevelType w:val="hybridMultilevel"/>
    <w:tmpl w:val="D6AAF054"/>
    <w:lvl w:ilvl="0" w:tplc="4B9AE440">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EE4654"/>
    <w:multiLevelType w:val="multilevel"/>
    <w:tmpl w:val="96EEAC10"/>
    <w:lvl w:ilvl="0">
      <w:start w:val="1"/>
      <w:numFmt w:val="decimal"/>
      <w:lvlText w:val="%1."/>
      <w:lvlJc w:val="left"/>
      <w:pPr>
        <w:ind w:left="360" w:hanging="360"/>
      </w:pPr>
      <w:rPr>
        <w:rFonts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19DF3F09"/>
    <w:multiLevelType w:val="hybridMultilevel"/>
    <w:tmpl w:val="1ABA9088"/>
    <w:lvl w:ilvl="0" w:tplc="04090003">
      <w:start w:val="1"/>
      <w:numFmt w:val="bullet"/>
      <w:lvlText w:val="o"/>
      <w:lvlJc w:val="left"/>
      <w:pPr>
        <w:ind w:left="960" w:hanging="360"/>
      </w:pPr>
      <w:rPr>
        <w:rFonts w:ascii="Courier New" w:hAnsi="Courier New" w:cs="Courier New" w:hint="default"/>
      </w:rPr>
    </w:lvl>
    <w:lvl w:ilvl="1" w:tplc="04090003">
      <w:start w:val="1"/>
      <w:numFmt w:val="bullet"/>
      <w:lvlText w:val="o"/>
      <w:lvlJc w:val="left"/>
      <w:pPr>
        <w:ind w:left="960" w:hanging="360"/>
      </w:pPr>
      <w:rPr>
        <w:rFonts w:ascii="Courier New" w:hAnsi="Courier New" w:cs="Courier New" w:hint="default"/>
      </w:rPr>
    </w:lvl>
    <w:lvl w:ilvl="2" w:tplc="04090005">
      <w:start w:val="1"/>
      <w:numFmt w:val="bullet"/>
      <w:lvlText w:val=""/>
      <w:lvlJc w:val="left"/>
      <w:pPr>
        <w:ind w:left="1680" w:hanging="360"/>
      </w:pPr>
      <w:rPr>
        <w:rFonts w:ascii="Wingdings" w:hAnsi="Wingdings" w:hint="default"/>
      </w:rPr>
    </w:lvl>
    <w:lvl w:ilvl="3" w:tplc="04090001">
      <w:start w:val="1"/>
      <w:numFmt w:val="bullet"/>
      <w:lvlText w:val=""/>
      <w:lvlJc w:val="left"/>
      <w:pPr>
        <w:ind w:left="2400" w:hanging="360"/>
      </w:pPr>
      <w:rPr>
        <w:rFonts w:ascii="Symbol" w:hAnsi="Symbol" w:hint="default"/>
      </w:rPr>
    </w:lvl>
    <w:lvl w:ilvl="4" w:tplc="04090003">
      <w:start w:val="1"/>
      <w:numFmt w:val="bullet"/>
      <w:lvlText w:val="o"/>
      <w:lvlJc w:val="left"/>
      <w:pPr>
        <w:ind w:left="3120" w:hanging="360"/>
      </w:pPr>
      <w:rPr>
        <w:rFonts w:ascii="Courier New" w:hAnsi="Courier New" w:cs="Courier New" w:hint="default"/>
      </w:rPr>
    </w:lvl>
    <w:lvl w:ilvl="5" w:tplc="04090005">
      <w:start w:val="1"/>
      <w:numFmt w:val="bullet"/>
      <w:lvlText w:val=""/>
      <w:lvlJc w:val="left"/>
      <w:pPr>
        <w:ind w:left="3840" w:hanging="360"/>
      </w:pPr>
      <w:rPr>
        <w:rFonts w:ascii="Wingdings" w:hAnsi="Wingdings" w:hint="default"/>
      </w:rPr>
    </w:lvl>
    <w:lvl w:ilvl="6" w:tplc="04090001">
      <w:start w:val="1"/>
      <w:numFmt w:val="bullet"/>
      <w:lvlText w:val=""/>
      <w:lvlJc w:val="left"/>
      <w:pPr>
        <w:ind w:left="4560" w:hanging="360"/>
      </w:pPr>
      <w:rPr>
        <w:rFonts w:ascii="Symbol" w:hAnsi="Symbol" w:hint="default"/>
      </w:rPr>
    </w:lvl>
    <w:lvl w:ilvl="7" w:tplc="04090003">
      <w:start w:val="1"/>
      <w:numFmt w:val="bullet"/>
      <w:lvlText w:val="o"/>
      <w:lvlJc w:val="left"/>
      <w:pPr>
        <w:ind w:left="5280" w:hanging="360"/>
      </w:pPr>
      <w:rPr>
        <w:rFonts w:ascii="Courier New" w:hAnsi="Courier New" w:cs="Courier New" w:hint="default"/>
      </w:rPr>
    </w:lvl>
    <w:lvl w:ilvl="8" w:tplc="04090005">
      <w:start w:val="1"/>
      <w:numFmt w:val="bullet"/>
      <w:lvlText w:val=""/>
      <w:lvlJc w:val="left"/>
      <w:pPr>
        <w:ind w:left="6000" w:hanging="360"/>
      </w:pPr>
      <w:rPr>
        <w:rFonts w:ascii="Wingdings" w:hAnsi="Wingdings" w:hint="default"/>
      </w:rPr>
    </w:lvl>
  </w:abstractNum>
  <w:abstractNum w:abstractNumId="9" w15:restartNumberingAfterBreak="0">
    <w:nsid w:val="1A7B18B5"/>
    <w:multiLevelType w:val="hybridMultilevel"/>
    <w:tmpl w:val="05BEC4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1B4E3967"/>
    <w:multiLevelType w:val="hybridMultilevel"/>
    <w:tmpl w:val="1ACC64D6"/>
    <w:lvl w:ilvl="0" w:tplc="99F493C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AB3045"/>
    <w:multiLevelType w:val="multilevel"/>
    <w:tmpl w:val="B9F6B64C"/>
    <w:styleLink w:val="CurrentList1"/>
    <w:lvl w:ilvl="0">
      <w:start w:val="5495"/>
      <w:numFmt w:val="decimal"/>
      <w:lvlText w:val="%1"/>
      <w:lvlJc w:val="left"/>
      <w:pPr>
        <w:ind w:left="480" w:hanging="48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2" w15:restartNumberingAfterBreak="0">
    <w:nsid w:val="1D78293D"/>
    <w:multiLevelType w:val="hybridMultilevel"/>
    <w:tmpl w:val="6B0AC2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1EB8210B"/>
    <w:multiLevelType w:val="multilevel"/>
    <w:tmpl w:val="BF90A20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228910EE"/>
    <w:multiLevelType w:val="hybridMultilevel"/>
    <w:tmpl w:val="657A991C"/>
    <w:lvl w:ilvl="0" w:tplc="47F86210">
      <w:numFmt w:val="bullet"/>
      <w:lvlText w:val="-"/>
      <w:lvlJc w:val="left"/>
      <w:pPr>
        <w:ind w:left="984" w:hanging="360"/>
      </w:pPr>
      <w:rPr>
        <w:rFonts w:ascii="Times New Roman" w:eastAsiaTheme="minorHAnsi" w:hAnsi="Times New Roman" w:cs="Times New Roman" w:hint="default"/>
      </w:rPr>
    </w:lvl>
    <w:lvl w:ilvl="1" w:tplc="08090003" w:tentative="1">
      <w:start w:val="1"/>
      <w:numFmt w:val="bullet"/>
      <w:lvlText w:val="o"/>
      <w:lvlJc w:val="left"/>
      <w:pPr>
        <w:ind w:left="1704" w:hanging="360"/>
      </w:pPr>
      <w:rPr>
        <w:rFonts w:ascii="Courier New" w:hAnsi="Courier New" w:cs="Courier New" w:hint="default"/>
      </w:rPr>
    </w:lvl>
    <w:lvl w:ilvl="2" w:tplc="08090005" w:tentative="1">
      <w:start w:val="1"/>
      <w:numFmt w:val="bullet"/>
      <w:lvlText w:val=""/>
      <w:lvlJc w:val="left"/>
      <w:pPr>
        <w:ind w:left="2424" w:hanging="360"/>
      </w:pPr>
      <w:rPr>
        <w:rFonts w:ascii="Wingdings" w:hAnsi="Wingdings" w:hint="default"/>
      </w:rPr>
    </w:lvl>
    <w:lvl w:ilvl="3" w:tplc="08090001" w:tentative="1">
      <w:start w:val="1"/>
      <w:numFmt w:val="bullet"/>
      <w:lvlText w:val=""/>
      <w:lvlJc w:val="left"/>
      <w:pPr>
        <w:ind w:left="3144" w:hanging="360"/>
      </w:pPr>
      <w:rPr>
        <w:rFonts w:ascii="Symbol" w:hAnsi="Symbol" w:hint="default"/>
      </w:rPr>
    </w:lvl>
    <w:lvl w:ilvl="4" w:tplc="08090003" w:tentative="1">
      <w:start w:val="1"/>
      <w:numFmt w:val="bullet"/>
      <w:lvlText w:val="o"/>
      <w:lvlJc w:val="left"/>
      <w:pPr>
        <w:ind w:left="3864" w:hanging="360"/>
      </w:pPr>
      <w:rPr>
        <w:rFonts w:ascii="Courier New" w:hAnsi="Courier New" w:cs="Courier New" w:hint="default"/>
      </w:rPr>
    </w:lvl>
    <w:lvl w:ilvl="5" w:tplc="08090005" w:tentative="1">
      <w:start w:val="1"/>
      <w:numFmt w:val="bullet"/>
      <w:lvlText w:val=""/>
      <w:lvlJc w:val="left"/>
      <w:pPr>
        <w:ind w:left="4584" w:hanging="360"/>
      </w:pPr>
      <w:rPr>
        <w:rFonts w:ascii="Wingdings" w:hAnsi="Wingdings" w:hint="default"/>
      </w:rPr>
    </w:lvl>
    <w:lvl w:ilvl="6" w:tplc="08090001" w:tentative="1">
      <w:start w:val="1"/>
      <w:numFmt w:val="bullet"/>
      <w:lvlText w:val=""/>
      <w:lvlJc w:val="left"/>
      <w:pPr>
        <w:ind w:left="5304" w:hanging="360"/>
      </w:pPr>
      <w:rPr>
        <w:rFonts w:ascii="Symbol" w:hAnsi="Symbol" w:hint="default"/>
      </w:rPr>
    </w:lvl>
    <w:lvl w:ilvl="7" w:tplc="08090003" w:tentative="1">
      <w:start w:val="1"/>
      <w:numFmt w:val="bullet"/>
      <w:lvlText w:val="o"/>
      <w:lvlJc w:val="left"/>
      <w:pPr>
        <w:ind w:left="6024" w:hanging="360"/>
      </w:pPr>
      <w:rPr>
        <w:rFonts w:ascii="Courier New" w:hAnsi="Courier New" w:cs="Courier New" w:hint="default"/>
      </w:rPr>
    </w:lvl>
    <w:lvl w:ilvl="8" w:tplc="08090005" w:tentative="1">
      <w:start w:val="1"/>
      <w:numFmt w:val="bullet"/>
      <w:lvlText w:val=""/>
      <w:lvlJc w:val="left"/>
      <w:pPr>
        <w:ind w:left="6744" w:hanging="360"/>
      </w:pPr>
      <w:rPr>
        <w:rFonts w:ascii="Wingdings" w:hAnsi="Wingdings" w:hint="default"/>
      </w:rPr>
    </w:lvl>
  </w:abstractNum>
  <w:abstractNum w:abstractNumId="15" w15:restartNumberingAfterBreak="0">
    <w:nsid w:val="2A79103C"/>
    <w:multiLevelType w:val="hybridMultilevel"/>
    <w:tmpl w:val="FE8E3D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964684A"/>
    <w:multiLevelType w:val="hybridMultilevel"/>
    <w:tmpl w:val="5002BD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15:restartNumberingAfterBreak="0">
    <w:nsid w:val="3D232000"/>
    <w:multiLevelType w:val="hybridMultilevel"/>
    <w:tmpl w:val="B120A0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15:restartNumberingAfterBreak="0">
    <w:nsid w:val="432C2BF2"/>
    <w:multiLevelType w:val="hybridMultilevel"/>
    <w:tmpl w:val="083AF2CA"/>
    <w:lvl w:ilvl="0" w:tplc="914EF07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5B91292"/>
    <w:multiLevelType w:val="hybridMultilevel"/>
    <w:tmpl w:val="BA002AFE"/>
    <w:lvl w:ilvl="0" w:tplc="E0409594">
      <w:numFmt w:val="bullet"/>
      <w:lvlText w:val="-"/>
      <w:lvlJc w:val="left"/>
      <w:pPr>
        <w:ind w:left="720" w:hanging="360"/>
      </w:pPr>
      <w:rPr>
        <w:rFonts w:ascii="Times New Roman" w:eastAsiaTheme="majorEastAsia" w:hAnsi="Times New Roman" w:cs="Times New Roman" w:hint="default"/>
        <w:i/>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4E4582"/>
    <w:multiLevelType w:val="hybridMultilevel"/>
    <w:tmpl w:val="53A07568"/>
    <w:lvl w:ilvl="0" w:tplc="76AAE1C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1" w15:restartNumberingAfterBreak="0">
    <w:nsid w:val="49AC0394"/>
    <w:multiLevelType w:val="hybridMultilevel"/>
    <w:tmpl w:val="E3DE7022"/>
    <w:lvl w:ilvl="0" w:tplc="66486C4E">
      <w:start w:val="1"/>
      <w:numFmt w:val="bullet"/>
      <w:pStyle w:val="CitaviBibliographyHeading"/>
      <w:lvlText w:val=""/>
      <w:lvlJc w:val="left"/>
      <w:pPr>
        <w:tabs>
          <w:tab w:val="num" w:pos="720"/>
        </w:tabs>
        <w:ind w:left="720" w:hanging="360"/>
      </w:pPr>
      <w:rPr>
        <w:rFonts w:ascii="Wingdings" w:hAnsi="Wingdings" w:hint="default"/>
      </w:rPr>
    </w:lvl>
    <w:lvl w:ilvl="1" w:tplc="4A4A46BE">
      <w:numFmt w:val="bullet"/>
      <w:lvlText w:val=""/>
      <w:lvlJc w:val="left"/>
      <w:pPr>
        <w:tabs>
          <w:tab w:val="num" w:pos="1440"/>
        </w:tabs>
        <w:ind w:left="1440" w:hanging="360"/>
      </w:pPr>
      <w:rPr>
        <w:rFonts w:ascii="Wingdings" w:hAnsi="Wingdings" w:hint="default"/>
      </w:rPr>
    </w:lvl>
    <w:lvl w:ilvl="2" w:tplc="6BDA0A56" w:tentative="1">
      <w:start w:val="1"/>
      <w:numFmt w:val="bullet"/>
      <w:lvlText w:val=""/>
      <w:lvlJc w:val="left"/>
      <w:pPr>
        <w:tabs>
          <w:tab w:val="num" w:pos="2160"/>
        </w:tabs>
        <w:ind w:left="2160" w:hanging="360"/>
      </w:pPr>
      <w:rPr>
        <w:rFonts w:ascii="Wingdings" w:hAnsi="Wingdings" w:hint="default"/>
      </w:rPr>
    </w:lvl>
    <w:lvl w:ilvl="3" w:tplc="C270B7BE" w:tentative="1">
      <w:start w:val="1"/>
      <w:numFmt w:val="bullet"/>
      <w:lvlText w:val=""/>
      <w:lvlJc w:val="left"/>
      <w:pPr>
        <w:tabs>
          <w:tab w:val="num" w:pos="2880"/>
        </w:tabs>
        <w:ind w:left="2880" w:hanging="360"/>
      </w:pPr>
      <w:rPr>
        <w:rFonts w:ascii="Wingdings" w:hAnsi="Wingdings" w:hint="default"/>
      </w:rPr>
    </w:lvl>
    <w:lvl w:ilvl="4" w:tplc="631EDCC0" w:tentative="1">
      <w:start w:val="1"/>
      <w:numFmt w:val="bullet"/>
      <w:lvlText w:val=""/>
      <w:lvlJc w:val="left"/>
      <w:pPr>
        <w:tabs>
          <w:tab w:val="num" w:pos="3600"/>
        </w:tabs>
        <w:ind w:left="3600" w:hanging="360"/>
      </w:pPr>
      <w:rPr>
        <w:rFonts w:ascii="Wingdings" w:hAnsi="Wingdings" w:hint="default"/>
      </w:rPr>
    </w:lvl>
    <w:lvl w:ilvl="5" w:tplc="2B62D204" w:tentative="1">
      <w:start w:val="1"/>
      <w:numFmt w:val="bullet"/>
      <w:lvlText w:val=""/>
      <w:lvlJc w:val="left"/>
      <w:pPr>
        <w:tabs>
          <w:tab w:val="num" w:pos="4320"/>
        </w:tabs>
        <w:ind w:left="4320" w:hanging="360"/>
      </w:pPr>
      <w:rPr>
        <w:rFonts w:ascii="Wingdings" w:hAnsi="Wingdings" w:hint="default"/>
      </w:rPr>
    </w:lvl>
    <w:lvl w:ilvl="6" w:tplc="95DCA4B4" w:tentative="1">
      <w:start w:val="1"/>
      <w:numFmt w:val="bullet"/>
      <w:lvlText w:val=""/>
      <w:lvlJc w:val="left"/>
      <w:pPr>
        <w:tabs>
          <w:tab w:val="num" w:pos="5040"/>
        </w:tabs>
        <w:ind w:left="5040" w:hanging="360"/>
      </w:pPr>
      <w:rPr>
        <w:rFonts w:ascii="Wingdings" w:hAnsi="Wingdings" w:hint="default"/>
      </w:rPr>
    </w:lvl>
    <w:lvl w:ilvl="7" w:tplc="FCF045AC" w:tentative="1">
      <w:start w:val="1"/>
      <w:numFmt w:val="bullet"/>
      <w:lvlText w:val=""/>
      <w:lvlJc w:val="left"/>
      <w:pPr>
        <w:tabs>
          <w:tab w:val="num" w:pos="5760"/>
        </w:tabs>
        <w:ind w:left="5760" w:hanging="360"/>
      </w:pPr>
      <w:rPr>
        <w:rFonts w:ascii="Wingdings" w:hAnsi="Wingdings" w:hint="default"/>
      </w:rPr>
    </w:lvl>
    <w:lvl w:ilvl="8" w:tplc="276253AC"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F925076"/>
    <w:multiLevelType w:val="hybridMultilevel"/>
    <w:tmpl w:val="E62006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3" w15:restartNumberingAfterBreak="0">
    <w:nsid w:val="4FE55199"/>
    <w:multiLevelType w:val="hybridMultilevel"/>
    <w:tmpl w:val="8E34DE32"/>
    <w:lvl w:ilvl="0" w:tplc="B6D460C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0B31F29"/>
    <w:multiLevelType w:val="hybridMultilevel"/>
    <w:tmpl w:val="209EB524"/>
    <w:lvl w:ilvl="0" w:tplc="B1CC8F00">
      <w:start w:val="1"/>
      <w:numFmt w:val="bullet"/>
      <w:lvlText w:val=""/>
      <w:lvlJc w:val="left"/>
      <w:pPr>
        <w:tabs>
          <w:tab w:val="num" w:pos="720"/>
        </w:tabs>
        <w:ind w:left="720" w:hanging="360"/>
      </w:pPr>
      <w:rPr>
        <w:rFonts w:ascii="Symbol" w:hAnsi="Symbol" w:hint="default"/>
      </w:rPr>
    </w:lvl>
    <w:lvl w:ilvl="1" w:tplc="5E123568">
      <w:numFmt w:val="bullet"/>
      <w:lvlText w:val=""/>
      <w:lvlJc w:val="left"/>
      <w:pPr>
        <w:tabs>
          <w:tab w:val="num" w:pos="1440"/>
        </w:tabs>
        <w:ind w:left="1440" w:hanging="360"/>
      </w:pPr>
      <w:rPr>
        <w:rFonts w:ascii="Symbol" w:hAnsi="Symbol" w:hint="default"/>
      </w:rPr>
    </w:lvl>
    <w:lvl w:ilvl="2" w:tplc="1F7E68B8" w:tentative="1">
      <w:start w:val="1"/>
      <w:numFmt w:val="bullet"/>
      <w:lvlText w:val=""/>
      <w:lvlJc w:val="left"/>
      <w:pPr>
        <w:tabs>
          <w:tab w:val="num" w:pos="2160"/>
        </w:tabs>
        <w:ind w:left="2160" w:hanging="360"/>
      </w:pPr>
      <w:rPr>
        <w:rFonts w:ascii="Symbol" w:hAnsi="Symbol" w:hint="default"/>
      </w:rPr>
    </w:lvl>
    <w:lvl w:ilvl="3" w:tplc="B5CE44C8" w:tentative="1">
      <w:start w:val="1"/>
      <w:numFmt w:val="bullet"/>
      <w:lvlText w:val=""/>
      <w:lvlJc w:val="left"/>
      <w:pPr>
        <w:tabs>
          <w:tab w:val="num" w:pos="2880"/>
        </w:tabs>
        <w:ind w:left="2880" w:hanging="360"/>
      </w:pPr>
      <w:rPr>
        <w:rFonts w:ascii="Symbol" w:hAnsi="Symbol" w:hint="default"/>
      </w:rPr>
    </w:lvl>
    <w:lvl w:ilvl="4" w:tplc="38F0DBCA" w:tentative="1">
      <w:start w:val="1"/>
      <w:numFmt w:val="bullet"/>
      <w:lvlText w:val=""/>
      <w:lvlJc w:val="left"/>
      <w:pPr>
        <w:tabs>
          <w:tab w:val="num" w:pos="3600"/>
        </w:tabs>
        <w:ind w:left="3600" w:hanging="360"/>
      </w:pPr>
      <w:rPr>
        <w:rFonts w:ascii="Symbol" w:hAnsi="Symbol" w:hint="default"/>
      </w:rPr>
    </w:lvl>
    <w:lvl w:ilvl="5" w:tplc="6782634A" w:tentative="1">
      <w:start w:val="1"/>
      <w:numFmt w:val="bullet"/>
      <w:lvlText w:val=""/>
      <w:lvlJc w:val="left"/>
      <w:pPr>
        <w:tabs>
          <w:tab w:val="num" w:pos="4320"/>
        </w:tabs>
        <w:ind w:left="4320" w:hanging="360"/>
      </w:pPr>
      <w:rPr>
        <w:rFonts w:ascii="Symbol" w:hAnsi="Symbol" w:hint="default"/>
      </w:rPr>
    </w:lvl>
    <w:lvl w:ilvl="6" w:tplc="AAD2D6BA" w:tentative="1">
      <w:start w:val="1"/>
      <w:numFmt w:val="bullet"/>
      <w:lvlText w:val=""/>
      <w:lvlJc w:val="left"/>
      <w:pPr>
        <w:tabs>
          <w:tab w:val="num" w:pos="5040"/>
        </w:tabs>
        <w:ind w:left="5040" w:hanging="360"/>
      </w:pPr>
      <w:rPr>
        <w:rFonts w:ascii="Symbol" w:hAnsi="Symbol" w:hint="default"/>
      </w:rPr>
    </w:lvl>
    <w:lvl w:ilvl="7" w:tplc="1970257E" w:tentative="1">
      <w:start w:val="1"/>
      <w:numFmt w:val="bullet"/>
      <w:lvlText w:val=""/>
      <w:lvlJc w:val="left"/>
      <w:pPr>
        <w:tabs>
          <w:tab w:val="num" w:pos="5760"/>
        </w:tabs>
        <w:ind w:left="5760" w:hanging="360"/>
      </w:pPr>
      <w:rPr>
        <w:rFonts w:ascii="Symbol" w:hAnsi="Symbol" w:hint="default"/>
      </w:rPr>
    </w:lvl>
    <w:lvl w:ilvl="8" w:tplc="BEBA58BC" w:tentative="1">
      <w:start w:val="1"/>
      <w:numFmt w:val="bullet"/>
      <w:lvlText w:val=""/>
      <w:lvlJc w:val="left"/>
      <w:pPr>
        <w:tabs>
          <w:tab w:val="num" w:pos="6480"/>
        </w:tabs>
        <w:ind w:left="6480" w:hanging="360"/>
      </w:pPr>
      <w:rPr>
        <w:rFonts w:ascii="Symbol" w:hAnsi="Symbol" w:hint="default"/>
      </w:rPr>
    </w:lvl>
  </w:abstractNum>
  <w:abstractNum w:abstractNumId="25" w15:restartNumberingAfterBreak="0">
    <w:nsid w:val="55380729"/>
    <w:multiLevelType w:val="hybridMultilevel"/>
    <w:tmpl w:val="7A78BEB6"/>
    <w:lvl w:ilvl="0" w:tplc="14762F9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91F4115"/>
    <w:multiLevelType w:val="hybridMultilevel"/>
    <w:tmpl w:val="39783852"/>
    <w:lvl w:ilvl="0" w:tplc="CACEEF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1C0DD5"/>
    <w:multiLevelType w:val="hybridMultilevel"/>
    <w:tmpl w:val="622EFC62"/>
    <w:lvl w:ilvl="0" w:tplc="55ECB6F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8719D2"/>
    <w:multiLevelType w:val="hybridMultilevel"/>
    <w:tmpl w:val="D6F64306"/>
    <w:lvl w:ilvl="0" w:tplc="C2363A22">
      <w:start w:val="1"/>
      <w:numFmt w:val="bullet"/>
      <w:pStyle w:val="CitaviBibliographySubheading8"/>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FDC4FE4"/>
    <w:multiLevelType w:val="hybridMultilevel"/>
    <w:tmpl w:val="9086D20E"/>
    <w:lvl w:ilvl="0" w:tplc="AA7011F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FF92F7B"/>
    <w:multiLevelType w:val="hybridMultilevel"/>
    <w:tmpl w:val="70947980"/>
    <w:lvl w:ilvl="0" w:tplc="C1C63B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1687502"/>
    <w:multiLevelType w:val="hybridMultilevel"/>
    <w:tmpl w:val="FDBEE64E"/>
    <w:lvl w:ilvl="0" w:tplc="1928666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59D5295"/>
    <w:multiLevelType w:val="hybridMultilevel"/>
    <w:tmpl w:val="A7E45B7E"/>
    <w:lvl w:ilvl="0" w:tplc="4B101EF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28410668">
    <w:abstractNumId w:val="27"/>
  </w:num>
  <w:num w:numId="2" w16cid:durableId="559557329">
    <w:abstractNumId w:val="25"/>
  </w:num>
  <w:num w:numId="3" w16cid:durableId="1946427305">
    <w:abstractNumId w:val="25"/>
  </w:num>
  <w:num w:numId="4" w16cid:durableId="716198255">
    <w:abstractNumId w:val="7"/>
  </w:num>
  <w:num w:numId="5" w16cid:durableId="519974714">
    <w:abstractNumId w:val="32"/>
  </w:num>
  <w:num w:numId="6" w16cid:durableId="699747557">
    <w:abstractNumId w:val="13"/>
  </w:num>
  <w:num w:numId="7" w16cid:durableId="599532678">
    <w:abstractNumId w:val="24"/>
  </w:num>
  <w:num w:numId="8" w16cid:durableId="811604171">
    <w:abstractNumId w:val="21"/>
  </w:num>
  <w:num w:numId="9" w16cid:durableId="480344032">
    <w:abstractNumId w:val="29"/>
  </w:num>
  <w:num w:numId="10" w16cid:durableId="1624966245">
    <w:abstractNumId w:val="10"/>
  </w:num>
  <w:num w:numId="11" w16cid:durableId="978652482">
    <w:abstractNumId w:val="26"/>
  </w:num>
  <w:num w:numId="12" w16cid:durableId="381292325">
    <w:abstractNumId w:val="4"/>
  </w:num>
  <w:num w:numId="13" w16cid:durableId="827592593">
    <w:abstractNumId w:val="15"/>
  </w:num>
  <w:num w:numId="14" w16cid:durableId="1472862349">
    <w:abstractNumId w:val="31"/>
  </w:num>
  <w:num w:numId="15" w16cid:durableId="676663577">
    <w:abstractNumId w:val="5"/>
  </w:num>
  <w:num w:numId="16" w16cid:durableId="1262840374">
    <w:abstractNumId w:val="23"/>
  </w:num>
  <w:num w:numId="17" w16cid:durableId="1968469399">
    <w:abstractNumId w:val="1"/>
  </w:num>
  <w:num w:numId="18" w16cid:durableId="1479763664">
    <w:abstractNumId w:val="11"/>
  </w:num>
  <w:num w:numId="19" w16cid:durableId="1086268587">
    <w:abstractNumId w:val="18"/>
  </w:num>
  <w:num w:numId="20" w16cid:durableId="1396272658">
    <w:abstractNumId w:val="28"/>
  </w:num>
  <w:num w:numId="21" w16cid:durableId="1606840130">
    <w:abstractNumId w:val="14"/>
  </w:num>
  <w:num w:numId="22" w16cid:durableId="1654603674">
    <w:abstractNumId w:val="6"/>
  </w:num>
  <w:num w:numId="23" w16cid:durableId="1322008514">
    <w:abstractNumId w:val="17"/>
  </w:num>
  <w:num w:numId="24" w16cid:durableId="2067756240">
    <w:abstractNumId w:val="16"/>
  </w:num>
  <w:num w:numId="25" w16cid:durableId="1585186665">
    <w:abstractNumId w:val="12"/>
  </w:num>
  <w:num w:numId="26" w16cid:durableId="1891378876">
    <w:abstractNumId w:val="2"/>
  </w:num>
  <w:num w:numId="27" w16cid:durableId="755980467">
    <w:abstractNumId w:val="9"/>
  </w:num>
  <w:num w:numId="28" w16cid:durableId="218366469">
    <w:abstractNumId w:val="22"/>
  </w:num>
  <w:num w:numId="29" w16cid:durableId="1406755518">
    <w:abstractNumId w:val="3"/>
  </w:num>
  <w:num w:numId="30" w16cid:durableId="318194815">
    <w:abstractNumId w:val="20"/>
  </w:num>
  <w:num w:numId="31" w16cid:durableId="469056439">
    <w:abstractNumId w:val="0"/>
  </w:num>
  <w:num w:numId="32" w16cid:durableId="1368409887">
    <w:abstractNumId w:val="4"/>
  </w:num>
  <w:num w:numId="33" w16cid:durableId="1379429490">
    <w:abstractNumId w:val="5"/>
  </w:num>
  <w:num w:numId="34" w16cid:durableId="851844985">
    <w:abstractNumId w:val="8"/>
  </w:num>
  <w:num w:numId="35" w16cid:durableId="131556643">
    <w:abstractNumId w:val="17"/>
  </w:num>
  <w:num w:numId="36" w16cid:durableId="514686152">
    <w:abstractNumId w:val="16"/>
  </w:num>
  <w:num w:numId="37" w16cid:durableId="846292971">
    <w:abstractNumId w:val="12"/>
  </w:num>
  <w:num w:numId="38" w16cid:durableId="1140927127">
    <w:abstractNumId w:val="2"/>
  </w:num>
  <w:num w:numId="39" w16cid:durableId="321205578">
    <w:abstractNumId w:val="9"/>
  </w:num>
  <w:num w:numId="40" w16cid:durableId="1556773616">
    <w:abstractNumId w:val="22"/>
  </w:num>
  <w:num w:numId="41" w16cid:durableId="976764522">
    <w:abstractNumId w:val="3"/>
  </w:num>
  <w:num w:numId="42" w16cid:durableId="1150439106">
    <w:abstractNumId w:val="20"/>
  </w:num>
  <w:num w:numId="43" w16cid:durableId="775097039">
    <w:abstractNumId w:val="0"/>
  </w:num>
  <w:num w:numId="44" w16cid:durableId="295259064">
    <w:abstractNumId w:val="8"/>
  </w:num>
  <w:num w:numId="45" w16cid:durableId="2004163368">
    <w:abstractNumId w:val="30"/>
  </w:num>
  <w:num w:numId="46" w16cid:durableId="853226565">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rkenmaier, Lukas">
    <w15:presenceInfo w15:providerId="AD" w15:userId="S::Lukas.Birkenmaier@gesis.org::f59a3dd2-a7f0-4fee-9f4e-28e92c53ea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KwsDQ3NQIyzUwMDJV0lIJTi4sz8/NACoxrAddmIaosAAAA"/>
  </w:docVars>
  <w:rsids>
    <w:rsidRoot w:val="00B31447"/>
    <w:rsid w:val="0000006F"/>
    <w:rsid w:val="00000C31"/>
    <w:rsid w:val="00002749"/>
    <w:rsid w:val="0000319E"/>
    <w:rsid w:val="0000366A"/>
    <w:rsid w:val="00004E1B"/>
    <w:rsid w:val="00006082"/>
    <w:rsid w:val="0001016F"/>
    <w:rsid w:val="00011133"/>
    <w:rsid w:val="00015B71"/>
    <w:rsid w:val="000203ED"/>
    <w:rsid w:val="00025FCE"/>
    <w:rsid w:val="00027FF2"/>
    <w:rsid w:val="0003161E"/>
    <w:rsid w:val="000317C3"/>
    <w:rsid w:val="00032CA8"/>
    <w:rsid w:val="000371F0"/>
    <w:rsid w:val="000422CD"/>
    <w:rsid w:val="00042B04"/>
    <w:rsid w:val="0004350A"/>
    <w:rsid w:val="000443FF"/>
    <w:rsid w:val="000465FE"/>
    <w:rsid w:val="00046A07"/>
    <w:rsid w:val="00046B9F"/>
    <w:rsid w:val="0005082F"/>
    <w:rsid w:val="00057688"/>
    <w:rsid w:val="00067857"/>
    <w:rsid w:val="00073C6A"/>
    <w:rsid w:val="00077DEB"/>
    <w:rsid w:val="000805F2"/>
    <w:rsid w:val="00081B45"/>
    <w:rsid w:val="0008223A"/>
    <w:rsid w:val="00084460"/>
    <w:rsid w:val="00084D7D"/>
    <w:rsid w:val="00087FCC"/>
    <w:rsid w:val="00094A1D"/>
    <w:rsid w:val="000A121F"/>
    <w:rsid w:val="000A138B"/>
    <w:rsid w:val="000A1B37"/>
    <w:rsid w:val="000A1E6E"/>
    <w:rsid w:val="000A37BA"/>
    <w:rsid w:val="000B0BCE"/>
    <w:rsid w:val="000B1B09"/>
    <w:rsid w:val="000B24AE"/>
    <w:rsid w:val="000C43D0"/>
    <w:rsid w:val="000C4549"/>
    <w:rsid w:val="000C4C2B"/>
    <w:rsid w:val="000D077C"/>
    <w:rsid w:val="000D67AE"/>
    <w:rsid w:val="000E1D80"/>
    <w:rsid w:val="000E2859"/>
    <w:rsid w:val="000E5A50"/>
    <w:rsid w:val="000E6A7B"/>
    <w:rsid w:val="000F09A0"/>
    <w:rsid w:val="000F27E4"/>
    <w:rsid w:val="000F52D1"/>
    <w:rsid w:val="000F6D2D"/>
    <w:rsid w:val="000F728D"/>
    <w:rsid w:val="000F7962"/>
    <w:rsid w:val="0010070E"/>
    <w:rsid w:val="001010E4"/>
    <w:rsid w:val="0010339C"/>
    <w:rsid w:val="001047FB"/>
    <w:rsid w:val="001061F8"/>
    <w:rsid w:val="001075B3"/>
    <w:rsid w:val="00110A75"/>
    <w:rsid w:val="00110E15"/>
    <w:rsid w:val="00114008"/>
    <w:rsid w:val="001148B5"/>
    <w:rsid w:val="0011640F"/>
    <w:rsid w:val="001167CD"/>
    <w:rsid w:val="00116E13"/>
    <w:rsid w:val="00121370"/>
    <w:rsid w:val="001228D8"/>
    <w:rsid w:val="001333D2"/>
    <w:rsid w:val="00134706"/>
    <w:rsid w:val="00135052"/>
    <w:rsid w:val="001353DA"/>
    <w:rsid w:val="001357BF"/>
    <w:rsid w:val="00137F82"/>
    <w:rsid w:val="00143CE3"/>
    <w:rsid w:val="00145FB4"/>
    <w:rsid w:val="00146DE5"/>
    <w:rsid w:val="001519FC"/>
    <w:rsid w:val="00162C14"/>
    <w:rsid w:val="001727A2"/>
    <w:rsid w:val="0017301D"/>
    <w:rsid w:val="001744EA"/>
    <w:rsid w:val="00175070"/>
    <w:rsid w:val="0018101B"/>
    <w:rsid w:val="001813FE"/>
    <w:rsid w:val="00181C5D"/>
    <w:rsid w:val="001821F9"/>
    <w:rsid w:val="00187B04"/>
    <w:rsid w:val="00187FA6"/>
    <w:rsid w:val="00191DDB"/>
    <w:rsid w:val="00192202"/>
    <w:rsid w:val="001956A5"/>
    <w:rsid w:val="00196413"/>
    <w:rsid w:val="001A120F"/>
    <w:rsid w:val="001A26AE"/>
    <w:rsid w:val="001A6585"/>
    <w:rsid w:val="001A7DA5"/>
    <w:rsid w:val="001B11E9"/>
    <w:rsid w:val="001B21BE"/>
    <w:rsid w:val="001B2E62"/>
    <w:rsid w:val="001C02EF"/>
    <w:rsid w:val="001C3EE7"/>
    <w:rsid w:val="001C5845"/>
    <w:rsid w:val="001C58E8"/>
    <w:rsid w:val="001C69F2"/>
    <w:rsid w:val="001D04B6"/>
    <w:rsid w:val="001D04E0"/>
    <w:rsid w:val="001D1417"/>
    <w:rsid w:val="001D37EC"/>
    <w:rsid w:val="001D71A8"/>
    <w:rsid w:val="001D73F1"/>
    <w:rsid w:val="001E05B8"/>
    <w:rsid w:val="001E0AEE"/>
    <w:rsid w:val="001E5B5E"/>
    <w:rsid w:val="001E6434"/>
    <w:rsid w:val="001E74D9"/>
    <w:rsid w:val="001F0D70"/>
    <w:rsid w:val="001F1687"/>
    <w:rsid w:val="001F3853"/>
    <w:rsid w:val="001F3B52"/>
    <w:rsid w:val="001F3D98"/>
    <w:rsid w:val="001F4B8D"/>
    <w:rsid w:val="0020113B"/>
    <w:rsid w:val="0020341F"/>
    <w:rsid w:val="00206686"/>
    <w:rsid w:val="002103A3"/>
    <w:rsid w:val="00210C58"/>
    <w:rsid w:val="00217A52"/>
    <w:rsid w:val="002223A7"/>
    <w:rsid w:val="0022345C"/>
    <w:rsid w:val="00224A5A"/>
    <w:rsid w:val="00224E39"/>
    <w:rsid w:val="0023219C"/>
    <w:rsid w:val="00232D66"/>
    <w:rsid w:val="002331D0"/>
    <w:rsid w:val="00234B27"/>
    <w:rsid w:val="0023793D"/>
    <w:rsid w:val="0024241B"/>
    <w:rsid w:val="00242A7A"/>
    <w:rsid w:val="00243713"/>
    <w:rsid w:val="00244308"/>
    <w:rsid w:val="00250E32"/>
    <w:rsid w:val="00253D8D"/>
    <w:rsid w:val="002640DE"/>
    <w:rsid w:val="00264175"/>
    <w:rsid w:val="00265D76"/>
    <w:rsid w:val="00270B92"/>
    <w:rsid w:val="00271B5B"/>
    <w:rsid w:val="002730F8"/>
    <w:rsid w:val="00277613"/>
    <w:rsid w:val="00281358"/>
    <w:rsid w:val="00282937"/>
    <w:rsid w:val="002829C1"/>
    <w:rsid w:val="0029034B"/>
    <w:rsid w:val="002914D8"/>
    <w:rsid w:val="00291AC5"/>
    <w:rsid w:val="00293D7B"/>
    <w:rsid w:val="00294410"/>
    <w:rsid w:val="00296481"/>
    <w:rsid w:val="002A1C16"/>
    <w:rsid w:val="002A2719"/>
    <w:rsid w:val="002B0248"/>
    <w:rsid w:val="002B2AE0"/>
    <w:rsid w:val="002B2B6B"/>
    <w:rsid w:val="002B5175"/>
    <w:rsid w:val="002B711F"/>
    <w:rsid w:val="002C34C8"/>
    <w:rsid w:val="002C3813"/>
    <w:rsid w:val="002C489B"/>
    <w:rsid w:val="002C4F9E"/>
    <w:rsid w:val="002C5733"/>
    <w:rsid w:val="002C6072"/>
    <w:rsid w:val="002D29EE"/>
    <w:rsid w:val="002D3631"/>
    <w:rsid w:val="002D4DC7"/>
    <w:rsid w:val="002E4415"/>
    <w:rsid w:val="002E7C4A"/>
    <w:rsid w:val="002E7C64"/>
    <w:rsid w:val="002F4540"/>
    <w:rsid w:val="002F5C67"/>
    <w:rsid w:val="00300CCF"/>
    <w:rsid w:val="00301051"/>
    <w:rsid w:val="00301811"/>
    <w:rsid w:val="00302F2A"/>
    <w:rsid w:val="00303597"/>
    <w:rsid w:val="00304598"/>
    <w:rsid w:val="00304932"/>
    <w:rsid w:val="0030558A"/>
    <w:rsid w:val="00307144"/>
    <w:rsid w:val="00311E67"/>
    <w:rsid w:val="003148EC"/>
    <w:rsid w:val="00320008"/>
    <w:rsid w:val="003216DF"/>
    <w:rsid w:val="003242B5"/>
    <w:rsid w:val="0032449D"/>
    <w:rsid w:val="00324976"/>
    <w:rsid w:val="00324B30"/>
    <w:rsid w:val="003264A1"/>
    <w:rsid w:val="00330138"/>
    <w:rsid w:val="00330B50"/>
    <w:rsid w:val="00333665"/>
    <w:rsid w:val="00334588"/>
    <w:rsid w:val="00334F93"/>
    <w:rsid w:val="00340539"/>
    <w:rsid w:val="003433C8"/>
    <w:rsid w:val="00344BD0"/>
    <w:rsid w:val="00345C07"/>
    <w:rsid w:val="003463EF"/>
    <w:rsid w:val="00354138"/>
    <w:rsid w:val="00354E1B"/>
    <w:rsid w:val="0035551F"/>
    <w:rsid w:val="00355623"/>
    <w:rsid w:val="00360C83"/>
    <w:rsid w:val="00362550"/>
    <w:rsid w:val="00364652"/>
    <w:rsid w:val="00364A94"/>
    <w:rsid w:val="0037346B"/>
    <w:rsid w:val="00373B6E"/>
    <w:rsid w:val="00373D9F"/>
    <w:rsid w:val="00375A48"/>
    <w:rsid w:val="00380844"/>
    <w:rsid w:val="00380969"/>
    <w:rsid w:val="00381B66"/>
    <w:rsid w:val="00387361"/>
    <w:rsid w:val="003907C7"/>
    <w:rsid w:val="00395BF7"/>
    <w:rsid w:val="00396223"/>
    <w:rsid w:val="00396B7C"/>
    <w:rsid w:val="003971D8"/>
    <w:rsid w:val="003A4675"/>
    <w:rsid w:val="003A5A49"/>
    <w:rsid w:val="003B4C48"/>
    <w:rsid w:val="003D2AC6"/>
    <w:rsid w:val="003D2D25"/>
    <w:rsid w:val="003D4A67"/>
    <w:rsid w:val="003D5990"/>
    <w:rsid w:val="003D6DC2"/>
    <w:rsid w:val="003E286F"/>
    <w:rsid w:val="003E42AE"/>
    <w:rsid w:val="003F59B7"/>
    <w:rsid w:val="003F66B6"/>
    <w:rsid w:val="004005B2"/>
    <w:rsid w:val="00400C31"/>
    <w:rsid w:val="004146F4"/>
    <w:rsid w:val="00416238"/>
    <w:rsid w:val="00416A77"/>
    <w:rsid w:val="00416EBC"/>
    <w:rsid w:val="00423699"/>
    <w:rsid w:val="00430D98"/>
    <w:rsid w:val="00432B87"/>
    <w:rsid w:val="00433A6E"/>
    <w:rsid w:val="0043580B"/>
    <w:rsid w:val="00436C94"/>
    <w:rsid w:val="0044083F"/>
    <w:rsid w:val="004411CE"/>
    <w:rsid w:val="00444457"/>
    <w:rsid w:val="00451885"/>
    <w:rsid w:val="0045793D"/>
    <w:rsid w:val="00460512"/>
    <w:rsid w:val="00461B99"/>
    <w:rsid w:val="004629A3"/>
    <w:rsid w:val="00464BB9"/>
    <w:rsid w:val="00464ED6"/>
    <w:rsid w:val="00467339"/>
    <w:rsid w:val="00472A33"/>
    <w:rsid w:val="0047444D"/>
    <w:rsid w:val="0047790E"/>
    <w:rsid w:val="004838B1"/>
    <w:rsid w:val="00484417"/>
    <w:rsid w:val="0048573C"/>
    <w:rsid w:val="00487252"/>
    <w:rsid w:val="00493104"/>
    <w:rsid w:val="004938F6"/>
    <w:rsid w:val="00494831"/>
    <w:rsid w:val="004959AC"/>
    <w:rsid w:val="004A09A4"/>
    <w:rsid w:val="004A3804"/>
    <w:rsid w:val="004A3BB0"/>
    <w:rsid w:val="004A6539"/>
    <w:rsid w:val="004A6769"/>
    <w:rsid w:val="004A6BEB"/>
    <w:rsid w:val="004A7BA1"/>
    <w:rsid w:val="004B1AAF"/>
    <w:rsid w:val="004B23C1"/>
    <w:rsid w:val="004B691A"/>
    <w:rsid w:val="004B6AE6"/>
    <w:rsid w:val="004B7A7C"/>
    <w:rsid w:val="004C33A9"/>
    <w:rsid w:val="004C3F97"/>
    <w:rsid w:val="004C48D3"/>
    <w:rsid w:val="004C5E12"/>
    <w:rsid w:val="004C63DF"/>
    <w:rsid w:val="004C741F"/>
    <w:rsid w:val="004D1C04"/>
    <w:rsid w:val="004D4B3A"/>
    <w:rsid w:val="004D4EB5"/>
    <w:rsid w:val="004D7753"/>
    <w:rsid w:val="004D77E5"/>
    <w:rsid w:val="004E2BE4"/>
    <w:rsid w:val="004E39B3"/>
    <w:rsid w:val="004E57C7"/>
    <w:rsid w:val="004E62D3"/>
    <w:rsid w:val="004E70AB"/>
    <w:rsid w:val="004E7478"/>
    <w:rsid w:val="004F098F"/>
    <w:rsid w:val="004F5DB6"/>
    <w:rsid w:val="004F77E2"/>
    <w:rsid w:val="0050110D"/>
    <w:rsid w:val="0050180F"/>
    <w:rsid w:val="00502821"/>
    <w:rsid w:val="00503749"/>
    <w:rsid w:val="0050546E"/>
    <w:rsid w:val="00512A2D"/>
    <w:rsid w:val="0051373A"/>
    <w:rsid w:val="00513871"/>
    <w:rsid w:val="00513D4B"/>
    <w:rsid w:val="005162EA"/>
    <w:rsid w:val="00520430"/>
    <w:rsid w:val="00525923"/>
    <w:rsid w:val="00525E65"/>
    <w:rsid w:val="00527492"/>
    <w:rsid w:val="00531E8A"/>
    <w:rsid w:val="005329DD"/>
    <w:rsid w:val="005338BA"/>
    <w:rsid w:val="00554153"/>
    <w:rsid w:val="00556217"/>
    <w:rsid w:val="00556A40"/>
    <w:rsid w:val="00561AF7"/>
    <w:rsid w:val="00561E91"/>
    <w:rsid w:val="00562501"/>
    <w:rsid w:val="00570083"/>
    <w:rsid w:val="00571083"/>
    <w:rsid w:val="005756F7"/>
    <w:rsid w:val="00576499"/>
    <w:rsid w:val="005802F1"/>
    <w:rsid w:val="005814ED"/>
    <w:rsid w:val="00586C0C"/>
    <w:rsid w:val="00586D01"/>
    <w:rsid w:val="0058798F"/>
    <w:rsid w:val="005916B3"/>
    <w:rsid w:val="00593EB3"/>
    <w:rsid w:val="00597D63"/>
    <w:rsid w:val="005A3705"/>
    <w:rsid w:val="005A6575"/>
    <w:rsid w:val="005B1DCE"/>
    <w:rsid w:val="005B51B7"/>
    <w:rsid w:val="005B725D"/>
    <w:rsid w:val="005C0840"/>
    <w:rsid w:val="005C1319"/>
    <w:rsid w:val="005C3694"/>
    <w:rsid w:val="005C428D"/>
    <w:rsid w:val="005C42AD"/>
    <w:rsid w:val="005C5208"/>
    <w:rsid w:val="005C697E"/>
    <w:rsid w:val="005D274B"/>
    <w:rsid w:val="005D4935"/>
    <w:rsid w:val="005D495E"/>
    <w:rsid w:val="005D67CE"/>
    <w:rsid w:val="005E1059"/>
    <w:rsid w:val="005E1E19"/>
    <w:rsid w:val="005E5AAD"/>
    <w:rsid w:val="005E65F7"/>
    <w:rsid w:val="005F0547"/>
    <w:rsid w:val="005F0FC9"/>
    <w:rsid w:val="005F5057"/>
    <w:rsid w:val="005F72B3"/>
    <w:rsid w:val="006047AD"/>
    <w:rsid w:val="00604B26"/>
    <w:rsid w:val="00605765"/>
    <w:rsid w:val="00607944"/>
    <w:rsid w:val="00610580"/>
    <w:rsid w:val="0061358E"/>
    <w:rsid w:val="006135A5"/>
    <w:rsid w:val="00614F26"/>
    <w:rsid w:val="006175B6"/>
    <w:rsid w:val="00620592"/>
    <w:rsid w:val="0062191F"/>
    <w:rsid w:val="00621AF2"/>
    <w:rsid w:val="006222C3"/>
    <w:rsid w:val="00622D21"/>
    <w:rsid w:val="00623112"/>
    <w:rsid w:val="00624317"/>
    <w:rsid w:val="00624D36"/>
    <w:rsid w:val="006251F9"/>
    <w:rsid w:val="006256BD"/>
    <w:rsid w:val="00626045"/>
    <w:rsid w:val="0063137A"/>
    <w:rsid w:val="00631AF0"/>
    <w:rsid w:val="00633506"/>
    <w:rsid w:val="00633516"/>
    <w:rsid w:val="00633580"/>
    <w:rsid w:val="00634190"/>
    <w:rsid w:val="00634FF3"/>
    <w:rsid w:val="00635775"/>
    <w:rsid w:val="00635FFB"/>
    <w:rsid w:val="006376E0"/>
    <w:rsid w:val="00641455"/>
    <w:rsid w:val="00644BB5"/>
    <w:rsid w:val="006468BD"/>
    <w:rsid w:val="0065061D"/>
    <w:rsid w:val="00652AF4"/>
    <w:rsid w:val="00654034"/>
    <w:rsid w:val="006568B1"/>
    <w:rsid w:val="00657840"/>
    <w:rsid w:val="0066185E"/>
    <w:rsid w:val="00665B83"/>
    <w:rsid w:val="00665D3F"/>
    <w:rsid w:val="0067257D"/>
    <w:rsid w:val="0067719C"/>
    <w:rsid w:val="00681CFE"/>
    <w:rsid w:val="00684244"/>
    <w:rsid w:val="00684467"/>
    <w:rsid w:val="006851B9"/>
    <w:rsid w:val="00685241"/>
    <w:rsid w:val="0068571A"/>
    <w:rsid w:val="00687217"/>
    <w:rsid w:val="00687D84"/>
    <w:rsid w:val="006921FC"/>
    <w:rsid w:val="00695896"/>
    <w:rsid w:val="00696024"/>
    <w:rsid w:val="006A0DA5"/>
    <w:rsid w:val="006A5040"/>
    <w:rsid w:val="006A50AF"/>
    <w:rsid w:val="006A6573"/>
    <w:rsid w:val="006A65DD"/>
    <w:rsid w:val="006A786F"/>
    <w:rsid w:val="006B05A4"/>
    <w:rsid w:val="006B0E84"/>
    <w:rsid w:val="006B2892"/>
    <w:rsid w:val="006B4364"/>
    <w:rsid w:val="006B6651"/>
    <w:rsid w:val="006C04A5"/>
    <w:rsid w:val="006D27B9"/>
    <w:rsid w:val="006D471C"/>
    <w:rsid w:val="006D6C9D"/>
    <w:rsid w:val="006D7AC2"/>
    <w:rsid w:val="006E0B7F"/>
    <w:rsid w:val="006E3D09"/>
    <w:rsid w:val="006F07A6"/>
    <w:rsid w:val="006F0FC1"/>
    <w:rsid w:val="006F1001"/>
    <w:rsid w:val="006F2690"/>
    <w:rsid w:val="006F67CE"/>
    <w:rsid w:val="006F6AB6"/>
    <w:rsid w:val="0070016A"/>
    <w:rsid w:val="007014AA"/>
    <w:rsid w:val="00702983"/>
    <w:rsid w:val="00702CA3"/>
    <w:rsid w:val="00703176"/>
    <w:rsid w:val="00703655"/>
    <w:rsid w:val="00703685"/>
    <w:rsid w:val="0070396A"/>
    <w:rsid w:val="007103D6"/>
    <w:rsid w:val="00710FF3"/>
    <w:rsid w:val="00713317"/>
    <w:rsid w:val="007159A2"/>
    <w:rsid w:val="00717631"/>
    <w:rsid w:val="00717E52"/>
    <w:rsid w:val="00724386"/>
    <w:rsid w:val="00725EBE"/>
    <w:rsid w:val="007274C2"/>
    <w:rsid w:val="007303AA"/>
    <w:rsid w:val="007303CD"/>
    <w:rsid w:val="007311A0"/>
    <w:rsid w:val="00734F29"/>
    <w:rsid w:val="0074131B"/>
    <w:rsid w:val="0074254B"/>
    <w:rsid w:val="007427DB"/>
    <w:rsid w:val="00745BA2"/>
    <w:rsid w:val="00747ADC"/>
    <w:rsid w:val="007502E9"/>
    <w:rsid w:val="00752092"/>
    <w:rsid w:val="007527E6"/>
    <w:rsid w:val="007537E7"/>
    <w:rsid w:val="00753BB2"/>
    <w:rsid w:val="007549A4"/>
    <w:rsid w:val="00763364"/>
    <w:rsid w:val="00763FE1"/>
    <w:rsid w:val="00765004"/>
    <w:rsid w:val="00765A29"/>
    <w:rsid w:val="00765BE0"/>
    <w:rsid w:val="00766321"/>
    <w:rsid w:val="00770C2E"/>
    <w:rsid w:val="00771DDD"/>
    <w:rsid w:val="0077257E"/>
    <w:rsid w:val="00772B8F"/>
    <w:rsid w:val="00773537"/>
    <w:rsid w:val="0077383E"/>
    <w:rsid w:val="0077402D"/>
    <w:rsid w:val="007779C8"/>
    <w:rsid w:val="00780262"/>
    <w:rsid w:val="00784F51"/>
    <w:rsid w:val="00786065"/>
    <w:rsid w:val="007864F2"/>
    <w:rsid w:val="007900CC"/>
    <w:rsid w:val="00791B04"/>
    <w:rsid w:val="00797AEC"/>
    <w:rsid w:val="007A1313"/>
    <w:rsid w:val="007A1C64"/>
    <w:rsid w:val="007A3E3A"/>
    <w:rsid w:val="007A4DCE"/>
    <w:rsid w:val="007A7AB2"/>
    <w:rsid w:val="007B01CB"/>
    <w:rsid w:val="007B3F15"/>
    <w:rsid w:val="007B4B9D"/>
    <w:rsid w:val="007B5065"/>
    <w:rsid w:val="007C017A"/>
    <w:rsid w:val="007C169A"/>
    <w:rsid w:val="007C19C0"/>
    <w:rsid w:val="007C595B"/>
    <w:rsid w:val="007C5BDF"/>
    <w:rsid w:val="007C6342"/>
    <w:rsid w:val="007C6506"/>
    <w:rsid w:val="007C7193"/>
    <w:rsid w:val="007D018F"/>
    <w:rsid w:val="007D12BB"/>
    <w:rsid w:val="007D212C"/>
    <w:rsid w:val="007D31DB"/>
    <w:rsid w:val="007D5F05"/>
    <w:rsid w:val="007E0198"/>
    <w:rsid w:val="007E199D"/>
    <w:rsid w:val="007E38A7"/>
    <w:rsid w:val="007E5071"/>
    <w:rsid w:val="007E62EE"/>
    <w:rsid w:val="007E70D7"/>
    <w:rsid w:val="007F0399"/>
    <w:rsid w:val="007F19A4"/>
    <w:rsid w:val="007F4123"/>
    <w:rsid w:val="0080023C"/>
    <w:rsid w:val="00805006"/>
    <w:rsid w:val="00806C7E"/>
    <w:rsid w:val="00807644"/>
    <w:rsid w:val="00810563"/>
    <w:rsid w:val="008146CE"/>
    <w:rsid w:val="008157B9"/>
    <w:rsid w:val="00820530"/>
    <w:rsid w:val="00822437"/>
    <w:rsid w:val="00822B66"/>
    <w:rsid w:val="00822D38"/>
    <w:rsid w:val="00822D44"/>
    <w:rsid w:val="00830DA6"/>
    <w:rsid w:val="008319F1"/>
    <w:rsid w:val="00831E18"/>
    <w:rsid w:val="008333E2"/>
    <w:rsid w:val="0083520C"/>
    <w:rsid w:val="00835AC9"/>
    <w:rsid w:val="00845715"/>
    <w:rsid w:val="00847ACA"/>
    <w:rsid w:val="00851288"/>
    <w:rsid w:val="008523ED"/>
    <w:rsid w:val="00856FC2"/>
    <w:rsid w:val="00860B32"/>
    <w:rsid w:val="00865186"/>
    <w:rsid w:val="00866492"/>
    <w:rsid w:val="00877CB0"/>
    <w:rsid w:val="008804C4"/>
    <w:rsid w:val="008816FB"/>
    <w:rsid w:val="00882D86"/>
    <w:rsid w:val="00886363"/>
    <w:rsid w:val="008A1105"/>
    <w:rsid w:val="008A1406"/>
    <w:rsid w:val="008A1C07"/>
    <w:rsid w:val="008A1D15"/>
    <w:rsid w:val="008A211A"/>
    <w:rsid w:val="008A44E0"/>
    <w:rsid w:val="008B014E"/>
    <w:rsid w:val="008B5560"/>
    <w:rsid w:val="008B62D7"/>
    <w:rsid w:val="008C1DE6"/>
    <w:rsid w:val="008C2F7C"/>
    <w:rsid w:val="008C3673"/>
    <w:rsid w:val="008C4DB9"/>
    <w:rsid w:val="008C769B"/>
    <w:rsid w:val="008D2B4D"/>
    <w:rsid w:val="008D2DAE"/>
    <w:rsid w:val="008E1865"/>
    <w:rsid w:val="008E1E2E"/>
    <w:rsid w:val="008E221C"/>
    <w:rsid w:val="008E6506"/>
    <w:rsid w:val="008E7D8D"/>
    <w:rsid w:val="008F1ED8"/>
    <w:rsid w:val="008F5C4C"/>
    <w:rsid w:val="009016C3"/>
    <w:rsid w:val="00903467"/>
    <w:rsid w:val="00905913"/>
    <w:rsid w:val="00906ACA"/>
    <w:rsid w:val="00915C06"/>
    <w:rsid w:val="0091792A"/>
    <w:rsid w:val="009200A6"/>
    <w:rsid w:val="0093051D"/>
    <w:rsid w:val="00934803"/>
    <w:rsid w:val="00934BD7"/>
    <w:rsid w:val="009438B0"/>
    <w:rsid w:val="009454E0"/>
    <w:rsid w:val="009525AE"/>
    <w:rsid w:val="0095274F"/>
    <w:rsid w:val="0095449A"/>
    <w:rsid w:val="00956820"/>
    <w:rsid w:val="00960986"/>
    <w:rsid w:val="00960D2D"/>
    <w:rsid w:val="00960D6D"/>
    <w:rsid w:val="00961646"/>
    <w:rsid w:val="0096263B"/>
    <w:rsid w:val="0096478B"/>
    <w:rsid w:val="0096644D"/>
    <w:rsid w:val="00970899"/>
    <w:rsid w:val="00972FF0"/>
    <w:rsid w:val="00975031"/>
    <w:rsid w:val="00975082"/>
    <w:rsid w:val="00975459"/>
    <w:rsid w:val="00975A9B"/>
    <w:rsid w:val="00975D1E"/>
    <w:rsid w:val="00980F96"/>
    <w:rsid w:val="00985179"/>
    <w:rsid w:val="0098542F"/>
    <w:rsid w:val="00986077"/>
    <w:rsid w:val="00987CA5"/>
    <w:rsid w:val="00991EDF"/>
    <w:rsid w:val="009922A5"/>
    <w:rsid w:val="0099274C"/>
    <w:rsid w:val="009934C3"/>
    <w:rsid w:val="009957C5"/>
    <w:rsid w:val="00995FA3"/>
    <w:rsid w:val="009A713C"/>
    <w:rsid w:val="009B49C2"/>
    <w:rsid w:val="009B6281"/>
    <w:rsid w:val="009B655B"/>
    <w:rsid w:val="009B756F"/>
    <w:rsid w:val="009C057F"/>
    <w:rsid w:val="009C2BF7"/>
    <w:rsid w:val="009C58E7"/>
    <w:rsid w:val="009C5B74"/>
    <w:rsid w:val="009C78B7"/>
    <w:rsid w:val="009D1BC8"/>
    <w:rsid w:val="009D29B8"/>
    <w:rsid w:val="009D362B"/>
    <w:rsid w:val="009D64DA"/>
    <w:rsid w:val="009E000E"/>
    <w:rsid w:val="009E0D21"/>
    <w:rsid w:val="009E0F21"/>
    <w:rsid w:val="009E1EB6"/>
    <w:rsid w:val="009E281A"/>
    <w:rsid w:val="009E62FA"/>
    <w:rsid w:val="009F1889"/>
    <w:rsid w:val="009F4EFE"/>
    <w:rsid w:val="00A01413"/>
    <w:rsid w:val="00A043AD"/>
    <w:rsid w:val="00A10A48"/>
    <w:rsid w:val="00A139F0"/>
    <w:rsid w:val="00A1493B"/>
    <w:rsid w:val="00A21CAB"/>
    <w:rsid w:val="00A23E87"/>
    <w:rsid w:val="00A25FBF"/>
    <w:rsid w:val="00A33063"/>
    <w:rsid w:val="00A354A8"/>
    <w:rsid w:val="00A401B5"/>
    <w:rsid w:val="00A43C2A"/>
    <w:rsid w:val="00A454B8"/>
    <w:rsid w:val="00A45FB0"/>
    <w:rsid w:val="00A47D41"/>
    <w:rsid w:val="00A5168C"/>
    <w:rsid w:val="00A623FC"/>
    <w:rsid w:val="00A64B1D"/>
    <w:rsid w:val="00A650E6"/>
    <w:rsid w:val="00A652E2"/>
    <w:rsid w:val="00A665B3"/>
    <w:rsid w:val="00A66707"/>
    <w:rsid w:val="00A67ECE"/>
    <w:rsid w:val="00A70496"/>
    <w:rsid w:val="00A70CEE"/>
    <w:rsid w:val="00A72E07"/>
    <w:rsid w:val="00A7352E"/>
    <w:rsid w:val="00A75810"/>
    <w:rsid w:val="00A75E3A"/>
    <w:rsid w:val="00A767FE"/>
    <w:rsid w:val="00A80452"/>
    <w:rsid w:val="00A8295E"/>
    <w:rsid w:val="00A864BE"/>
    <w:rsid w:val="00A93AE1"/>
    <w:rsid w:val="00A944DE"/>
    <w:rsid w:val="00AA1A8A"/>
    <w:rsid w:val="00AA36B4"/>
    <w:rsid w:val="00AA631E"/>
    <w:rsid w:val="00AB1C30"/>
    <w:rsid w:val="00AB3E72"/>
    <w:rsid w:val="00AB681B"/>
    <w:rsid w:val="00AB7454"/>
    <w:rsid w:val="00AC2B5A"/>
    <w:rsid w:val="00AC33FA"/>
    <w:rsid w:val="00AC3E41"/>
    <w:rsid w:val="00AC544E"/>
    <w:rsid w:val="00AD0742"/>
    <w:rsid w:val="00AD7050"/>
    <w:rsid w:val="00AE146C"/>
    <w:rsid w:val="00AE39C1"/>
    <w:rsid w:val="00AE3E8C"/>
    <w:rsid w:val="00AF17E8"/>
    <w:rsid w:val="00AF2172"/>
    <w:rsid w:val="00AF52BD"/>
    <w:rsid w:val="00AF6B3E"/>
    <w:rsid w:val="00B008A2"/>
    <w:rsid w:val="00B0726B"/>
    <w:rsid w:val="00B10CCF"/>
    <w:rsid w:val="00B1349E"/>
    <w:rsid w:val="00B163D7"/>
    <w:rsid w:val="00B1687E"/>
    <w:rsid w:val="00B224E3"/>
    <w:rsid w:val="00B251C5"/>
    <w:rsid w:val="00B26829"/>
    <w:rsid w:val="00B277F5"/>
    <w:rsid w:val="00B31447"/>
    <w:rsid w:val="00B317CE"/>
    <w:rsid w:val="00B31CF2"/>
    <w:rsid w:val="00B33AD1"/>
    <w:rsid w:val="00B37EDD"/>
    <w:rsid w:val="00B410B7"/>
    <w:rsid w:val="00B43CD4"/>
    <w:rsid w:val="00B44E36"/>
    <w:rsid w:val="00B46DDD"/>
    <w:rsid w:val="00B473D6"/>
    <w:rsid w:val="00B50177"/>
    <w:rsid w:val="00B504BF"/>
    <w:rsid w:val="00B50D18"/>
    <w:rsid w:val="00B51181"/>
    <w:rsid w:val="00B534AE"/>
    <w:rsid w:val="00B60E3E"/>
    <w:rsid w:val="00B63DDC"/>
    <w:rsid w:val="00B64ED6"/>
    <w:rsid w:val="00B70CB1"/>
    <w:rsid w:val="00B71D12"/>
    <w:rsid w:val="00B74830"/>
    <w:rsid w:val="00B74AD0"/>
    <w:rsid w:val="00B74DF8"/>
    <w:rsid w:val="00B75AE6"/>
    <w:rsid w:val="00B75BCD"/>
    <w:rsid w:val="00B76330"/>
    <w:rsid w:val="00B81401"/>
    <w:rsid w:val="00B82705"/>
    <w:rsid w:val="00B82D30"/>
    <w:rsid w:val="00B84335"/>
    <w:rsid w:val="00B87D17"/>
    <w:rsid w:val="00B91CC5"/>
    <w:rsid w:val="00B93F67"/>
    <w:rsid w:val="00B93FD3"/>
    <w:rsid w:val="00B953DE"/>
    <w:rsid w:val="00BA1FA6"/>
    <w:rsid w:val="00BA3AFD"/>
    <w:rsid w:val="00BA64EE"/>
    <w:rsid w:val="00BA7821"/>
    <w:rsid w:val="00BB0C84"/>
    <w:rsid w:val="00BB12D0"/>
    <w:rsid w:val="00BB1826"/>
    <w:rsid w:val="00BB1F68"/>
    <w:rsid w:val="00BB34A5"/>
    <w:rsid w:val="00BB70C1"/>
    <w:rsid w:val="00BB76AA"/>
    <w:rsid w:val="00BC1C3E"/>
    <w:rsid w:val="00BC2765"/>
    <w:rsid w:val="00BC3A52"/>
    <w:rsid w:val="00BC43AE"/>
    <w:rsid w:val="00BC4DFB"/>
    <w:rsid w:val="00BC4F86"/>
    <w:rsid w:val="00BC5DED"/>
    <w:rsid w:val="00BC663B"/>
    <w:rsid w:val="00BC7121"/>
    <w:rsid w:val="00BD02BA"/>
    <w:rsid w:val="00BD0E41"/>
    <w:rsid w:val="00BD40B3"/>
    <w:rsid w:val="00BD582A"/>
    <w:rsid w:val="00BD6E77"/>
    <w:rsid w:val="00BE4274"/>
    <w:rsid w:val="00BE51FC"/>
    <w:rsid w:val="00BE746C"/>
    <w:rsid w:val="00BE76A7"/>
    <w:rsid w:val="00BE7A61"/>
    <w:rsid w:val="00BE7EEB"/>
    <w:rsid w:val="00BF1BF7"/>
    <w:rsid w:val="00BF7249"/>
    <w:rsid w:val="00C00DA9"/>
    <w:rsid w:val="00C03CCE"/>
    <w:rsid w:val="00C0450D"/>
    <w:rsid w:val="00C04674"/>
    <w:rsid w:val="00C04ABD"/>
    <w:rsid w:val="00C16486"/>
    <w:rsid w:val="00C219C9"/>
    <w:rsid w:val="00C2357B"/>
    <w:rsid w:val="00C23CD2"/>
    <w:rsid w:val="00C25017"/>
    <w:rsid w:val="00C25ED6"/>
    <w:rsid w:val="00C26168"/>
    <w:rsid w:val="00C269FE"/>
    <w:rsid w:val="00C2711F"/>
    <w:rsid w:val="00C2794A"/>
    <w:rsid w:val="00C3188D"/>
    <w:rsid w:val="00C33F66"/>
    <w:rsid w:val="00C3618B"/>
    <w:rsid w:val="00C374FC"/>
    <w:rsid w:val="00C46B14"/>
    <w:rsid w:val="00C50954"/>
    <w:rsid w:val="00C52C93"/>
    <w:rsid w:val="00C535D4"/>
    <w:rsid w:val="00C5470F"/>
    <w:rsid w:val="00C56960"/>
    <w:rsid w:val="00C60BB1"/>
    <w:rsid w:val="00C6181D"/>
    <w:rsid w:val="00C63742"/>
    <w:rsid w:val="00C70608"/>
    <w:rsid w:val="00C706EF"/>
    <w:rsid w:val="00C714FE"/>
    <w:rsid w:val="00C71581"/>
    <w:rsid w:val="00C721A2"/>
    <w:rsid w:val="00C73AB1"/>
    <w:rsid w:val="00C741CA"/>
    <w:rsid w:val="00C775E5"/>
    <w:rsid w:val="00C85512"/>
    <w:rsid w:val="00C866B6"/>
    <w:rsid w:val="00C942FB"/>
    <w:rsid w:val="00C95A71"/>
    <w:rsid w:val="00C95FF4"/>
    <w:rsid w:val="00CA08FC"/>
    <w:rsid w:val="00CA0B07"/>
    <w:rsid w:val="00CA36E8"/>
    <w:rsid w:val="00CB3600"/>
    <w:rsid w:val="00CC09D1"/>
    <w:rsid w:val="00CC33E8"/>
    <w:rsid w:val="00CC69F6"/>
    <w:rsid w:val="00CC6B60"/>
    <w:rsid w:val="00CD225A"/>
    <w:rsid w:val="00CD2BDC"/>
    <w:rsid w:val="00CD32BD"/>
    <w:rsid w:val="00CD5B9C"/>
    <w:rsid w:val="00CD6C34"/>
    <w:rsid w:val="00CE5446"/>
    <w:rsid w:val="00CF1953"/>
    <w:rsid w:val="00CF2677"/>
    <w:rsid w:val="00CF51AD"/>
    <w:rsid w:val="00D00DD5"/>
    <w:rsid w:val="00D014A3"/>
    <w:rsid w:val="00D01BD8"/>
    <w:rsid w:val="00D03616"/>
    <w:rsid w:val="00D052F0"/>
    <w:rsid w:val="00D077F4"/>
    <w:rsid w:val="00D1184B"/>
    <w:rsid w:val="00D139A6"/>
    <w:rsid w:val="00D14423"/>
    <w:rsid w:val="00D150F4"/>
    <w:rsid w:val="00D21250"/>
    <w:rsid w:val="00D21771"/>
    <w:rsid w:val="00D22081"/>
    <w:rsid w:val="00D2495D"/>
    <w:rsid w:val="00D30B45"/>
    <w:rsid w:val="00D313E6"/>
    <w:rsid w:val="00D314F4"/>
    <w:rsid w:val="00D31ED3"/>
    <w:rsid w:val="00D323BA"/>
    <w:rsid w:val="00D37035"/>
    <w:rsid w:val="00D44A24"/>
    <w:rsid w:val="00D47647"/>
    <w:rsid w:val="00D47F85"/>
    <w:rsid w:val="00D504A4"/>
    <w:rsid w:val="00D5185E"/>
    <w:rsid w:val="00D57CDC"/>
    <w:rsid w:val="00D6081E"/>
    <w:rsid w:val="00D62FF6"/>
    <w:rsid w:val="00D6360A"/>
    <w:rsid w:val="00D64972"/>
    <w:rsid w:val="00D707EB"/>
    <w:rsid w:val="00D7159F"/>
    <w:rsid w:val="00D71D70"/>
    <w:rsid w:val="00D72FD6"/>
    <w:rsid w:val="00D7361D"/>
    <w:rsid w:val="00D74B5E"/>
    <w:rsid w:val="00D77189"/>
    <w:rsid w:val="00D824CD"/>
    <w:rsid w:val="00D8323E"/>
    <w:rsid w:val="00D85E5E"/>
    <w:rsid w:val="00D85F74"/>
    <w:rsid w:val="00D9194A"/>
    <w:rsid w:val="00D91AAB"/>
    <w:rsid w:val="00D92516"/>
    <w:rsid w:val="00D929AB"/>
    <w:rsid w:val="00D95613"/>
    <w:rsid w:val="00DA1306"/>
    <w:rsid w:val="00DA32B4"/>
    <w:rsid w:val="00DA7284"/>
    <w:rsid w:val="00DB00C3"/>
    <w:rsid w:val="00DB3609"/>
    <w:rsid w:val="00DB41C6"/>
    <w:rsid w:val="00DC1EB8"/>
    <w:rsid w:val="00DC1FA7"/>
    <w:rsid w:val="00DC36A8"/>
    <w:rsid w:val="00DC3AF0"/>
    <w:rsid w:val="00DD14CA"/>
    <w:rsid w:val="00DD1CD5"/>
    <w:rsid w:val="00DD53F2"/>
    <w:rsid w:val="00DD699F"/>
    <w:rsid w:val="00DE1E00"/>
    <w:rsid w:val="00DE35A5"/>
    <w:rsid w:val="00DE5667"/>
    <w:rsid w:val="00DF03A7"/>
    <w:rsid w:val="00DF0CE9"/>
    <w:rsid w:val="00DF60E8"/>
    <w:rsid w:val="00DF6343"/>
    <w:rsid w:val="00DF6937"/>
    <w:rsid w:val="00DF7153"/>
    <w:rsid w:val="00E01C1E"/>
    <w:rsid w:val="00E025F9"/>
    <w:rsid w:val="00E02AB4"/>
    <w:rsid w:val="00E035E0"/>
    <w:rsid w:val="00E07836"/>
    <w:rsid w:val="00E12AE6"/>
    <w:rsid w:val="00E130A2"/>
    <w:rsid w:val="00E15B3D"/>
    <w:rsid w:val="00E210F7"/>
    <w:rsid w:val="00E2764B"/>
    <w:rsid w:val="00E3340C"/>
    <w:rsid w:val="00E36BEE"/>
    <w:rsid w:val="00E37680"/>
    <w:rsid w:val="00E376E9"/>
    <w:rsid w:val="00E426BA"/>
    <w:rsid w:val="00E44877"/>
    <w:rsid w:val="00E44CBA"/>
    <w:rsid w:val="00E44F0A"/>
    <w:rsid w:val="00E4759F"/>
    <w:rsid w:val="00E477BC"/>
    <w:rsid w:val="00E519B3"/>
    <w:rsid w:val="00E52254"/>
    <w:rsid w:val="00E524E2"/>
    <w:rsid w:val="00E528A1"/>
    <w:rsid w:val="00E52C6D"/>
    <w:rsid w:val="00E55ED3"/>
    <w:rsid w:val="00E561EB"/>
    <w:rsid w:val="00E63D7C"/>
    <w:rsid w:val="00E64527"/>
    <w:rsid w:val="00E64AAE"/>
    <w:rsid w:val="00E668AD"/>
    <w:rsid w:val="00E70EE3"/>
    <w:rsid w:val="00E719FE"/>
    <w:rsid w:val="00E71E1C"/>
    <w:rsid w:val="00E73170"/>
    <w:rsid w:val="00E76083"/>
    <w:rsid w:val="00E80EEA"/>
    <w:rsid w:val="00E83CDF"/>
    <w:rsid w:val="00E85021"/>
    <w:rsid w:val="00E9214F"/>
    <w:rsid w:val="00E9591B"/>
    <w:rsid w:val="00E961EB"/>
    <w:rsid w:val="00EA29F5"/>
    <w:rsid w:val="00EA464B"/>
    <w:rsid w:val="00EA53AE"/>
    <w:rsid w:val="00EA666C"/>
    <w:rsid w:val="00EA688F"/>
    <w:rsid w:val="00EA70E9"/>
    <w:rsid w:val="00EA7999"/>
    <w:rsid w:val="00EB0F9C"/>
    <w:rsid w:val="00EB158B"/>
    <w:rsid w:val="00EB5523"/>
    <w:rsid w:val="00EB595E"/>
    <w:rsid w:val="00EB5BD2"/>
    <w:rsid w:val="00EB5C31"/>
    <w:rsid w:val="00EC102B"/>
    <w:rsid w:val="00EC5328"/>
    <w:rsid w:val="00EC72DD"/>
    <w:rsid w:val="00ED0027"/>
    <w:rsid w:val="00ED2913"/>
    <w:rsid w:val="00ED2EC1"/>
    <w:rsid w:val="00ED37F3"/>
    <w:rsid w:val="00ED6567"/>
    <w:rsid w:val="00ED7CC9"/>
    <w:rsid w:val="00EE0053"/>
    <w:rsid w:val="00EE3047"/>
    <w:rsid w:val="00EE405C"/>
    <w:rsid w:val="00EE42E0"/>
    <w:rsid w:val="00EE515E"/>
    <w:rsid w:val="00EF2A66"/>
    <w:rsid w:val="00EF31B0"/>
    <w:rsid w:val="00EF3C21"/>
    <w:rsid w:val="00EF43EE"/>
    <w:rsid w:val="00F00F4B"/>
    <w:rsid w:val="00F02E66"/>
    <w:rsid w:val="00F05E32"/>
    <w:rsid w:val="00F05F51"/>
    <w:rsid w:val="00F07081"/>
    <w:rsid w:val="00F071C5"/>
    <w:rsid w:val="00F107CF"/>
    <w:rsid w:val="00F15FEF"/>
    <w:rsid w:val="00F1611D"/>
    <w:rsid w:val="00F20453"/>
    <w:rsid w:val="00F214B2"/>
    <w:rsid w:val="00F21D1B"/>
    <w:rsid w:val="00F249AD"/>
    <w:rsid w:val="00F30718"/>
    <w:rsid w:val="00F32843"/>
    <w:rsid w:val="00F3389B"/>
    <w:rsid w:val="00F35035"/>
    <w:rsid w:val="00F41D12"/>
    <w:rsid w:val="00F447C3"/>
    <w:rsid w:val="00F454E7"/>
    <w:rsid w:val="00F46281"/>
    <w:rsid w:val="00F46837"/>
    <w:rsid w:val="00F52119"/>
    <w:rsid w:val="00F54C03"/>
    <w:rsid w:val="00F55AA8"/>
    <w:rsid w:val="00F56910"/>
    <w:rsid w:val="00F62A3E"/>
    <w:rsid w:val="00F641D7"/>
    <w:rsid w:val="00F66248"/>
    <w:rsid w:val="00F73E29"/>
    <w:rsid w:val="00F74728"/>
    <w:rsid w:val="00F77FAA"/>
    <w:rsid w:val="00F82AE2"/>
    <w:rsid w:val="00F85893"/>
    <w:rsid w:val="00F859AB"/>
    <w:rsid w:val="00F878F3"/>
    <w:rsid w:val="00F87FA1"/>
    <w:rsid w:val="00F95979"/>
    <w:rsid w:val="00F96B19"/>
    <w:rsid w:val="00FA0BB3"/>
    <w:rsid w:val="00FA1CF6"/>
    <w:rsid w:val="00FA386F"/>
    <w:rsid w:val="00FA621E"/>
    <w:rsid w:val="00FA6976"/>
    <w:rsid w:val="00FB0EA5"/>
    <w:rsid w:val="00FB3D94"/>
    <w:rsid w:val="00FB7406"/>
    <w:rsid w:val="00FB7E5E"/>
    <w:rsid w:val="00FC0321"/>
    <w:rsid w:val="00FC038B"/>
    <w:rsid w:val="00FC04B4"/>
    <w:rsid w:val="00FC29E3"/>
    <w:rsid w:val="00FC347F"/>
    <w:rsid w:val="00FC5678"/>
    <w:rsid w:val="00FC6F10"/>
    <w:rsid w:val="00FD5879"/>
    <w:rsid w:val="00FD6E67"/>
    <w:rsid w:val="00FE0D2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79A7DE"/>
  <w15:docId w15:val="{36838ECF-4AF2-4692-8BD0-F89CC53D1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018F"/>
    <w:pPr>
      <w:spacing w:line="360" w:lineRule="auto"/>
    </w:pPr>
    <w:rPr>
      <w:rFonts w:ascii="Times New Roman" w:hAnsi="Times New Roman"/>
      <w:sz w:val="24"/>
      <w:lang w:val="en-GB"/>
    </w:rPr>
  </w:style>
  <w:style w:type="paragraph" w:styleId="Heading1">
    <w:name w:val="heading 1"/>
    <w:basedOn w:val="Normal"/>
    <w:next w:val="Normal"/>
    <w:link w:val="Heading1Char"/>
    <w:autoRedefine/>
    <w:uiPriority w:val="9"/>
    <w:qFormat/>
    <w:rsid w:val="006B6651"/>
    <w:pPr>
      <w:keepNext/>
      <w:keepLines/>
      <w:numPr>
        <w:numId w:val="22"/>
      </w:numPr>
      <w:spacing w:before="240" w:after="240"/>
      <w:ind w:left="357" w:hanging="357"/>
      <w:outlineLvl w:val="0"/>
    </w:pPr>
    <w:rPr>
      <w:rFonts w:eastAsiaTheme="majorEastAsia" w:cstheme="majorBidi"/>
      <w:b/>
      <w:szCs w:val="32"/>
      <w:lang w:val="de-DE"/>
    </w:rPr>
  </w:style>
  <w:style w:type="paragraph" w:styleId="Heading2">
    <w:name w:val="heading 2"/>
    <w:basedOn w:val="Normal"/>
    <w:next w:val="Normal"/>
    <w:link w:val="Heading2Char"/>
    <w:uiPriority w:val="9"/>
    <w:unhideWhenUsed/>
    <w:qFormat/>
    <w:rsid w:val="006B6651"/>
    <w:pPr>
      <w:keepNext/>
      <w:keepLines/>
      <w:spacing w:before="240" w:after="240"/>
      <w:outlineLvl w:val="1"/>
    </w:pPr>
    <w:rPr>
      <w:rFonts w:eastAsiaTheme="majorEastAsia" w:cstheme="majorBidi"/>
      <w:b/>
      <w:i/>
      <w:szCs w:val="26"/>
    </w:rPr>
  </w:style>
  <w:style w:type="paragraph" w:styleId="Heading3">
    <w:name w:val="heading 3"/>
    <w:basedOn w:val="Normal"/>
    <w:next w:val="Normal"/>
    <w:link w:val="Heading3Char"/>
    <w:uiPriority w:val="9"/>
    <w:semiHidden/>
    <w:unhideWhenUsed/>
    <w:qFormat/>
    <w:rsid w:val="007A3E3A"/>
    <w:pPr>
      <w:keepNext/>
      <w:keepLines/>
      <w:spacing w:before="160" w:after="120"/>
      <w:outlineLvl w:val="2"/>
    </w:pPr>
    <w:rPr>
      <w:rFonts w:eastAsiaTheme="majorEastAsia" w:cstheme="majorBidi"/>
      <w:i/>
      <w:color w:val="000000" w:themeColor="text1"/>
      <w:szCs w:val="24"/>
    </w:rPr>
  </w:style>
  <w:style w:type="paragraph" w:styleId="Heading9">
    <w:name w:val="heading 9"/>
    <w:basedOn w:val="Normal"/>
    <w:next w:val="Normal"/>
    <w:link w:val="Heading9Char"/>
    <w:uiPriority w:val="9"/>
    <w:semiHidden/>
    <w:unhideWhenUsed/>
    <w:qFormat/>
    <w:rsid w:val="005B725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6651"/>
    <w:rPr>
      <w:rFonts w:ascii="Times New Roman" w:eastAsiaTheme="majorEastAsia" w:hAnsi="Times New Roman" w:cstheme="majorBidi"/>
      <w:b/>
      <w:sz w:val="24"/>
      <w:szCs w:val="32"/>
      <w:lang w:val="de-DE"/>
    </w:rPr>
  </w:style>
  <w:style w:type="character" w:customStyle="1" w:styleId="Heading2Char">
    <w:name w:val="Heading 2 Char"/>
    <w:basedOn w:val="DefaultParagraphFont"/>
    <w:link w:val="Heading2"/>
    <w:uiPriority w:val="9"/>
    <w:rsid w:val="006B6651"/>
    <w:rPr>
      <w:rFonts w:ascii="Times New Roman" w:eastAsiaTheme="majorEastAsia" w:hAnsi="Times New Roman" w:cstheme="majorBidi"/>
      <w:b/>
      <w:i/>
      <w:sz w:val="24"/>
      <w:szCs w:val="26"/>
      <w:lang w:val="en-GB"/>
    </w:rPr>
  </w:style>
  <w:style w:type="paragraph" w:styleId="TOCHeading">
    <w:name w:val="TOC Heading"/>
    <w:basedOn w:val="Heading1"/>
    <w:next w:val="Normal"/>
    <w:uiPriority w:val="39"/>
    <w:unhideWhenUsed/>
    <w:qFormat/>
    <w:rsid w:val="00B31447"/>
    <w:pPr>
      <w:shd w:val="clear" w:color="auto" w:fill="F5F5F5"/>
      <w:spacing w:before="0" w:after="0"/>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B31447"/>
    <w:pPr>
      <w:spacing w:after="100"/>
    </w:pPr>
  </w:style>
  <w:style w:type="character" w:styleId="Hyperlink">
    <w:name w:val="Hyperlink"/>
    <w:basedOn w:val="DefaultParagraphFont"/>
    <w:uiPriority w:val="99"/>
    <w:unhideWhenUsed/>
    <w:rsid w:val="00B31447"/>
    <w:rPr>
      <w:color w:val="0563C1" w:themeColor="hyperlink"/>
      <w:u w:val="single"/>
    </w:rPr>
  </w:style>
  <w:style w:type="paragraph" w:styleId="Header">
    <w:name w:val="header"/>
    <w:basedOn w:val="Normal"/>
    <w:link w:val="HeaderChar"/>
    <w:uiPriority w:val="99"/>
    <w:unhideWhenUsed/>
    <w:rsid w:val="004C741F"/>
    <w:pPr>
      <w:tabs>
        <w:tab w:val="center" w:pos="4703"/>
        <w:tab w:val="right" w:pos="9406"/>
      </w:tabs>
      <w:spacing w:after="0" w:line="240" w:lineRule="auto"/>
    </w:pPr>
  </w:style>
  <w:style w:type="character" w:customStyle="1" w:styleId="HeaderChar">
    <w:name w:val="Header Char"/>
    <w:basedOn w:val="DefaultParagraphFont"/>
    <w:link w:val="Header"/>
    <w:uiPriority w:val="99"/>
    <w:rsid w:val="004C741F"/>
    <w:rPr>
      <w:lang w:val="en-GB"/>
    </w:rPr>
  </w:style>
  <w:style w:type="paragraph" w:styleId="Footer">
    <w:name w:val="footer"/>
    <w:basedOn w:val="Normal"/>
    <w:link w:val="FooterChar"/>
    <w:uiPriority w:val="99"/>
    <w:unhideWhenUsed/>
    <w:rsid w:val="004C741F"/>
    <w:pPr>
      <w:tabs>
        <w:tab w:val="center" w:pos="4703"/>
        <w:tab w:val="right" w:pos="9406"/>
      </w:tabs>
      <w:spacing w:after="0" w:line="240" w:lineRule="auto"/>
    </w:pPr>
  </w:style>
  <w:style w:type="character" w:customStyle="1" w:styleId="FooterChar">
    <w:name w:val="Footer Char"/>
    <w:basedOn w:val="DefaultParagraphFont"/>
    <w:link w:val="Footer"/>
    <w:uiPriority w:val="99"/>
    <w:rsid w:val="004C741F"/>
    <w:rPr>
      <w:lang w:val="en-GB"/>
    </w:rPr>
  </w:style>
  <w:style w:type="paragraph" w:styleId="ListParagraph">
    <w:name w:val="List Paragraph"/>
    <w:basedOn w:val="Normal"/>
    <w:link w:val="ListParagraphChar"/>
    <w:uiPriority w:val="34"/>
    <w:qFormat/>
    <w:rsid w:val="00494831"/>
    <w:pPr>
      <w:ind w:left="720"/>
      <w:contextualSpacing/>
    </w:pPr>
  </w:style>
  <w:style w:type="paragraph" w:styleId="Bibliography">
    <w:name w:val="Bibliography"/>
    <w:basedOn w:val="Normal"/>
    <w:next w:val="Normal"/>
    <w:uiPriority w:val="37"/>
    <w:unhideWhenUsed/>
    <w:rsid w:val="001F4B8D"/>
    <w:pPr>
      <w:spacing w:after="0" w:line="480" w:lineRule="auto"/>
      <w:ind w:left="720" w:hanging="720"/>
    </w:pPr>
  </w:style>
  <w:style w:type="paragraph" w:styleId="FootnoteText">
    <w:name w:val="footnote text"/>
    <w:basedOn w:val="Normal"/>
    <w:link w:val="FootnoteTextChar"/>
    <w:uiPriority w:val="99"/>
    <w:semiHidden/>
    <w:unhideWhenUsed/>
    <w:rsid w:val="00DC1E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C1EB8"/>
    <w:rPr>
      <w:rFonts w:ascii="Times New Roman" w:hAnsi="Times New Roman"/>
      <w:sz w:val="20"/>
      <w:szCs w:val="20"/>
      <w:lang w:val="en-GB"/>
    </w:rPr>
  </w:style>
  <w:style w:type="character" w:styleId="FootnoteReference">
    <w:name w:val="footnote reference"/>
    <w:basedOn w:val="DefaultParagraphFont"/>
    <w:uiPriority w:val="99"/>
    <w:semiHidden/>
    <w:unhideWhenUsed/>
    <w:rsid w:val="00DC1EB8"/>
    <w:rPr>
      <w:vertAlign w:val="superscript"/>
    </w:rPr>
  </w:style>
  <w:style w:type="character" w:styleId="CommentReference">
    <w:name w:val="annotation reference"/>
    <w:basedOn w:val="DefaultParagraphFont"/>
    <w:uiPriority w:val="99"/>
    <w:semiHidden/>
    <w:unhideWhenUsed/>
    <w:rsid w:val="00702983"/>
    <w:rPr>
      <w:sz w:val="16"/>
      <w:szCs w:val="16"/>
    </w:rPr>
  </w:style>
  <w:style w:type="paragraph" w:styleId="CommentText">
    <w:name w:val="annotation text"/>
    <w:basedOn w:val="Normal"/>
    <w:link w:val="CommentTextChar"/>
    <w:uiPriority w:val="99"/>
    <w:unhideWhenUsed/>
    <w:rsid w:val="00702983"/>
    <w:pPr>
      <w:spacing w:line="240" w:lineRule="auto"/>
    </w:pPr>
    <w:rPr>
      <w:sz w:val="20"/>
      <w:szCs w:val="20"/>
    </w:rPr>
  </w:style>
  <w:style w:type="character" w:customStyle="1" w:styleId="CommentTextChar">
    <w:name w:val="Comment Text Char"/>
    <w:basedOn w:val="DefaultParagraphFont"/>
    <w:link w:val="CommentText"/>
    <w:uiPriority w:val="99"/>
    <w:rsid w:val="00702983"/>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702983"/>
    <w:rPr>
      <w:b/>
      <w:bCs/>
    </w:rPr>
  </w:style>
  <w:style w:type="character" w:customStyle="1" w:styleId="CommentSubjectChar">
    <w:name w:val="Comment Subject Char"/>
    <w:basedOn w:val="CommentTextChar"/>
    <w:link w:val="CommentSubject"/>
    <w:uiPriority w:val="99"/>
    <w:semiHidden/>
    <w:rsid w:val="00702983"/>
    <w:rPr>
      <w:rFonts w:ascii="Times New Roman" w:hAnsi="Times New Roman"/>
      <w:b/>
      <w:bCs/>
      <w:sz w:val="20"/>
      <w:szCs w:val="20"/>
      <w:lang w:val="en-GB"/>
    </w:rPr>
  </w:style>
  <w:style w:type="character" w:styleId="UnresolvedMention">
    <w:name w:val="Unresolved Mention"/>
    <w:basedOn w:val="DefaultParagraphFont"/>
    <w:uiPriority w:val="99"/>
    <w:unhideWhenUsed/>
    <w:rsid w:val="00702983"/>
    <w:rPr>
      <w:color w:val="605E5C"/>
      <w:shd w:val="clear" w:color="auto" w:fill="E1DFDD"/>
    </w:rPr>
  </w:style>
  <w:style w:type="character" w:styleId="Mention">
    <w:name w:val="Mention"/>
    <w:basedOn w:val="DefaultParagraphFont"/>
    <w:uiPriority w:val="99"/>
    <w:unhideWhenUsed/>
    <w:rsid w:val="00702983"/>
    <w:rPr>
      <w:color w:val="2B579A"/>
      <w:shd w:val="clear" w:color="auto" w:fill="E1DFDD"/>
    </w:rPr>
  </w:style>
  <w:style w:type="character" w:customStyle="1" w:styleId="highlight">
    <w:name w:val="highlight"/>
    <w:basedOn w:val="DefaultParagraphFont"/>
    <w:rsid w:val="006A786F"/>
  </w:style>
  <w:style w:type="paragraph" w:styleId="Revision">
    <w:name w:val="Revision"/>
    <w:hidden/>
    <w:uiPriority w:val="99"/>
    <w:semiHidden/>
    <w:rsid w:val="00BD40B3"/>
    <w:pPr>
      <w:spacing w:after="0" w:line="240" w:lineRule="auto"/>
    </w:pPr>
    <w:rPr>
      <w:rFonts w:ascii="Times New Roman" w:hAnsi="Times New Roman"/>
      <w:sz w:val="24"/>
      <w:lang w:val="en-GB"/>
    </w:rPr>
  </w:style>
  <w:style w:type="character" w:styleId="EndnoteReference">
    <w:name w:val="endnote reference"/>
    <w:basedOn w:val="DefaultParagraphFont"/>
    <w:uiPriority w:val="99"/>
    <w:semiHidden/>
    <w:unhideWhenUsed/>
    <w:rsid w:val="00301051"/>
    <w:rPr>
      <w:vertAlign w:val="superscript"/>
    </w:rPr>
  </w:style>
  <w:style w:type="paragraph" w:styleId="TOC2">
    <w:name w:val="toc 2"/>
    <w:basedOn w:val="Normal"/>
    <w:next w:val="Normal"/>
    <w:autoRedefine/>
    <w:uiPriority w:val="39"/>
    <w:unhideWhenUsed/>
    <w:rsid w:val="00F87FA1"/>
    <w:pPr>
      <w:spacing w:after="100"/>
      <w:ind w:left="240"/>
    </w:pPr>
  </w:style>
  <w:style w:type="character" w:customStyle="1" w:styleId="brand-blue">
    <w:name w:val="brand-blue"/>
    <w:basedOn w:val="DefaultParagraphFont"/>
    <w:rsid w:val="00882D86"/>
  </w:style>
  <w:style w:type="numbering" w:customStyle="1" w:styleId="CurrentList1">
    <w:name w:val="Current List1"/>
    <w:uiPriority w:val="99"/>
    <w:rsid w:val="00F05E32"/>
    <w:pPr>
      <w:numPr>
        <w:numId w:val="18"/>
      </w:numPr>
    </w:pPr>
  </w:style>
  <w:style w:type="paragraph" w:styleId="NoSpacing">
    <w:name w:val="No Spacing"/>
    <w:uiPriority w:val="1"/>
    <w:qFormat/>
    <w:rsid w:val="00324B30"/>
    <w:pPr>
      <w:spacing w:after="0" w:line="240" w:lineRule="auto"/>
    </w:pPr>
    <w:rPr>
      <w:rFonts w:ascii="Times New Roman" w:hAnsi="Times New Roman"/>
      <w:sz w:val="24"/>
      <w:lang w:val="en-GB"/>
    </w:rPr>
  </w:style>
  <w:style w:type="paragraph" w:customStyle="1" w:styleId="paragraph">
    <w:name w:val="paragraph"/>
    <w:basedOn w:val="Normal"/>
    <w:rsid w:val="002B0248"/>
    <w:pPr>
      <w:spacing w:before="100" w:beforeAutospacing="1" w:after="100" w:afterAutospacing="1" w:line="240" w:lineRule="auto"/>
    </w:pPr>
    <w:rPr>
      <w:rFonts w:eastAsia="Times New Roman" w:cs="Times New Roman"/>
      <w:szCs w:val="24"/>
      <w:lang w:eastAsia="en-GB"/>
    </w:rPr>
  </w:style>
  <w:style w:type="character" w:customStyle="1" w:styleId="normaltextrun">
    <w:name w:val="normaltextrun"/>
    <w:basedOn w:val="DefaultParagraphFont"/>
    <w:rsid w:val="002B0248"/>
  </w:style>
  <w:style w:type="character" w:customStyle="1" w:styleId="eop">
    <w:name w:val="eop"/>
    <w:basedOn w:val="DefaultParagraphFont"/>
    <w:rsid w:val="002B0248"/>
  </w:style>
  <w:style w:type="character" w:customStyle="1" w:styleId="superscript">
    <w:name w:val="superscript"/>
    <w:basedOn w:val="DefaultParagraphFont"/>
    <w:rsid w:val="002B0248"/>
  </w:style>
  <w:style w:type="character" w:customStyle="1" w:styleId="Heading3Char">
    <w:name w:val="Heading 3 Char"/>
    <w:basedOn w:val="DefaultParagraphFont"/>
    <w:link w:val="Heading3"/>
    <w:uiPriority w:val="9"/>
    <w:semiHidden/>
    <w:rsid w:val="007A3E3A"/>
    <w:rPr>
      <w:rFonts w:ascii="Times New Roman" w:eastAsiaTheme="majorEastAsia" w:hAnsi="Times New Roman" w:cstheme="majorBidi"/>
      <w:i/>
      <w:color w:val="000000" w:themeColor="text1"/>
      <w:sz w:val="24"/>
      <w:szCs w:val="24"/>
      <w:lang w:val="en-GB"/>
    </w:rPr>
  </w:style>
  <w:style w:type="character" w:customStyle="1" w:styleId="Heading9Char">
    <w:name w:val="Heading 9 Char"/>
    <w:basedOn w:val="DefaultParagraphFont"/>
    <w:link w:val="Heading9"/>
    <w:uiPriority w:val="9"/>
    <w:semiHidden/>
    <w:rsid w:val="005B725D"/>
    <w:rPr>
      <w:rFonts w:asciiTheme="majorHAnsi" w:eastAsiaTheme="majorEastAsia" w:hAnsiTheme="majorHAnsi" w:cstheme="majorBidi"/>
      <w:i/>
      <w:iCs/>
      <w:color w:val="272727" w:themeColor="text1" w:themeTint="D8"/>
      <w:sz w:val="21"/>
      <w:szCs w:val="21"/>
      <w:lang w:val="en-GB"/>
    </w:rPr>
  </w:style>
  <w:style w:type="character" w:customStyle="1" w:styleId="ListParagraphChar">
    <w:name w:val="List Paragraph Char"/>
    <w:basedOn w:val="DefaultParagraphFont"/>
    <w:link w:val="ListParagraph"/>
    <w:uiPriority w:val="34"/>
    <w:rsid w:val="005B725D"/>
    <w:rPr>
      <w:rFonts w:ascii="Times New Roman" w:hAnsi="Times New Roman"/>
      <w:sz w:val="24"/>
      <w:lang w:val="en-GB"/>
    </w:rPr>
  </w:style>
  <w:style w:type="paragraph" w:customStyle="1" w:styleId="CitaviBibliographyHeading">
    <w:name w:val="Citavi Bibliography Heading"/>
    <w:basedOn w:val="Heading1"/>
    <w:link w:val="CitaviBibliographyHeadingChar"/>
    <w:uiPriority w:val="99"/>
    <w:rsid w:val="005B725D"/>
    <w:pPr>
      <w:numPr>
        <w:numId w:val="8"/>
      </w:numPr>
      <w:spacing w:line="259" w:lineRule="auto"/>
    </w:pPr>
    <w:rPr>
      <w:b w:val="0"/>
      <w:lang w:val="en-GB"/>
    </w:rPr>
  </w:style>
  <w:style w:type="character" w:customStyle="1" w:styleId="CitaviBibliographyHeadingChar">
    <w:name w:val="Citavi Bibliography Heading Char"/>
    <w:basedOn w:val="ListParagraphChar"/>
    <w:link w:val="CitaviBibliographyHeading"/>
    <w:uiPriority w:val="99"/>
    <w:rsid w:val="005B725D"/>
    <w:rPr>
      <w:rFonts w:ascii="Times New Roman" w:eastAsiaTheme="majorEastAsia" w:hAnsi="Times New Roman" w:cstheme="majorBidi"/>
      <w:b/>
      <w:sz w:val="24"/>
      <w:szCs w:val="32"/>
      <w:lang w:val="en-GB"/>
    </w:rPr>
  </w:style>
  <w:style w:type="paragraph" w:customStyle="1" w:styleId="CitaviBibliographySubheading8">
    <w:name w:val="Citavi Bibliography Subheading 8"/>
    <w:basedOn w:val="Heading9"/>
    <w:uiPriority w:val="99"/>
    <w:rsid w:val="005B725D"/>
    <w:pPr>
      <w:numPr>
        <w:numId w:val="20"/>
      </w:numPr>
      <w:spacing w:line="259" w:lineRule="auto"/>
      <w:outlineLvl w:val="9"/>
    </w:pPr>
    <w:rPr>
      <w:lang w:val="en-US"/>
    </w:rPr>
  </w:style>
  <w:style w:type="table" w:styleId="PlainTable1">
    <w:name w:val="Plain Table 1"/>
    <w:basedOn w:val="TableNormal"/>
    <w:uiPriority w:val="41"/>
    <w:rsid w:val="00FC038B"/>
    <w:pPr>
      <w:spacing w:after="0" w:line="240" w:lineRule="auto"/>
    </w:p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semiHidden/>
    <w:unhideWhenUsed/>
    <w:qFormat/>
    <w:rsid w:val="0020113B"/>
    <w:pPr>
      <w:spacing w:after="200" w:line="240" w:lineRule="auto"/>
    </w:pPr>
    <w:rPr>
      <w:i/>
      <w:iCs/>
      <w:color w:val="44546A" w:themeColor="text2"/>
      <w:sz w:val="18"/>
      <w:szCs w:val="18"/>
    </w:rPr>
  </w:style>
  <w:style w:type="table" w:styleId="TableGrid">
    <w:name w:val="Table Grid"/>
    <w:basedOn w:val="TableNormal"/>
    <w:uiPriority w:val="39"/>
    <w:rsid w:val="0020113B"/>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FC347F"/>
    <w:pPr>
      <w:spacing w:after="100"/>
      <w:ind w:left="480"/>
    </w:pPr>
  </w:style>
  <w:style w:type="character" w:styleId="Strong">
    <w:name w:val="Strong"/>
    <w:basedOn w:val="DefaultParagraphFont"/>
    <w:uiPriority w:val="22"/>
    <w:qFormat/>
    <w:rsid w:val="00D8323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183542">
      <w:bodyDiv w:val="1"/>
      <w:marLeft w:val="0"/>
      <w:marRight w:val="0"/>
      <w:marTop w:val="0"/>
      <w:marBottom w:val="0"/>
      <w:divBdr>
        <w:top w:val="none" w:sz="0" w:space="0" w:color="auto"/>
        <w:left w:val="none" w:sz="0" w:space="0" w:color="auto"/>
        <w:bottom w:val="none" w:sz="0" w:space="0" w:color="auto"/>
        <w:right w:val="none" w:sz="0" w:space="0" w:color="auto"/>
      </w:divBdr>
    </w:div>
    <w:div w:id="33504789">
      <w:bodyDiv w:val="1"/>
      <w:marLeft w:val="0"/>
      <w:marRight w:val="0"/>
      <w:marTop w:val="0"/>
      <w:marBottom w:val="0"/>
      <w:divBdr>
        <w:top w:val="none" w:sz="0" w:space="0" w:color="auto"/>
        <w:left w:val="none" w:sz="0" w:space="0" w:color="auto"/>
        <w:bottom w:val="none" w:sz="0" w:space="0" w:color="auto"/>
        <w:right w:val="none" w:sz="0" w:space="0" w:color="auto"/>
      </w:divBdr>
    </w:div>
    <w:div w:id="314451006">
      <w:bodyDiv w:val="1"/>
      <w:marLeft w:val="0"/>
      <w:marRight w:val="0"/>
      <w:marTop w:val="0"/>
      <w:marBottom w:val="0"/>
      <w:divBdr>
        <w:top w:val="none" w:sz="0" w:space="0" w:color="auto"/>
        <w:left w:val="none" w:sz="0" w:space="0" w:color="auto"/>
        <w:bottom w:val="none" w:sz="0" w:space="0" w:color="auto"/>
        <w:right w:val="none" w:sz="0" w:space="0" w:color="auto"/>
      </w:divBdr>
    </w:div>
    <w:div w:id="361983802">
      <w:bodyDiv w:val="1"/>
      <w:marLeft w:val="0"/>
      <w:marRight w:val="0"/>
      <w:marTop w:val="0"/>
      <w:marBottom w:val="0"/>
      <w:divBdr>
        <w:top w:val="none" w:sz="0" w:space="0" w:color="auto"/>
        <w:left w:val="none" w:sz="0" w:space="0" w:color="auto"/>
        <w:bottom w:val="none" w:sz="0" w:space="0" w:color="auto"/>
        <w:right w:val="none" w:sz="0" w:space="0" w:color="auto"/>
      </w:divBdr>
      <w:divsChild>
        <w:div w:id="64106650">
          <w:marLeft w:val="1166"/>
          <w:marRight w:val="0"/>
          <w:marTop w:val="86"/>
          <w:marBottom w:val="0"/>
          <w:divBdr>
            <w:top w:val="none" w:sz="0" w:space="0" w:color="auto"/>
            <w:left w:val="none" w:sz="0" w:space="0" w:color="auto"/>
            <w:bottom w:val="none" w:sz="0" w:space="0" w:color="auto"/>
            <w:right w:val="none" w:sz="0" w:space="0" w:color="auto"/>
          </w:divBdr>
        </w:div>
        <w:div w:id="614406300">
          <w:marLeft w:val="1166"/>
          <w:marRight w:val="0"/>
          <w:marTop w:val="86"/>
          <w:marBottom w:val="0"/>
          <w:divBdr>
            <w:top w:val="none" w:sz="0" w:space="0" w:color="auto"/>
            <w:left w:val="none" w:sz="0" w:space="0" w:color="auto"/>
            <w:bottom w:val="none" w:sz="0" w:space="0" w:color="auto"/>
            <w:right w:val="none" w:sz="0" w:space="0" w:color="auto"/>
          </w:divBdr>
        </w:div>
        <w:div w:id="1164860536">
          <w:marLeft w:val="547"/>
          <w:marRight w:val="0"/>
          <w:marTop w:val="86"/>
          <w:marBottom w:val="0"/>
          <w:divBdr>
            <w:top w:val="none" w:sz="0" w:space="0" w:color="auto"/>
            <w:left w:val="none" w:sz="0" w:space="0" w:color="auto"/>
            <w:bottom w:val="none" w:sz="0" w:space="0" w:color="auto"/>
            <w:right w:val="none" w:sz="0" w:space="0" w:color="auto"/>
          </w:divBdr>
        </w:div>
        <w:div w:id="1421023559">
          <w:marLeft w:val="1166"/>
          <w:marRight w:val="0"/>
          <w:marTop w:val="86"/>
          <w:marBottom w:val="0"/>
          <w:divBdr>
            <w:top w:val="none" w:sz="0" w:space="0" w:color="auto"/>
            <w:left w:val="none" w:sz="0" w:space="0" w:color="auto"/>
            <w:bottom w:val="none" w:sz="0" w:space="0" w:color="auto"/>
            <w:right w:val="none" w:sz="0" w:space="0" w:color="auto"/>
          </w:divBdr>
        </w:div>
      </w:divsChild>
    </w:div>
    <w:div w:id="521435835">
      <w:bodyDiv w:val="1"/>
      <w:marLeft w:val="0"/>
      <w:marRight w:val="0"/>
      <w:marTop w:val="0"/>
      <w:marBottom w:val="0"/>
      <w:divBdr>
        <w:top w:val="none" w:sz="0" w:space="0" w:color="auto"/>
        <w:left w:val="none" w:sz="0" w:space="0" w:color="auto"/>
        <w:bottom w:val="none" w:sz="0" w:space="0" w:color="auto"/>
        <w:right w:val="none" w:sz="0" w:space="0" w:color="auto"/>
      </w:divBdr>
    </w:div>
    <w:div w:id="624388947">
      <w:bodyDiv w:val="1"/>
      <w:marLeft w:val="0"/>
      <w:marRight w:val="0"/>
      <w:marTop w:val="0"/>
      <w:marBottom w:val="0"/>
      <w:divBdr>
        <w:top w:val="none" w:sz="0" w:space="0" w:color="auto"/>
        <w:left w:val="none" w:sz="0" w:space="0" w:color="auto"/>
        <w:bottom w:val="none" w:sz="0" w:space="0" w:color="auto"/>
        <w:right w:val="none" w:sz="0" w:space="0" w:color="auto"/>
      </w:divBdr>
    </w:div>
    <w:div w:id="691078352">
      <w:bodyDiv w:val="1"/>
      <w:marLeft w:val="0"/>
      <w:marRight w:val="0"/>
      <w:marTop w:val="0"/>
      <w:marBottom w:val="0"/>
      <w:divBdr>
        <w:top w:val="none" w:sz="0" w:space="0" w:color="auto"/>
        <w:left w:val="none" w:sz="0" w:space="0" w:color="auto"/>
        <w:bottom w:val="none" w:sz="0" w:space="0" w:color="auto"/>
        <w:right w:val="none" w:sz="0" w:space="0" w:color="auto"/>
      </w:divBdr>
    </w:div>
    <w:div w:id="763108041">
      <w:bodyDiv w:val="1"/>
      <w:marLeft w:val="0"/>
      <w:marRight w:val="0"/>
      <w:marTop w:val="0"/>
      <w:marBottom w:val="0"/>
      <w:divBdr>
        <w:top w:val="none" w:sz="0" w:space="0" w:color="auto"/>
        <w:left w:val="none" w:sz="0" w:space="0" w:color="auto"/>
        <w:bottom w:val="none" w:sz="0" w:space="0" w:color="auto"/>
        <w:right w:val="none" w:sz="0" w:space="0" w:color="auto"/>
      </w:divBdr>
      <w:divsChild>
        <w:div w:id="2901609">
          <w:marLeft w:val="0"/>
          <w:marRight w:val="0"/>
          <w:marTop w:val="0"/>
          <w:marBottom w:val="0"/>
          <w:divBdr>
            <w:top w:val="none" w:sz="0" w:space="0" w:color="auto"/>
            <w:left w:val="none" w:sz="0" w:space="0" w:color="auto"/>
            <w:bottom w:val="none" w:sz="0" w:space="0" w:color="auto"/>
            <w:right w:val="none" w:sz="0" w:space="0" w:color="auto"/>
          </w:divBdr>
        </w:div>
        <w:div w:id="154690606">
          <w:marLeft w:val="0"/>
          <w:marRight w:val="0"/>
          <w:marTop w:val="0"/>
          <w:marBottom w:val="0"/>
          <w:divBdr>
            <w:top w:val="none" w:sz="0" w:space="0" w:color="auto"/>
            <w:left w:val="none" w:sz="0" w:space="0" w:color="auto"/>
            <w:bottom w:val="none" w:sz="0" w:space="0" w:color="auto"/>
            <w:right w:val="none" w:sz="0" w:space="0" w:color="auto"/>
          </w:divBdr>
        </w:div>
        <w:div w:id="670573166">
          <w:marLeft w:val="0"/>
          <w:marRight w:val="0"/>
          <w:marTop w:val="0"/>
          <w:marBottom w:val="0"/>
          <w:divBdr>
            <w:top w:val="none" w:sz="0" w:space="0" w:color="auto"/>
            <w:left w:val="none" w:sz="0" w:space="0" w:color="auto"/>
            <w:bottom w:val="none" w:sz="0" w:space="0" w:color="auto"/>
            <w:right w:val="none" w:sz="0" w:space="0" w:color="auto"/>
          </w:divBdr>
        </w:div>
        <w:div w:id="685405550">
          <w:marLeft w:val="0"/>
          <w:marRight w:val="0"/>
          <w:marTop w:val="0"/>
          <w:marBottom w:val="0"/>
          <w:divBdr>
            <w:top w:val="none" w:sz="0" w:space="0" w:color="auto"/>
            <w:left w:val="none" w:sz="0" w:space="0" w:color="auto"/>
            <w:bottom w:val="none" w:sz="0" w:space="0" w:color="auto"/>
            <w:right w:val="none" w:sz="0" w:space="0" w:color="auto"/>
          </w:divBdr>
        </w:div>
        <w:div w:id="849489430">
          <w:marLeft w:val="0"/>
          <w:marRight w:val="0"/>
          <w:marTop w:val="0"/>
          <w:marBottom w:val="0"/>
          <w:divBdr>
            <w:top w:val="none" w:sz="0" w:space="0" w:color="auto"/>
            <w:left w:val="none" w:sz="0" w:space="0" w:color="auto"/>
            <w:bottom w:val="none" w:sz="0" w:space="0" w:color="auto"/>
            <w:right w:val="none" w:sz="0" w:space="0" w:color="auto"/>
          </w:divBdr>
        </w:div>
        <w:div w:id="1098260293">
          <w:marLeft w:val="0"/>
          <w:marRight w:val="0"/>
          <w:marTop w:val="0"/>
          <w:marBottom w:val="0"/>
          <w:divBdr>
            <w:top w:val="none" w:sz="0" w:space="0" w:color="auto"/>
            <w:left w:val="none" w:sz="0" w:space="0" w:color="auto"/>
            <w:bottom w:val="none" w:sz="0" w:space="0" w:color="auto"/>
            <w:right w:val="none" w:sz="0" w:space="0" w:color="auto"/>
          </w:divBdr>
        </w:div>
        <w:div w:id="1677146800">
          <w:marLeft w:val="0"/>
          <w:marRight w:val="0"/>
          <w:marTop w:val="0"/>
          <w:marBottom w:val="0"/>
          <w:divBdr>
            <w:top w:val="none" w:sz="0" w:space="0" w:color="auto"/>
            <w:left w:val="none" w:sz="0" w:space="0" w:color="auto"/>
            <w:bottom w:val="none" w:sz="0" w:space="0" w:color="auto"/>
            <w:right w:val="none" w:sz="0" w:space="0" w:color="auto"/>
          </w:divBdr>
        </w:div>
        <w:div w:id="1819222723">
          <w:marLeft w:val="0"/>
          <w:marRight w:val="0"/>
          <w:marTop w:val="0"/>
          <w:marBottom w:val="0"/>
          <w:divBdr>
            <w:top w:val="none" w:sz="0" w:space="0" w:color="auto"/>
            <w:left w:val="none" w:sz="0" w:space="0" w:color="auto"/>
            <w:bottom w:val="none" w:sz="0" w:space="0" w:color="auto"/>
            <w:right w:val="none" w:sz="0" w:space="0" w:color="auto"/>
          </w:divBdr>
        </w:div>
      </w:divsChild>
    </w:div>
    <w:div w:id="809787496">
      <w:bodyDiv w:val="1"/>
      <w:marLeft w:val="0"/>
      <w:marRight w:val="0"/>
      <w:marTop w:val="0"/>
      <w:marBottom w:val="0"/>
      <w:divBdr>
        <w:top w:val="none" w:sz="0" w:space="0" w:color="auto"/>
        <w:left w:val="none" w:sz="0" w:space="0" w:color="auto"/>
        <w:bottom w:val="none" w:sz="0" w:space="0" w:color="auto"/>
        <w:right w:val="none" w:sz="0" w:space="0" w:color="auto"/>
      </w:divBdr>
    </w:div>
    <w:div w:id="966155304">
      <w:bodyDiv w:val="1"/>
      <w:marLeft w:val="0"/>
      <w:marRight w:val="0"/>
      <w:marTop w:val="0"/>
      <w:marBottom w:val="0"/>
      <w:divBdr>
        <w:top w:val="none" w:sz="0" w:space="0" w:color="auto"/>
        <w:left w:val="none" w:sz="0" w:space="0" w:color="auto"/>
        <w:bottom w:val="none" w:sz="0" w:space="0" w:color="auto"/>
        <w:right w:val="none" w:sz="0" w:space="0" w:color="auto"/>
      </w:divBdr>
    </w:div>
    <w:div w:id="1106804221">
      <w:bodyDiv w:val="1"/>
      <w:marLeft w:val="0"/>
      <w:marRight w:val="0"/>
      <w:marTop w:val="0"/>
      <w:marBottom w:val="0"/>
      <w:divBdr>
        <w:top w:val="none" w:sz="0" w:space="0" w:color="auto"/>
        <w:left w:val="none" w:sz="0" w:space="0" w:color="auto"/>
        <w:bottom w:val="none" w:sz="0" w:space="0" w:color="auto"/>
        <w:right w:val="none" w:sz="0" w:space="0" w:color="auto"/>
      </w:divBdr>
    </w:div>
    <w:div w:id="1112243664">
      <w:bodyDiv w:val="1"/>
      <w:marLeft w:val="0"/>
      <w:marRight w:val="0"/>
      <w:marTop w:val="0"/>
      <w:marBottom w:val="0"/>
      <w:divBdr>
        <w:top w:val="none" w:sz="0" w:space="0" w:color="auto"/>
        <w:left w:val="none" w:sz="0" w:space="0" w:color="auto"/>
        <w:bottom w:val="none" w:sz="0" w:space="0" w:color="auto"/>
        <w:right w:val="none" w:sz="0" w:space="0" w:color="auto"/>
      </w:divBdr>
    </w:div>
    <w:div w:id="1124737232">
      <w:bodyDiv w:val="1"/>
      <w:marLeft w:val="0"/>
      <w:marRight w:val="0"/>
      <w:marTop w:val="0"/>
      <w:marBottom w:val="0"/>
      <w:divBdr>
        <w:top w:val="none" w:sz="0" w:space="0" w:color="auto"/>
        <w:left w:val="none" w:sz="0" w:space="0" w:color="auto"/>
        <w:bottom w:val="none" w:sz="0" w:space="0" w:color="auto"/>
        <w:right w:val="none" w:sz="0" w:space="0" w:color="auto"/>
      </w:divBdr>
    </w:div>
    <w:div w:id="1141768595">
      <w:bodyDiv w:val="1"/>
      <w:marLeft w:val="0"/>
      <w:marRight w:val="0"/>
      <w:marTop w:val="0"/>
      <w:marBottom w:val="0"/>
      <w:divBdr>
        <w:top w:val="none" w:sz="0" w:space="0" w:color="auto"/>
        <w:left w:val="none" w:sz="0" w:space="0" w:color="auto"/>
        <w:bottom w:val="none" w:sz="0" w:space="0" w:color="auto"/>
        <w:right w:val="none" w:sz="0" w:space="0" w:color="auto"/>
      </w:divBdr>
    </w:div>
    <w:div w:id="1146891822">
      <w:bodyDiv w:val="1"/>
      <w:marLeft w:val="0"/>
      <w:marRight w:val="0"/>
      <w:marTop w:val="0"/>
      <w:marBottom w:val="0"/>
      <w:divBdr>
        <w:top w:val="none" w:sz="0" w:space="0" w:color="auto"/>
        <w:left w:val="none" w:sz="0" w:space="0" w:color="auto"/>
        <w:bottom w:val="none" w:sz="0" w:space="0" w:color="auto"/>
        <w:right w:val="none" w:sz="0" w:space="0" w:color="auto"/>
      </w:divBdr>
    </w:div>
    <w:div w:id="1161969968">
      <w:bodyDiv w:val="1"/>
      <w:marLeft w:val="0"/>
      <w:marRight w:val="0"/>
      <w:marTop w:val="0"/>
      <w:marBottom w:val="0"/>
      <w:divBdr>
        <w:top w:val="none" w:sz="0" w:space="0" w:color="auto"/>
        <w:left w:val="none" w:sz="0" w:space="0" w:color="auto"/>
        <w:bottom w:val="none" w:sz="0" w:space="0" w:color="auto"/>
        <w:right w:val="none" w:sz="0" w:space="0" w:color="auto"/>
      </w:divBdr>
    </w:div>
    <w:div w:id="1232690426">
      <w:bodyDiv w:val="1"/>
      <w:marLeft w:val="0"/>
      <w:marRight w:val="0"/>
      <w:marTop w:val="0"/>
      <w:marBottom w:val="0"/>
      <w:divBdr>
        <w:top w:val="none" w:sz="0" w:space="0" w:color="auto"/>
        <w:left w:val="none" w:sz="0" w:space="0" w:color="auto"/>
        <w:bottom w:val="none" w:sz="0" w:space="0" w:color="auto"/>
        <w:right w:val="none" w:sz="0" w:space="0" w:color="auto"/>
      </w:divBdr>
    </w:div>
    <w:div w:id="1299914075">
      <w:bodyDiv w:val="1"/>
      <w:marLeft w:val="0"/>
      <w:marRight w:val="0"/>
      <w:marTop w:val="0"/>
      <w:marBottom w:val="0"/>
      <w:divBdr>
        <w:top w:val="none" w:sz="0" w:space="0" w:color="auto"/>
        <w:left w:val="none" w:sz="0" w:space="0" w:color="auto"/>
        <w:bottom w:val="none" w:sz="0" w:space="0" w:color="auto"/>
        <w:right w:val="none" w:sz="0" w:space="0" w:color="auto"/>
      </w:divBdr>
    </w:div>
    <w:div w:id="1569222014">
      <w:bodyDiv w:val="1"/>
      <w:marLeft w:val="0"/>
      <w:marRight w:val="0"/>
      <w:marTop w:val="0"/>
      <w:marBottom w:val="0"/>
      <w:divBdr>
        <w:top w:val="none" w:sz="0" w:space="0" w:color="auto"/>
        <w:left w:val="none" w:sz="0" w:space="0" w:color="auto"/>
        <w:bottom w:val="none" w:sz="0" w:space="0" w:color="auto"/>
        <w:right w:val="none" w:sz="0" w:space="0" w:color="auto"/>
      </w:divBdr>
    </w:div>
    <w:div w:id="1619600677">
      <w:bodyDiv w:val="1"/>
      <w:marLeft w:val="0"/>
      <w:marRight w:val="0"/>
      <w:marTop w:val="0"/>
      <w:marBottom w:val="0"/>
      <w:divBdr>
        <w:top w:val="none" w:sz="0" w:space="0" w:color="auto"/>
        <w:left w:val="none" w:sz="0" w:space="0" w:color="auto"/>
        <w:bottom w:val="none" w:sz="0" w:space="0" w:color="auto"/>
        <w:right w:val="none" w:sz="0" w:space="0" w:color="auto"/>
      </w:divBdr>
    </w:div>
    <w:div w:id="1700274338">
      <w:bodyDiv w:val="1"/>
      <w:marLeft w:val="0"/>
      <w:marRight w:val="0"/>
      <w:marTop w:val="0"/>
      <w:marBottom w:val="0"/>
      <w:divBdr>
        <w:top w:val="none" w:sz="0" w:space="0" w:color="auto"/>
        <w:left w:val="none" w:sz="0" w:space="0" w:color="auto"/>
        <w:bottom w:val="none" w:sz="0" w:space="0" w:color="auto"/>
        <w:right w:val="none" w:sz="0" w:space="0" w:color="auto"/>
      </w:divBdr>
    </w:div>
    <w:div w:id="1798912614">
      <w:bodyDiv w:val="1"/>
      <w:marLeft w:val="0"/>
      <w:marRight w:val="0"/>
      <w:marTop w:val="0"/>
      <w:marBottom w:val="0"/>
      <w:divBdr>
        <w:top w:val="none" w:sz="0" w:space="0" w:color="auto"/>
        <w:left w:val="none" w:sz="0" w:space="0" w:color="auto"/>
        <w:bottom w:val="none" w:sz="0" w:space="0" w:color="auto"/>
        <w:right w:val="none" w:sz="0" w:space="0" w:color="auto"/>
      </w:divBdr>
    </w:div>
    <w:div w:id="1873112274">
      <w:bodyDiv w:val="1"/>
      <w:marLeft w:val="0"/>
      <w:marRight w:val="0"/>
      <w:marTop w:val="0"/>
      <w:marBottom w:val="0"/>
      <w:divBdr>
        <w:top w:val="none" w:sz="0" w:space="0" w:color="auto"/>
        <w:left w:val="none" w:sz="0" w:space="0" w:color="auto"/>
        <w:bottom w:val="none" w:sz="0" w:space="0" w:color="auto"/>
        <w:right w:val="none" w:sz="0" w:space="0" w:color="auto"/>
      </w:divBdr>
    </w:div>
    <w:div w:id="1884561538">
      <w:bodyDiv w:val="1"/>
      <w:marLeft w:val="0"/>
      <w:marRight w:val="0"/>
      <w:marTop w:val="0"/>
      <w:marBottom w:val="0"/>
      <w:divBdr>
        <w:top w:val="none" w:sz="0" w:space="0" w:color="auto"/>
        <w:left w:val="none" w:sz="0" w:space="0" w:color="auto"/>
        <w:bottom w:val="none" w:sz="0" w:space="0" w:color="auto"/>
        <w:right w:val="none" w:sz="0" w:space="0" w:color="auto"/>
      </w:divBdr>
    </w:div>
    <w:div w:id="1928689391">
      <w:bodyDiv w:val="1"/>
      <w:marLeft w:val="0"/>
      <w:marRight w:val="0"/>
      <w:marTop w:val="0"/>
      <w:marBottom w:val="0"/>
      <w:divBdr>
        <w:top w:val="none" w:sz="0" w:space="0" w:color="auto"/>
        <w:left w:val="none" w:sz="0" w:space="0" w:color="auto"/>
        <w:bottom w:val="none" w:sz="0" w:space="0" w:color="auto"/>
        <w:right w:val="none" w:sz="0" w:space="0" w:color="auto"/>
      </w:divBdr>
    </w:div>
    <w:div w:id="1974941083">
      <w:bodyDiv w:val="1"/>
      <w:marLeft w:val="0"/>
      <w:marRight w:val="0"/>
      <w:marTop w:val="0"/>
      <w:marBottom w:val="0"/>
      <w:divBdr>
        <w:top w:val="none" w:sz="0" w:space="0" w:color="auto"/>
        <w:left w:val="none" w:sz="0" w:space="0" w:color="auto"/>
        <w:bottom w:val="none" w:sz="0" w:space="0" w:color="auto"/>
        <w:right w:val="none" w:sz="0" w:space="0" w:color="auto"/>
      </w:divBdr>
      <w:divsChild>
        <w:div w:id="132138775">
          <w:marLeft w:val="547"/>
          <w:marRight w:val="0"/>
          <w:marTop w:val="86"/>
          <w:marBottom w:val="0"/>
          <w:divBdr>
            <w:top w:val="none" w:sz="0" w:space="0" w:color="auto"/>
            <w:left w:val="none" w:sz="0" w:space="0" w:color="auto"/>
            <w:bottom w:val="none" w:sz="0" w:space="0" w:color="auto"/>
            <w:right w:val="none" w:sz="0" w:space="0" w:color="auto"/>
          </w:divBdr>
        </w:div>
        <w:div w:id="217714972">
          <w:marLeft w:val="1166"/>
          <w:marRight w:val="0"/>
          <w:marTop w:val="86"/>
          <w:marBottom w:val="0"/>
          <w:divBdr>
            <w:top w:val="none" w:sz="0" w:space="0" w:color="auto"/>
            <w:left w:val="none" w:sz="0" w:space="0" w:color="auto"/>
            <w:bottom w:val="none" w:sz="0" w:space="0" w:color="auto"/>
            <w:right w:val="none" w:sz="0" w:space="0" w:color="auto"/>
          </w:divBdr>
        </w:div>
        <w:div w:id="570316741">
          <w:marLeft w:val="547"/>
          <w:marRight w:val="0"/>
          <w:marTop w:val="86"/>
          <w:marBottom w:val="0"/>
          <w:divBdr>
            <w:top w:val="none" w:sz="0" w:space="0" w:color="auto"/>
            <w:left w:val="none" w:sz="0" w:space="0" w:color="auto"/>
            <w:bottom w:val="none" w:sz="0" w:space="0" w:color="auto"/>
            <w:right w:val="none" w:sz="0" w:space="0" w:color="auto"/>
          </w:divBdr>
        </w:div>
        <w:div w:id="710344896">
          <w:marLeft w:val="1166"/>
          <w:marRight w:val="0"/>
          <w:marTop w:val="86"/>
          <w:marBottom w:val="0"/>
          <w:divBdr>
            <w:top w:val="none" w:sz="0" w:space="0" w:color="auto"/>
            <w:left w:val="none" w:sz="0" w:space="0" w:color="auto"/>
            <w:bottom w:val="none" w:sz="0" w:space="0" w:color="auto"/>
            <w:right w:val="none" w:sz="0" w:space="0" w:color="auto"/>
          </w:divBdr>
        </w:div>
        <w:div w:id="1233076535">
          <w:marLeft w:val="547"/>
          <w:marRight w:val="0"/>
          <w:marTop w:val="86"/>
          <w:marBottom w:val="0"/>
          <w:divBdr>
            <w:top w:val="none" w:sz="0" w:space="0" w:color="auto"/>
            <w:left w:val="none" w:sz="0" w:space="0" w:color="auto"/>
            <w:bottom w:val="none" w:sz="0" w:space="0" w:color="auto"/>
            <w:right w:val="none" w:sz="0" w:space="0" w:color="auto"/>
          </w:divBdr>
        </w:div>
        <w:div w:id="1248735374">
          <w:marLeft w:val="547"/>
          <w:marRight w:val="0"/>
          <w:marTop w:val="86"/>
          <w:marBottom w:val="0"/>
          <w:divBdr>
            <w:top w:val="none" w:sz="0" w:space="0" w:color="auto"/>
            <w:left w:val="none" w:sz="0" w:space="0" w:color="auto"/>
            <w:bottom w:val="none" w:sz="0" w:space="0" w:color="auto"/>
            <w:right w:val="none" w:sz="0" w:space="0" w:color="auto"/>
          </w:divBdr>
        </w:div>
        <w:div w:id="1892032171">
          <w:marLeft w:val="547"/>
          <w:marRight w:val="0"/>
          <w:marTop w:val="86"/>
          <w:marBottom w:val="0"/>
          <w:divBdr>
            <w:top w:val="none" w:sz="0" w:space="0" w:color="auto"/>
            <w:left w:val="none" w:sz="0" w:space="0" w:color="auto"/>
            <w:bottom w:val="none" w:sz="0" w:space="0" w:color="auto"/>
            <w:right w:val="none" w:sz="0" w:space="0" w:color="auto"/>
          </w:divBdr>
        </w:div>
      </w:divsChild>
    </w:div>
    <w:div w:id="2046908424">
      <w:bodyDiv w:val="1"/>
      <w:marLeft w:val="0"/>
      <w:marRight w:val="0"/>
      <w:marTop w:val="0"/>
      <w:marBottom w:val="0"/>
      <w:divBdr>
        <w:top w:val="none" w:sz="0" w:space="0" w:color="auto"/>
        <w:left w:val="none" w:sz="0" w:space="0" w:color="auto"/>
        <w:bottom w:val="none" w:sz="0" w:space="0" w:color="auto"/>
        <w:right w:val="none" w:sz="0" w:space="0" w:color="auto"/>
      </w:divBdr>
    </w:div>
    <w:div w:id="2073190557">
      <w:bodyDiv w:val="1"/>
      <w:marLeft w:val="0"/>
      <w:marRight w:val="0"/>
      <w:marTop w:val="0"/>
      <w:marBottom w:val="0"/>
      <w:divBdr>
        <w:top w:val="none" w:sz="0" w:space="0" w:color="auto"/>
        <w:left w:val="none" w:sz="0" w:space="0" w:color="auto"/>
        <w:bottom w:val="none" w:sz="0" w:space="0" w:color="auto"/>
        <w:right w:val="none" w:sz="0" w:space="0" w:color="auto"/>
      </w:divBdr>
    </w:div>
    <w:div w:id="2094546715">
      <w:bodyDiv w:val="1"/>
      <w:marLeft w:val="0"/>
      <w:marRight w:val="0"/>
      <w:marTop w:val="0"/>
      <w:marBottom w:val="0"/>
      <w:divBdr>
        <w:top w:val="none" w:sz="0" w:space="0" w:color="auto"/>
        <w:left w:val="none" w:sz="0" w:space="0" w:color="auto"/>
        <w:bottom w:val="none" w:sz="0" w:space="0" w:color="auto"/>
        <w:right w:val="none" w:sz="0" w:space="0" w:color="auto"/>
      </w:divBdr>
      <w:divsChild>
        <w:div w:id="660813014">
          <w:marLeft w:val="1166"/>
          <w:marRight w:val="0"/>
          <w:marTop w:val="67"/>
          <w:marBottom w:val="0"/>
          <w:divBdr>
            <w:top w:val="none" w:sz="0" w:space="0" w:color="auto"/>
            <w:left w:val="none" w:sz="0" w:space="0" w:color="auto"/>
            <w:bottom w:val="none" w:sz="0" w:space="0" w:color="auto"/>
            <w:right w:val="none" w:sz="0" w:space="0" w:color="auto"/>
          </w:divBdr>
        </w:div>
        <w:div w:id="753549505">
          <w:marLeft w:val="1166"/>
          <w:marRight w:val="0"/>
          <w:marTop w:val="67"/>
          <w:marBottom w:val="0"/>
          <w:divBdr>
            <w:top w:val="none" w:sz="0" w:space="0" w:color="auto"/>
            <w:left w:val="none" w:sz="0" w:space="0" w:color="auto"/>
            <w:bottom w:val="none" w:sz="0" w:space="0" w:color="auto"/>
            <w:right w:val="none" w:sz="0" w:space="0" w:color="auto"/>
          </w:divBdr>
        </w:div>
        <w:div w:id="1117330838">
          <w:marLeft w:val="547"/>
          <w:marRight w:val="0"/>
          <w:marTop w:val="86"/>
          <w:marBottom w:val="0"/>
          <w:divBdr>
            <w:top w:val="none" w:sz="0" w:space="0" w:color="auto"/>
            <w:left w:val="none" w:sz="0" w:space="0" w:color="auto"/>
            <w:bottom w:val="none" w:sz="0" w:space="0" w:color="auto"/>
            <w:right w:val="none" w:sz="0" w:space="0" w:color="auto"/>
          </w:divBdr>
        </w:div>
        <w:div w:id="1292711956">
          <w:marLeft w:val="1166"/>
          <w:marRight w:val="0"/>
          <w:marTop w:val="67"/>
          <w:marBottom w:val="0"/>
          <w:divBdr>
            <w:top w:val="none" w:sz="0" w:space="0" w:color="auto"/>
            <w:left w:val="none" w:sz="0" w:space="0" w:color="auto"/>
            <w:bottom w:val="none" w:sz="0" w:space="0" w:color="auto"/>
            <w:right w:val="none" w:sz="0" w:space="0" w:color="auto"/>
          </w:divBdr>
        </w:div>
        <w:div w:id="1300453199">
          <w:marLeft w:val="547"/>
          <w:marRight w:val="0"/>
          <w:marTop w:val="86"/>
          <w:marBottom w:val="0"/>
          <w:divBdr>
            <w:top w:val="none" w:sz="0" w:space="0" w:color="auto"/>
            <w:left w:val="none" w:sz="0" w:space="0" w:color="auto"/>
            <w:bottom w:val="none" w:sz="0" w:space="0" w:color="auto"/>
            <w:right w:val="none" w:sz="0" w:space="0" w:color="auto"/>
          </w:divBdr>
        </w:div>
        <w:div w:id="1386104620">
          <w:marLeft w:val="1166"/>
          <w:marRight w:val="0"/>
          <w:marTop w:val="67"/>
          <w:marBottom w:val="0"/>
          <w:divBdr>
            <w:top w:val="none" w:sz="0" w:space="0" w:color="auto"/>
            <w:left w:val="none" w:sz="0" w:space="0" w:color="auto"/>
            <w:bottom w:val="none" w:sz="0" w:space="0" w:color="auto"/>
            <w:right w:val="none" w:sz="0" w:space="0" w:color="auto"/>
          </w:divBdr>
        </w:div>
        <w:div w:id="1625427468">
          <w:marLeft w:val="547"/>
          <w:marRight w:val="0"/>
          <w:marTop w:val="86"/>
          <w:marBottom w:val="0"/>
          <w:divBdr>
            <w:top w:val="none" w:sz="0" w:space="0" w:color="auto"/>
            <w:left w:val="none" w:sz="0" w:space="0" w:color="auto"/>
            <w:bottom w:val="none" w:sz="0" w:space="0" w:color="auto"/>
            <w:right w:val="none" w:sz="0" w:space="0" w:color="auto"/>
          </w:divBdr>
        </w:div>
        <w:div w:id="1815220588">
          <w:marLeft w:val="1166"/>
          <w:marRight w:val="0"/>
          <w:marTop w:val="67"/>
          <w:marBottom w:val="0"/>
          <w:divBdr>
            <w:top w:val="none" w:sz="0" w:space="0" w:color="auto"/>
            <w:left w:val="none" w:sz="0" w:space="0" w:color="auto"/>
            <w:bottom w:val="none" w:sz="0" w:space="0" w:color="auto"/>
            <w:right w:val="none" w:sz="0" w:space="0" w:color="auto"/>
          </w:divBdr>
        </w:div>
        <w:div w:id="1875069286">
          <w:marLeft w:val="1166"/>
          <w:marRight w:val="0"/>
          <w:marTop w:val="67"/>
          <w:marBottom w:val="0"/>
          <w:divBdr>
            <w:top w:val="none" w:sz="0" w:space="0" w:color="auto"/>
            <w:left w:val="none" w:sz="0" w:space="0" w:color="auto"/>
            <w:bottom w:val="none" w:sz="0" w:space="0" w:color="auto"/>
            <w:right w:val="none" w:sz="0" w:space="0" w:color="auto"/>
          </w:divBdr>
        </w:div>
      </w:divsChild>
    </w:div>
  </w:divs>
</w:webSettings>
</file>

<file path=word/_rels/comments.xml.rels><?xml version="1.0" encoding="UTF-8" standalone="yes"?>
<Relationships xmlns="http://schemas.openxmlformats.org/package/2006/relationships"><Relationship Id="rId1" Type="http://schemas.openxmlformats.org/officeDocument/2006/relationships/hyperlink" Target="https://drive.google.com/file/d/1VseJc1c7w8mLwuKm1JSHCU-51Xs9smiu/view" TargetMode="External"/></Relationship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hyperlink" Target="https://www.scimagojr.com/journalsearch.php?q=18651&amp;tip=sid&amp;clean=0" TargetMode="External"/><Relationship Id="rId26" Type="http://schemas.openxmlformats.org/officeDocument/2006/relationships/hyperlink" Target="https://www.scimagojr.com/journalsearch.php?q=15555&amp;tip=sid&amp;clean=0" TargetMode="External"/><Relationship Id="rId39" Type="http://schemas.openxmlformats.org/officeDocument/2006/relationships/theme" Target="theme/theme1.xml"/><Relationship Id="rId21" Type="http://schemas.openxmlformats.org/officeDocument/2006/relationships/hyperlink" Target="https://www.scimagojr.com/journalsearch.php?q=16036&amp;tip=sid&amp;clean=0" TargetMode="External"/><Relationship Id="rId34" Type="http://schemas.openxmlformats.org/officeDocument/2006/relationships/footer" Target="footer2.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s://www.scimagojr.com/journalsearch.php?q=22838&amp;tip=sid&amp;clean=0" TargetMode="External"/><Relationship Id="rId25" Type="http://schemas.openxmlformats.org/officeDocument/2006/relationships/hyperlink" Target="https://www.scimagojr.com/journalsearch.php?q=16976&amp;tip=sid&amp;clean=0" TargetMode="External"/><Relationship Id="rId33" Type="http://schemas.openxmlformats.org/officeDocument/2006/relationships/footer" Target="footer1.xml"/><Relationship Id="rId38"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s://www.scimagojr.com/journalsearch.php?q=21100430187&amp;tip=sid&amp;clean=0" TargetMode="External"/><Relationship Id="rId20" Type="http://schemas.openxmlformats.org/officeDocument/2006/relationships/hyperlink" Target="https://www.linguee.de/englisch-deutsch/uebersetzung/not+consistent.html" TargetMode="External"/><Relationship Id="rId29" Type="http://schemas.openxmlformats.org/officeDocument/2006/relationships/hyperlink" Target="https://madoc.bib.uni-mannheim.de/61633/1/Linking%20event%20archives%20to%20news%20a%20computational%20method%20for%20analyzing%20the%20gatekeeping%20process.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hyperlink" Target="https://www.scimagojr.com/journalsearch.php?q=15646&amp;tip=sid&amp;clean=0" TargetMode="External"/><Relationship Id="rId32" Type="http://schemas.openxmlformats.org/officeDocument/2006/relationships/header" Target="header2.xml"/><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www.linguee.de/englisch-deutsch/uebersetzung/not+consistent.html" TargetMode="External"/><Relationship Id="rId23" Type="http://schemas.openxmlformats.org/officeDocument/2006/relationships/hyperlink" Target="https://www.scimagojr.com/journalsearch.php?q=15557&amp;tip=sid&amp;clean=0" TargetMode="External"/><Relationship Id="rId28" Type="http://schemas.openxmlformats.org/officeDocument/2006/relationships/hyperlink" Target="https://www.scimagojr.com/journalsearch.php?q=145558&amp;tip=sid&amp;clean=0" TargetMode="External"/><Relationship Id="rId36" Type="http://schemas.openxmlformats.org/officeDocument/2006/relationships/footer" Target="footer3.xml"/><Relationship Id="rId10" Type="http://schemas.openxmlformats.org/officeDocument/2006/relationships/endnotes" Target="endnotes.xml"/><Relationship Id="rId19" Type="http://schemas.openxmlformats.org/officeDocument/2006/relationships/hyperlink" Target="https://www.scimagojr.com/journalsearch.php?q=22340&amp;tip=sid&amp;clean=0" TargetMode="External"/><Relationship Id="rId31"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hyperlink" Target="https://www.scimagojr.com/journalsearch.php?q=16929&amp;tip=sid&amp;clean=0" TargetMode="External"/><Relationship Id="rId27" Type="http://schemas.openxmlformats.org/officeDocument/2006/relationships/hyperlink" Target="https://www.scimagojr.com/journalsearch.php?q=21149&amp;tip=sid&amp;clean=0" TargetMode="External"/><Relationship Id="rId30" Type="http://schemas.openxmlformats.org/officeDocument/2006/relationships/image" Target="media/image1.png"/><Relationship Id="rId35" Type="http://schemas.openxmlformats.org/officeDocument/2006/relationships/header" Target="header3.xml"/><Relationship Id="rId8" Type="http://schemas.openxmlformats.org/officeDocument/2006/relationships/webSettings" Target="webSettings.xml"/><Relationship Id="rId3" Type="http://schemas.openxmlformats.org/officeDocument/2006/relationships/customXml" Target="../customXml/item3.xml"/></Relationships>
</file>

<file path=word/_rels/footnotes.xml.rels><?xml version="1.0" encoding="UTF-8" standalone="yes"?>
<Relationships xmlns="http://schemas.openxmlformats.org/package/2006/relationships"><Relationship Id="rId1" Type="http://schemas.openxmlformats.org/officeDocument/2006/relationships/hyperlink" Target="https://www.scimagojr.com/journalrank.php?area=33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04BF915A506937458BD90D7E6E1925AF" ma:contentTypeVersion="6" ma:contentTypeDescription="Create a new document." ma:contentTypeScope="" ma:versionID="3d20f38b6d014fb5e4633069636b5f9d">
  <xsd:schema xmlns:xsd="http://www.w3.org/2001/XMLSchema" xmlns:xs="http://www.w3.org/2001/XMLSchema" xmlns:p="http://schemas.microsoft.com/office/2006/metadata/properties" xmlns:ns2="d092a1fd-5754-49d5-83f7-ea2a2a763c6d" xmlns:ns3="791cece1-f156-4457-aa5c-504c0afaf9a7" targetNamespace="http://schemas.microsoft.com/office/2006/metadata/properties" ma:root="true" ma:fieldsID="5c3449199c75bb4d99707c1c224aa4fc" ns2:_="" ns3:_="">
    <xsd:import namespace="d092a1fd-5754-49d5-83f7-ea2a2a763c6d"/>
    <xsd:import namespace="791cece1-f156-4457-aa5c-504c0afaf9a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092a1fd-5754-49d5-83f7-ea2a2a763c6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91cece1-f156-4457-aa5c-504c0afaf9a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SharedWithUsers xmlns="791cece1-f156-4457-aa5c-504c0afaf9a7">
      <UserInfo>
        <DisplayName>Lechner, Clemens</DisplayName>
        <AccountId>6</AccountId>
        <AccountType/>
      </UserInfo>
    </SharedWithUser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631910F-5E58-42E6-A718-A767D5E63B89}">
  <ds:schemaRefs>
    <ds:schemaRef ds:uri="http://schemas.openxmlformats.org/officeDocument/2006/bibliography"/>
  </ds:schemaRefs>
</ds:datastoreItem>
</file>

<file path=customXml/itemProps2.xml><?xml version="1.0" encoding="utf-8"?>
<ds:datastoreItem xmlns:ds="http://schemas.openxmlformats.org/officeDocument/2006/customXml" ds:itemID="{2E484259-0BCB-48D1-8491-14050A62780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092a1fd-5754-49d5-83f7-ea2a2a763c6d"/>
    <ds:schemaRef ds:uri="791cece1-f156-4457-aa5c-504c0afaf9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33082D3-B44A-4600-929F-46A5FC0F4A96}">
  <ds:schemaRefs>
    <ds:schemaRef ds:uri="http://schemas.microsoft.com/office/2006/metadata/properties"/>
    <ds:schemaRef ds:uri="http://schemas.microsoft.com/office/infopath/2007/PartnerControls"/>
    <ds:schemaRef ds:uri="791cece1-f156-4457-aa5c-504c0afaf9a7"/>
  </ds:schemaRefs>
</ds:datastoreItem>
</file>

<file path=customXml/itemProps4.xml><?xml version="1.0" encoding="utf-8"?>
<ds:datastoreItem xmlns:ds="http://schemas.openxmlformats.org/officeDocument/2006/customXml" ds:itemID="{92803A41-DAB0-44DC-88EF-51C1F6578A8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8</Pages>
  <Words>17951</Words>
  <Characters>102326</Characters>
  <Application>Microsoft Office Word</Application>
  <DocSecurity>0</DocSecurity>
  <Lines>852</Lines>
  <Paragraphs>24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20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rkenmaier, Lukas</dc:creator>
  <cp:keywords/>
  <dc:description/>
  <cp:lastModifiedBy>Birkenmaier, Lukas</cp:lastModifiedBy>
  <cp:revision>40</cp:revision>
  <dcterms:created xsi:type="dcterms:W3CDTF">2022-06-29T12:31:00Z</dcterms:created>
  <dcterms:modified xsi:type="dcterms:W3CDTF">2022-07-15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BF915A506937458BD90D7E6E1925AF</vt:lpwstr>
  </property>
  <property fmtid="{D5CDD505-2E9C-101B-9397-08002B2CF9AE}" pid="3" name="ZOTERO_PREF_1">
    <vt:lpwstr>&lt;data data-version="3" zotero-version="6.0.10-beta.7+acba90f27"&gt;&lt;session id="g6K8DEGM"/&gt;&lt;style id="http://www.zotero.org/styles/apa" locale="en-GB" hasBibliography="1" bibliographyStyleHasBeenSet="1"/&gt;&lt;prefs&gt;&lt;pref name="fieldType" value="Field"/&gt;&lt;pref nam</vt:lpwstr>
  </property>
  <property fmtid="{D5CDD505-2E9C-101B-9397-08002B2CF9AE}" pid="4" name="ZOTERO_PREF_2">
    <vt:lpwstr>e="automaticJournalAbbreviations" value="true"/&gt;&lt;/prefs&gt;&lt;/data&gt;</vt:lpwstr>
  </property>
</Properties>
</file>